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9ABF89" w14:textId="77777777" w:rsidR="0032341B" w:rsidRPr="00DD7F33" w:rsidRDefault="0032341B" w:rsidP="0032341B">
      <w:pPr>
        <w:pStyle w:val="Title"/>
      </w:pPr>
      <w:r w:rsidRPr="00DD7F33">
        <w:t>Impact of congenital heart disease on siblings – a review</w:t>
      </w:r>
    </w:p>
    <w:p w14:paraId="6EB2F6CF" w14:textId="77777777" w:rsidR="0032341B" w:rsidRPr="00DD7F33" w:rsidRDefault="0032341B" w:rsidP="0032341B"/>
    <w:p w14:paraId="6DBB7AB4" w14:textId="125E9FEB" w:rsidR="007607FD" w:rsidRPr="00DD7F33" w:rsidRDefault="007607FD" w:rsidP="007607FD">
      <w:pPr>
        <w:pStyle w:val="Heading1"/>
      </w:pPr>
      <w:r w:rsidRPr="00DD7F33">
        <w:t>Abstract</w:t>
      </w:r>
    </w:p>
    <w:p w14:paraId="6C7F5285" w14:textId="057B55AF" w:rsidR="00E33491" w:rsidRPr="00DD7F33" w:rsidRDefault="00E33491" w:rsidP="007607FD">
      <w:r w:rsidRPr="00DD7F33">
        <w:t>Congenital heart disease (CHD) is the most common birth defect. Little is known of the impact of having a sibling with CHD.</w:t>
      </w:r>
      <w:r w:rsidR="0032341B">
        <w:t xml:space="preserve"> A</w:t>
      </w:r>
      <w:r w:rsidR="00902ABE">
        <w:t>vailable</w:t>
      </w:r>
      <w:r w:rsidR="00735445">
        <w:t xml:space="preserve"> l</w:t>
      </w:r>
      <w:r w:rsidR="00735445" w:rsidRPr="00DD7F33">
        <w:t xml:space="preserve">iterature documents negative </w:t>
      </w:r>
      <w:r w:rsidR="00F45297">
        <w:t>impact</w:t>
      </w:r>
      <w:r w:rsidR="00F45297" w:rsidRPr="00DD7F33">
        <w:t xml:space="preserve"> </w:t>
      </w:r>
      <w:r w:rsidR="00735445" w:rsidRPr="00DD7F33">
        <w:t xml:space="preserve">of having a sibling with </w:t>
      </w:r>
      <w:r w:rsidR="00735445">
        <w:t>other</w:t>
      </w:r>
      <w:r w:rsidR="00735445" w:rsidRPr="00DD7F33">
        <w:t xml:space="preserve"> chronic condition</w:t>
      </w:r>
      <w:r w:rsidR="00735445">
        <w:t>s</w:t>
      </w:r>
      <w:r w:rsidR="00870638">
        <w:t>.</w:t>
      </w:r>
      <w:r w:rsidR="00735445" w:rsidRPr="00DD7F33">
        <w:t xml:space="preserve"> </w:t>
      </w:r>
      <w:r w:rsidRPr="00DD7F33">
        <w:t xml:space="preserve">This literature review </w:t>
      </w:r>
      <w:r w:rsidR="00597ACE" w:rsidRPr="00DD7F33">
        <w:t>considers</w:t>
      </w:r>
      <w:r w:rsidRPr="00DD7F33">
        <w:t xml:space="preserve"> empirical evidence investigating the </w:t>
      </w:r>
      <w:r w:rsidR="00F45297">
        <w:t>impact</w:t>
      </w:r>
      <w:r w:rsidR="00F45297" w:rsidRPr="00DD7F33">
        <w:t xml:space="preserve"> </w:t>
      </w:r>
      <w:r w:rsidRPr="00DD7F33">
        <w:t>of having a sibling with CHD.</w:t>
      </w:r>
      <w:r w:rsidR="0099335B" w:rsidRPr="00DD7F33">
        <w:t xml:space="preserve"> Twelve databases</w:t>
      </w:r>
      <w:r w:rsidRPr="00DD7F33">
        <w:t xml:space="preserve"> were </w:t>
      </w:r>
      <w:r w:rsidR="00D9099F" w:rsidRPr="00DD7F33">
        <w:t>searched,</w:t>
      </w:r>
      <w:r w:rsidRPr="00DD7F33">
        <w:t xml:space="preserve"> and </w:t>
      </w:r>
      <w:r w:rsidR="00827A41" w:rsidRPr="00DD7F33">
        <w:t>202</w:t>
      </w:r>
      <w:r w:rsidR="0099335B" w:rsidRPr="00DD7F33">
        <w:t xml:space="preserve"> articles retrieved. Eleven</w:t>
      </w:r>
      <w:r w:rsidRPr="00DD7F33">
        <w:t xml:space="preserve"> articles met the inclusion criteria and were subject to data extraction, quality appraisal</w:t>
      </w:r>
      <w:r w:rsidR="009B7E72" w:rsidRPr="00DD7F33">
        <w:t>,</w:t>
      </w:r>
      <w:r w:rsidRPr="00DD7F33">
        <w:t xml:space="preserve"> and narrative synthesis.</w:t>
      </w:r>
      <w:r w:rsidR="00233A22" w:rsidRPr="00DD7F33">
        <w:t xml:space="preserve"> </w:t>
      </w:r>
      <w:r w:rsidRPr="00DD7F33">
        <w:t>Three themes emerged: changes in normal life</w:t>
      </w:r>
      <w:r w:rsidR="00BA4655" w:rsidRPr="00DD7F33">
        <w:t>,</w:t>
      </w:r>
      <w:r w:rsidR="00233A22" w:rsidRPr="00DD7F33">
        <w:t xml:space="preserve"> </w:t>
      </w:r>
      <w:r w:rsidRPr="00DD7F33">
        <w:t xml:space="preserve">impact </w:t>
      </w:r>
      <w:r w:rsidR="00BA4655" w:rsidRPr="00DD7F33">
        <w:t xml:space="preserve">on siblings, </w:t>
      </w:r>
      <w:r w:rsidRPr="00DD7F33">
        <w:t xml:space="preserve">factors </w:t>
      </w:r>
      <w:r w:rsidR="00BA4655" w:rsidRPr="00DD7F33">
        <w:t>affecting the extent of impact on siblings.</w:t>
      </w:r>
      <w:r w:rsidRPr="00DD7F33">
        <w:t xml:space="preserve"> Only one intervention study was identified, </w:t>
      </w:r>
      <w:r w:rsidR="00735445">
        <w:t>5/10</w:t>
      </w:r>
      <w:r w:rsidR="0075782C">
        <w:t xml:space="preserve"> </w:t>
      </w:r>
      <w:r w:rsidRPr="00DD7F33">
        <w:t xml:space="preserve">studies were conducted over 20 years ago, and only </w:t>
      </w:r>
      <w:r w:rsidR="00735445">
        <w:t>4</w:t>
      </w:r>
      <w:r w:rsidR="00735445" w:rsidRPr="00DD7F33">
        <w:t xml:space="preserve"> </w:t>
      </w:r>
      <w:r w:rsidRPr="00DD7F33">
        <w:t>studies include</w:t>
      </w:r>
      <w:r w:rsidR="00DD3CE8" w:rsidRPr="00DD7F33">
        <w:t>d</w:t>
      </w:r>
      <w:r w:rsidRPr="00DD7F33">
        <w:t xml:space="preserve"> children as participants. Evidence suggests siblings of children with CHD experience </w:t>
      </w:r>
      <w:r w:rsidR="0081728E" w:rsidRPr="00DD7F33">
        <w:t>adverse</w:t>
      </w:r>
      <w:r w:rsidRPr="00DD7F33">
        <w:t xml:space="preserve"> life changes which lead to negative impacts </w:t>
      </w:r>
      <w:r w:rsidR="009B7E72" w:rsidRPr="00DD7F33">
        <w:t>in</w:t>
      </w:r>
      <w:r w:rsidR="00061A8A">
        <w:t xml:space="preserve"> </w:t>
      </w:r>
      <w:r w:rsidRPr="00DD7F33">
        <w:t xml:space="preserve">several domains. Evidence is inconclusive regarding mitigating factors of these </w:t>
      </w:r>
      <w:r w:rsidR="00F45297">
        <w:t>impacts</w:t>
      </w:r>
      <w:r w:rsidRPr="00DD7F33">
        <w:t xml:space="preserve">. Further research is needed to </w:t>
      </w:r>
      <w:r w:rsidR="00735445">
        <w:t>understand</w:t>
      </w:r>
      <w:r w:rsidR="00D45387">
        <w:t xml:space="preserve"> the</w:t>
      </w:r>
      <w:r w:rsidR="00735445" w:rsidRPr="00DD7F33">
        <w:t xml:space="preserve"> </w:t>
      </w:r>
      <w:r w:rsidRPr="00DD7F33">
        <w:t>experiences</w:t>
      </w:r>
      <w:r w:rsidR="00D45387">
        <w:t xml:space="preserve"> of</w:t>
      </w:r>
      <w:r w:rsidRPr="00DD7F33">
        <w:t xml:space="preserve"> </w:t>
      </w:r>
      <w:r w:rsidR="00735445">
        <w:t xml:space="preserve">being a </w:t>
      </w:r>
      <w:r w:rsidRPr="00DD7F33">
        <w:t>sibling</w:t>
      </w:r>
      <w:r w:rsidR="00735445">
        <w:t xml:space="preserve"> </w:t>
      </w:r>
      <w:r w:rsidRPr="00DD7F33">
        <w:t xml:space="preserve">of </w:t>
      </w:r>
      <w:r w:rsidR="00735445">
        <w:t xml:space="preserve">a </w:t>
      </w:r>
      <w:r w:rsidRPr="00DD7F33">
        <w:t xml:space="preserve">child with CHD. </w:t>
      </w:r>
    </w:p>
    <w:p w14:paraId="7A1B4F0E" w14:textId="77777777" w:rsidR="007607FD" w:rsidRPr="00DD7F33" w:rsidRDefault="007607FD" w:rsidP="007607FD">
      <w:pPr>
        <w:pStyle w:val="Heading1"/>
      </w:pPr>
      <w:r w:rsidRPr="00DD7F33">
        <w:t>Keywords</w:t>
      </w:r>
    </w:p>
    <w:p w14:paraId="04B4C9AB" w14:textId="2B37139B" w:rsidR="007607FD" w:rsidRPr="00DD7F33" w:rsidRDefault="00DC4EC5" w:rsidP="007607FD">
      <w:r w:rsidRPr="00DD7F33">
        <w:t>Heart Defects, Congenital</w:t>
      </w:r>
      <w:r w:rsidR="00E33491" w:rsidRPr="00DD7F33">
        <w:t xml:space="preserve">; </w:t>
      </w:r>
      <w:r w:rsidRPr="00DD7F33">
        <w:t xml:space="preserve">Siblings; Health Impact Assessment; </w:t>
      </w:r>
      <w:r w:rsidR="00DD3CE8" w:rsidRPr="00DD7F33">
        <w:t>L</w:t>
      </w:r>
      <w:r w:rsidR="00637897" w:rsidRPr="00DD7F33">
        <w:t>iterature r</w:t>
      </w:r>
      <w:r w:rsidRPr="00DD7F33">
        <w:t>eview</w:t>
      </w:r>
    </w:p>
    <w:p w14:paraId="26A96915" w14:textId="77777777" w:rsidR="007607FD" w:rsidRPr="00DD7F33" w:rsidRDefault="007607FD" w:rsidP="007607FD">
      <w:pPr>
        <w:pStyle w:val="Heading1"/>
      </w:pPr>
      <w:r w:rsidRPr="00DD7F33">
        <w:t>Introduction</w:t>
      </w:r>
    </w:p>
    <w:p w14:paraId="21941300" w14:textId="6E0390D5" w:rsidR="00B310C0" w:rsidRPr="00DD7F33" w:rsidRDefault="005B60FC" w:rsidP="00A26721">
      <w:bookmarkStart w:id="0" w:name="_Hlk526154579"/>
      <w:bookmarkStart w:id="1" w:name="_Hlk525568317"/>
      <w:r w:rsidRPr="00DD7F33">
        <w:t xml:space="preserve">Worldwide, affecting 9.1 in every 1000 live births, </w:t>
      </w:r>
      <w:r w:rsidR="00C5694E">
        <w:t>C</w:t>
      </w:r>
      <w:r w:rsidR="00B310C0" w:rsidRPr="00DD7F33">
        <w:t xml:space="preserve">ongenital </w:t>
      </w:r>
      <w:r w:rsidR="00C5694E">
        <w:t>H</w:t>
      </w:r>
      <w:r w:rsidR="00B310C0" w:rsidRPr="00DD7F33">
        <w:t xml:space="preserve">eart </w:t>
      </w:r>
      <w:r w:rsidR="00C5694E">
        <w:t>D</w:t>
      </w:r>
      <w:r w:rsidR="00B310C0" w:rsidRPr="00DD7F33">
        <w:t xml:space="preserve">isease (CHD) is the most common birth defect </w:t>
      </w:r>
      <w:r w:rsidR="00B310C0" w:rsidRPr="00DD7F33">
        <w:fldChar w:fldCharType="begin"/>
      </w:r>
      <w:r w:rsidR="00B11860" w:rsidRPr="00DD7F33">
        <w:instrText xml:space="preserve"> ADDIN ZOTERO_ITEM CSL_CITATION {"citationID":"JXbG9HzY","properties":{"formattedCitation":"(van der Linde et al., 2011)","plainCitation":"(van der Linde et al., 2011)","dontUpdate":true,"noteIndex":0},"citationItems":[{"id":15248,"uris":["http://zotero.org/groups/2196222/items/EVKP3FBK"],"uri":["http://zotero.org/groups/2196222/items/EVKP3FBK"],"itemData":{"id":15248,"type":"article-journal","title":"Birth prevalence of congenital heart disease worldwide: a systematic review and meta-analysis","container-title":"Journal of the American College of Cardiology","page":"2241–2247","volume":"58","issue":"21","source":"Google Scholar","title-short":"Birth prevalence of congenital heart disease worldwide","author":[{"family":"Linde","given":"Denise","non-dropping-particle":"van der"},{"family":"Konings","given":"Elisabeth EM"},{"family":"Slager","given":"Maarten A."},{"family":"Witsenburg","given":"Maarten"},{"family":"Helbing","given":"Willem A."},{"family":"Takkenberg","given":"Johanna JM"},{"family":"Roos-Hesselink","given":"Jolien W."}],"issued":{"date-parts":[["2011"]]}}}],"schema":"https://github.com/citation-style-language/schema/raw/master/csl-citation.json"} </w:instrText>
      </w:r>
      <w:r w:rsidR="00B310C0" w:rsidRPr="00DD7F33">
        <w:fldChar w:fldCharType="separate"/>
      </w:r>
      <w:r w:rsidR="001658B9" w:rsidRPr="00DD7F33">
        <w:t>(</w:t>
      </w:r>
      <w:r w:rsidR="00DD3CE8" w:rsidRPr="00DD7F33">
        <w:t>V</w:t>
      </w:r>
      <w:r w:rsidR="001658B9" w:rsidRPr="00DD7F33">
        <w:t>an der Linde et al., 2011)</w:t>
      </w:r>
      <w:r w:rsidR="00B310C0" w:rsidRPr="00DD7F33">
        <w:fldChar w:fldCharType="end"/>
      </w:r>
      <w:r w:rsidRPr="00DD7F33">
        <w:t>. A</w:t>
      </w:r>
      <w:r w:rsidR="00B310C0" w:rsidRPr="00DD7F33">
        <w:t>dvances</w:t>
      </w:r>
      <w:r w:rsidRPr="00DD7F33">
        <w:t xml:space="preserve"> in care and treatment now </w:t>
      </w:r>
      <w:r w:rsidR="0023746D" w:rsidRPr="00DD7F33">
        <w:t>sees</w:t>
      </w:r>
      <w:r w:rsidR="00B310C0" w:rsidRPr="00DD7F33">
        <w:t xml:space="preserve"> nine out of every </w:t>
      </w:r>
      <w:r w:rsidR="00061A8A">
        <w:t>ten</w:t>
      </w:r>
      <w:r w:rsidR="00B310C0" w:rsidRPr="00DD7F33">
        <w:t xml:space="preserve"> of these children reach</w:t>
      </w:r>
      <w:r w:rsidR="0023746D" w:rsidRPr="00DD7F33">
        <w:t>ing</w:t>
      </w:r>
      <w:r w:rsidR="00B310C0" w:rsidRPr="00DD7F33">
        <w:t xml:space="preserve"> adulthood </w:t>
      </w:r>
      <w:r w:rsidR="00B310C0" w:rsidRPr="00DD7F33">
        <w:fldChar w:fldCharType="begin"/>
      </w:r>
      <w:r w:rsidR="00B11860" w:rsidRPr="00DD7F33">
        <w:instrText xml:space="preserve"> ADDIN ZOTERO_ITEM CSL_CITATION {"citationID":"hEPRuIW6","properties":{"formattedCitation":"(Dolk et al., 2011)","plainCitation":"(Dolk et al., 2011)","noteIndex":0},"citationItems":[{"id":15189,"uris":["http://zotero.org/groups/2196222/items/4WVRE8X5"],"uri":["http://zotero.org/groups/2196222/items/4WVRE8X5"],"itemData":{"id":15189,"type":"article-journal","title":"Congenital heart defects in Europe: prevalence and perinatal mortality, 2000 to 2005","container-title":"Circulation","page":"841–849","volume":"123","issue":"8","source":"Google Scholar","title-short":"Congenital heart defects in Europe","author":[{"family":"Dolk","given":"Helen"},{"family":"Loane","given":"Maria"},{"family":"Garne","given":"Ester"},{"family":"Group","given":"a European Surveillance of Congenital Anomalies (EUROCAT) Working"}],"issued":{"date-parts":[["2011"]]}}}],"schema":"https://github.com/citation-style-language/schema/raw/master/csl-citation.json"} </w:instrText>
      </w:r>
      <w:r w:rsidR="00B310C0" w:rsidRPr="00DD7F33">
        <w:fldChar w:fldCharType="separate"/>
      </w:r>
      <w:r w:rsidR="001658B9" w:rsidRPr="00DD7F33">
        <w:t>(Dolk et al., 2011)</w:t>
      </w:r>
      <w:r w:rsidR="00B310C0" w:rsidRPr="00DD7F33">
        <w:fldChar w:fldCharType="end"/>
      </w:r>
      <w:r w:rsidR="00B310C0" w:rsidRPr="00DD7F33">
        <w:t>.</w:t>
      </w:r>
      <w:r w:rsidR="006513B6">
        <w:t xml:space="preserve"> </w:t>
      </w:r>
      <w:r w:rsidR="002F3097" w:rsidRPr="00DD7F33">
        <w:t>F</w:t>
      </w:r>
      <w:r w:rsidRPr="00DD7F33">
        <w:t xml:space="preserve">or some </w:t>
      </w:r>
      <w:r w:rsidR="0023746D" w:rsidRPr="00DD7F33">
        <w:t xml:space="preserve">CHD </w:t>
      </w:r>
      <w:r w:rsidRPr="00DD7F33">
        <w:t xml:space="preserve">can </w:t>
      </w:r>
      <w:r w:rsidR="00B310C0" w:rsidRPr="00DD7F33">
        <w:t xml:space="preserve">become a chronic condition </w:t>
      </w:r>
      <w:r w:rsidR="00B310C0" w:rsidRPr="00DD7F33">
        <w:fldChar w:fldCharType="begin"/>
      </w:r>
      <w:r w:rsidR="00B11860" w:rsidRPr="00DD7F33">
        <w:instrText xml:space="preserve"> ADDIN ZOTERO_ITEM CSL_CITATION {"citationID":"JvhQh3rS","properties":{"formattedCitation":"(Loup et al., 2009)","plainCitation":"(Loup et al., 2009)","noteIndex":0},"citationItems":[{"id":15187,"uris":["http://zotero.org/groups/2196222/items/5I36CP5V"],"uri":["http://zotero.org/groups/2196222/items/5I36CP5V"],"itemData":{"id":15187,"type":"article-journal","title":"Quality of life of grown-up congenital heart disease patients after congenital cardiac surgery","container-title":"European journal of cardio-thoracic surgery","page":"105–111","volume":"36","issue":"1","source":"Google Scholar","author":[{"family":"Loup","given":"Ophélie"},{"family":"Weissenfluh","given":"Catherina","non-dropping-particle":"von"},{"family":"Gahl","given":"Brigitta"},{"family":"Schwerzmann","given":"Markus"},{"family":"Carrel","given":"Thierry"},{"family":"Kadner","given":"Alexander"}],"issued":{"date-parts":[["2009"]]}}}],"schema":"https://github.com/citation-style-language/schema/raw/master/csl-citation.json"} </w:instrText>
      </w:r>
      <w:r w:rsidR="00B310C0" w:rsidRPr="00DD7F33">
        <w:fldChar w:fldCharType="separate"/>
      </w:r>
      <w:r w:rsidR="001658B9" w:rsidRPr="00DD7F33">
        <w:t>(Loup et al., 2009)</w:t>
      </w:r>
      <w:r w:rsidR="00B310C0" w:rsidRPr="00DD7F33">
        <w:fldChar w:fldCharType="end"/>
      </w:r>
      <w:r w:rsidR="00B310C0" w:rsidRPr="00DD7F33">
        <w:t xml:space="preserve">. </w:t>
      </w:r>
    </w:p>
    <w:p w14:paraId="4508E452" w14:textId="0B329AA9" w:rsidR="00B310C0" w:rsidRPr="00DD7F33" w:rsidRDefault="00B310C0" w:rsidP="009D46FE">
      <w:r w:rsidRPr="00DD7F33">
        <w:t xml:space="preserve">Chronic conditions in children have been found to negatively impact all aspects of family life including </w:t>
      </w:r>
      <w:r w:rsidR="00953161" w:rsidRPr="00DD7F33">
        <w:t xml:space="preserve">parenting </w:t>
      </w:r>
      <w:r w:rsidR="00953161" w:rsidRPr="00DD7F33">
        <w:fldChar w:fldCharType="begin"/>
      </w:r>
      <w:r w:rsidR="00710A87">
        <w:instrText xml:space="preserve"> ADDIN ZOTERO_ITEM CSL_CITATION {"citationID":"ixmYLgMU","properties":{"formattedCitation":"(Smith et al., 2015)","plainCitation":"(Smith et al., 2015)","noteIndex":0},"citationItems":[{"id":"Ry8BaSsq/n9RleM7M","uris":["http://zotero.org/users/local/MbzuPWwh/items/ZGRXQ2TP"],"uri":["http://zotero.org/users/local/MbzuPWwh/items/ZGRXQ2TP"],"itemData":{"id":1785,"type":"article-journal","title":"Parents' experiences of living with a child with a long-term condition: a rapid structured review of the literature","container-title":"Health Expectations","page":"452-474","volume":"18","issue":"4","abstract":"Abstract Background Living with a child with a long-term condition can result in challenges above usual parenting because of illness-specific demands. A critical evaluation of research exploring parents' experiences of living with a child with a long-term condition is timely because international health policy advocates that patients with long-term conditions become active collaborators in care decisions. Methods A rapid structured review was undertaken (January 1999–December 2009) in accordance with the United Kingdom Centre for Reviews and Dissemination guidance. Three data bases (MEDLINE, CINAHL, PSYCINFO) were searched and also hand searching of the Journal of Advanced Nursing and Child: Care, Health and Development. Primary research studies written in English language describing parents' experiences of living with a child with a long-term condition were included. Thematic analysis underpinned data synthesis. Quality appraisal involved assessing each study against predetermined criteria. Results Thirty-four studies met the inclusion criteria. The impact of living with a child with a long-term condition related to dealing with immediate concerns following the child's diagnosis and responding to the challenges of integrating the child's needs into family life. Parents' perceived they are not always supported in their quest for information and forming effective relationships with health-care professionals can be stressful. Although having ultimate responsibility for their child's health can be overwhelming, parents developed considerable expertise in managing their child's condition. Conclusion Parents' accounts suggest they not always supported in their role as manager for their child's long-term condition and their expertise, and contribution to care is not always valued.","DOI":"doi:10.1111/hex.12040","author":[{"family":"Smith","given":"Joanna"},{"family":"Cheater","given":"Francine"},{"family":"Bekker","given":"Hilary"}],"issued":{"date-parts":[["2015"]]}}}],"schema":"https://github.com/citation-style-language/schema/raw/master/csl-citation.json"} </w:instrText>
      </w:r>
      <w:r w:rsidR="00953161" w:rsidRPr="00DD7F33">
        <w:fldChar w:fldCharType="separate"/>
      </w:r>
      <w:r w:rsidR="00953161" w:rsidRPr="00DD7F33">
        <w:t>(Smith et al., 2015)</w:t>
      </w:r>
      <w:r w:rsidR="00953161" w:rsidRPr="00DD7F33">
        <w:fldChar w:fldCharType="end"/>
      </w:r>
      <w:r w:rsidR="00953161" w:rsidRPr="00DD7F33">
        <w:t xml:space="preserve"> </w:t>
      </w:r>
      <w:r w:rsidR="00CC7F70" w:rsidRPr="00DD7F33">
        <w:t>and</w:t>
      </w:r>
      <w:r w:rsidRPr="00DD7F33">
        <w:t xml:space="preserve"> siblings</w:t>
      </w:r>
      <w:r w:rsidR="00953161" w:rsidRPr="00DD7F33">
        <w:t xml:space="preserve"> </w:t>
      </w:r>
      <w:r w:rsidR="00953161" w:rsidRPr="00DD7F33">
        <w:fldChar w:fldCharType="begin"/>
      </w:r>
      <w:r w:rsidR="00710A87">
        <w:instrText xml:space="preserve"> ADDIN ZOTERO_ITEM CSL_CITATION {"citationID":"RFzQPfZs","properties":{"formattedCitation":"(O\\uc0\\u8217{}Brien et al., 2009)","plainCitation":"(O’Brien et al., 2009)","noteIndex":0},"citationItems":[{"id":"Ry8BaSsq/Z7P165gT","uris":["http://zotero.org/users/local/MbzuPWwh/items/F49MKH3L"],"uri":["http://zotero.org/users/local/MbzuPWwh/items/F49MKH3L"],"itemData":{"id":2,"type":"article-journal","title":"Impact of childhood chronic illnesses on siblings: a literature review","container-title":"British Journal of Nursing","page":"1358-1365","volume":"18","issue":"22","abstract":"Background: Childhood illness can have a significant impact on families, particularly on the ill child’s siblings. There is a dearth of published literature focusing on the needs of siblings of ill children. Aim: This literature review aims to provide an overview of the current healthcare literature in relation to the impact of childhood chronic illness or disability on siblings. Method: A literature review was undertaken by searching the databases CINAHL, PsycINFO, ProQuest and Cochrane Library for relevant articles in English using the search terms: ‘siblings’, ‘chronic illness’, ‘disability’, ‘cancer’, ‘sibling relations’, ‘sibling adjustment’, ‘coping’, ‘family-centred care’, ‘sibling interventions’, ‘camps’, ‘autism’, ‘Down’s syndrome’. Seventeen research studies in total were reviewed. Results: This review focuses on three sibling groups related to children suffering from autism, cancer and Down’s syndrome, and are discussed under the following headings: sibling adjustment; family functioning and sibling’s coping resources; and intervention programmes. Conclusion: The literature revealed that siblings of children with Down’s syndrome were well adjusted to living with their brother or sister. However, there was conflicting information on the adjustment of siblings of children with cancer and autism. An awareness of the harmful effect that living with childhood illness and disability can have on some siblings is essential to enable healthcare professionals to provide supportive interventions to protect siblings’ physical and emotional wellbeing.","author":[{"family":"O’Brien","given":"Irene"},{"family":"Duffy","given":"Anita"},{"family":"Nicholl","given":"Honor"}],"issued":{"date-parts":[["2009"]]}}}],"schema":"https://github.com/citation-style-language/schema/raw/master/csl-citation.json"} </w:instrText>
      </w:r>
      <w:r w:rsidR="00953161" w:rsidRPr="00DD7F33">
        <w:fldChar w:fldCharType="separate"/>
      </w:r>
      <w:r w:rsidR="00953161" w:rsidRPr="00DD7F33">
        <w:t>(O’Brien et al., 2009)</w:t>
      </w:r>
      <w:r w:rsidR="00953161" w:rsidRPr="00DD7F33">
        <w:fldChar w:fldCharType="end"/>
      </w:r>
      <w:r w:rsidRPr="00DD7F33">
        <w:t xml:space="preserve">. </w:t>
      </w:r>
      <w:r w:rsidR="00570D97" w:rsidRPr="00DD7F33">
        <w:t xml:space="preserve">Struggles with coping and life adjustments have been reported by families and siblings of children with </w:t>
      </w:r>
      <w:r w:rsidR="00C5694E">
        <w:t>C</w:t>
      </w:r>
      <w:r w:rsidR="009D46FE" w:rsidRPr="00DD7F33">
        <w:t xml:space="preserve">ancer </w:t>
      </w:r>
      <w:r w:rsidR="009D46FE" w:rsidRPr="00DD7F33">
        <w:fldChar w:fldCharType="begin"/>
      </w:r>
      <w:r w:rsidR="00B11860" w:rsidRPr="00DD7F33">
        <w:instrText xml:space="preserve"> ADDIN ZOTERO_ITEM CSL_CITATION {"citationID":"erWyF3a5","properties":{"formattedCitation":"(Grootenhuis and Last, 1997)","plainCitation":"(Grootenhuis and Last, 1997)","noteIndex":0},"citationItems":[{"id":15203,"uris":["http://zotero.org/groups/2196222/items/TJ3HY9XX"],"uri":["http://zotero.org/groups/2196222/items/TJ3HY9XX"],"itemData":{"id":15203,"type":"article-journal","title":"Adjustment and coping by parents of children with cancer: a review of the literature","container-title":"Supportive Care in Cancer","page":"466–484","volume":"5","issue":"6","source":"Google Scholar","title-short":"Adjustment and coping by parents of children with cancer","author":[{"family":"Grootenhuis","given":"Martha A."},{"family":"Last","given":"Bob F."}],"issued":{"date-parts":[["1997"]]}}}],"schema":"https://github.com/citation-style-language/schema/raw/master/csl-citation.json"} </w:instrText>
      </w:r>
      <w:r w:rsidR="009D46FE" w:rsidRPr="00DD7F33">
        <w:fldChar w:fldCharType="separate"/>
      </w:r>
      <w:r w:rsidR="001658B9" w:rsidRPr="00DD7F33">
        <w:t>(Grootenhuis and Last, 1997)</w:t>
      </w:r>
      <w:r w:rsidR="009D46FE" w:rsidRPr="00DD7F33">
        <w:fldChar w:fldCharType="end"/>
      </w:r>
      <w:r w:rsidR="009D46FE" w:rsidRPr="00DD7F33">
        <w:t xml:space="preserve">, </w:t>
      </w:r>
      <w:r w:rsidR="00C5694E">
        <w:t>S</w:t>
      </w:r>
      <w:r w:rsidR="009D46FE" w:rsidRPr="00DD7F33">
        <w:t xml:space="preserve">ickle cell disease </w:t>
      </w:r>
      <w:r w:rsidR="009D46FE" w:rsidRPr="00DD7F33">
        <w:fldChar w:fldCharType="begin"/>
      </w:r>
      <w:r w:rsidR="00710A87">
        <w:instrText xml:space="preserve"> ADDIN ZOTERO_ITEM CSL_CITATION {"citationID":"nS4S2XEt","properties":{"formattedCitation":"(Thompson Jr et al., 2003)","plainCitation":"(Thompson Jr et al., 2003)","dontUpdate":true,"noteIndex":0},"citationItems":[{"id":15231,"uris":["http://zotero.org/groups/2196222/items/WAGXJL8Q"],"uri":["http://zotero.org/groups/2196222/items/WAGXJL8Q"],"itemData":{"id":15231,"type":"article-journal","title":"A prospective study of the relationship over time of behavior problems, intellectual functioning, and family functioning in children with sickle cell disease: a report from the Cooperative Study of Sickle Cell Disease","container-title":"Journal of Pediatric Psychology","page":"59–65","volume":"28","issue":"1","source":"Google Scholar","title-short":"A prospective study of the relationship over time of behavior problems, intellectual functioning, and family functioning in children with sickle cell disease","author":[{"family":"Thompson Jr","given":"Robert J."},{"family":"Armstrong","given":"F. Daniel"},{"family":"Link","given":"Carol L."},{"family":"Pegelow","given":"Charles H."},{"family":"Moser","given":"Franklin"},{"family":"Wang","given":"Winfred C."}],"issued":{"date-parts":[["2003"]]}}}],"schema":"https://github.com/citation-style-language/schema/raw/master/csl-citation.json"} </w:instrText>
      </w:r>
      <w:r w:rsidR="009D46FE" w:rsidRPr="00DD7F33">
        <w:fldChar w:fldCharType="separate"/>
      </w:r>
      <w:r w:rsidR="001658B9" w:rsidRPr="00DD7F33">
        <w:t>(Thompson</w:t>
      </w:r>
      <w:r w:rsidR="00870638">
        <w:t>,</w:t>
      </w:r>
      <w:r w:rsidR="001658B9" w:rsidRPr="00DD7F33">
        <w:t xml:space="preserve"> et al., 2003)</w:t>
      </w:r>
      <w:r w:rsidR="009D46FE" w:rsidRPr="00DD7F33">
        <w:fldChar w:fldCharType="end"/>
      </w:r>
      <w:r w:rsidR="006513B6">
        <w:t>,</w:t>
      </w:r>
      <w:r w:rsidR="009D46FE" w:rsidRPr="00DD7F33">
        <w:t xml:space="preserve"> and </w:t>
      </w:r>
      <w:r w:rsidR="00C5694E">
        <w:t>E</w:t>
      </w:r>
      <w:r w:rsidR="009D46FE" w:rsidRPr="00DD7F33">
        <w:t>pilepsy</w:t>
      </w:r>
      <w:r w:rsidR="004B6138" w:rsidRPr="00DD7F33">
        <w:t xml:space="preserve"> </w:t>
      </w:r>
      <w:r w:rsidR="004B6138" w:rsidRPr="00DD7F33">
        <w:fldChar w:fldCharType="begin"/>
      </w:r>
      <w:r w:rsidR="00B11860" w:rsidRPr="00DD7F33">
        <w:instrText xml:space="preserve"> ADDIN ZOTERO_ITEM CSL_CITATION {"citationID":"pqDGsgho","properties":{"formattedCitation":"(Rodenburg et al., 2006)","plainCitation":"(Rodenburg et al., 2006)","noteIndex":0},"citationItems":[{"id":15228,"uris":["http://zotero.org/groups/2196222/items/7D68DS7L"],"uri":["http://zotero.org/groups/2196222/items/7D68DS7L"],"itemData":{"id":15228,"type":"article-journal","title":"Family predictors of psychopathology in children with epilepsy","container-title":"Epilepsia","page":"601–614","volume":"47","issue":"3","source":"Google Scholar","author":[{"family":"Rodenburg","given":"Roos"},{"family":"Marie Meijer","given":"Anne"},{"family":"Deković","given":"Maja"},{"family":"Aldenkamp","given":"Albert P."}],"issued":{"date-parts":[["2006"]]}}}],"schema":"https://github.com/citation-style-language/schema/raw/master/csl-citation.json"} </w:instrText>
      </w:r>
      <w:r w:rsidR="004B6138" w:rsidRPr="00DD7F33">
        <w:fldChar w:fldCharType="separate"/>
      </w:r>
      <w:r w:rsidR="004B6138" w:rsidRPr="00DD7F33">
        <w:t>(Rodenburg et al., 2006)</w:t>
      </w:r>
      <w:r w:rsidR="004B6138" w:rsidRPr="00DD7F33">
        <w:fldChar w:fldCharType="end"/>
      </w:r>
      <w:r w:rsidR="004B6138" w:rsidRPr="00DD7F33">
        <w:t xml:space="preserve">. </w:t>
      </w:r>
      <w:bookmarkEnd w:id="0"/>
    </w:p>
    <w:p w14:paraId="474861DF" w14:textId="34EADA6E" w:rsidR="001F224B" w:rsidRPr="00DD7F33" w:rsidRDefault="005E0622" w:rsidP="00A26721">
      <w:bookmarkStart w:id="2" w:name="_Hlk526154625"/>
      <w:r>
        <w:t>C</w:t>
      </w:r>
      <w:r w:rsidRPr="00DD7F33">
        <w:t xml:space="preserve">ompared to parents in the general population </w:t>
      </w:r>
      <w:r>
        <w:t>a</w:t>
      </w:r>
      <w:r w:rsidR="00CC7F70" w:rsidRPr="00DD7F33">
        <w:t xml:space="preserve"> literature review </w:t>
      </w:r>
      <w:r>
        <w:t>reported</w:t>
      </w:r>
      <w:r w:rsidRPr="00DD7F33">
        <w:t xml:space="preserve"> </w:t>
      </w:r>
      <w:r w:rsidR="001F224B" w:rsidRPr="00DD7F33">
        <w:t xml:space="preserve">parents of children with CHD, had </w:t>
      </w:r>
      <w:r w:rsidR="00CC7F70" w:rsidRPr="00DD7F33">
        <w:t>increased stress, depression</w:t>
      </w:r>
      <w:r w:rsidR="006513B6">
        <w:t>,</w:t>
      </w:r>
      <w:r w:rsidR="00CC7F70" w:rsidRPr="00DD7F33">
        <w:t xml:space="preserve"> and anxiety</w:t>
      </w:r>
      <w:r w:rsidR="00FF10E7" w:rsidRPr="00DD7F33">
        <w:t xml:space="preserve"> </w:t>
      </w:r>
      <w:r w:rsidR="00CC7F70" w:rsidRPr="00DD7F33">
        <w:fldChar w:fldCharType="begin"/>
      </w:r>
      <w:r w:rsidR="00B11860" w:rsidRPr="00DD7F33">
        <w:instrText xml:space="preserve"> ADDIN ZOTERO_ITEM CSL_CITATION {"citationID":"3dioKrc7","properties":{"formattedCitation":"(Wei et al., 2015)","plainCitation":"(Wei et al., 2015)","noteIndex":0},"citationItems":[{"id":15254,"uris":["http://zotero.org/groups/2196222/items/3DDR5QLW"],"uri":["http://zotero.org/groups/2196222/items/3DDR5QLW"],"itemData":{"id":15254,"type":"article-journal","title":"Families of children with congenital heart disease: A literature review","container-title":"Heart &amp; Lung: The Journal of Acute and Critical Care","page":"494–511","volume":"44","issue":"6","source":"Google Scholar","title-short":"Families of children with congenital heart disease","author":[{"family":"Wei","given":"Holly"},{"family":"Roscigno","given":"Cecelia I."},{"family":"Hanson","given":"Cherissa C."},{"family":"Swanson","given":"Kristen M."}],"issued":{"date-parts":[["2015"]]}}}],"schema":"https://github.com/citation-style-language/schema/raw/master/csl-citation.json"} </w:instrText>
      </w:r>
      <w:r w:rsidR="00CC7F70" w:rsidRPr="00DD7F33">
        <w:fldChar w:fldCharType="separate"/>
      </w:r>
      <w:r w:rsidR="001658B9" w:rsidRPr="00DD7F33">
        <w:t>(Wei et al., 2015)</w:t>
      </w:r>
      <w:r w:rsidR="00CC7F70" w:rsidRPr="00DD7F33">
        <w:fldChar w:fldCharType="end"/>
      </w:r>
      <w:r w:rsidR="00CC7F70" w:rsidRPr="00DD7F33">
        <w:t xml:space="preserve">. </w:t>
      </w:r>
      <w:r w:rsidR="00570D97" w:rsidRPr="00DD7F33">
        <w:t>T</w:t>
      </w:r>
      <w:r w:rsidR="001F224B" w:rsidRPr="00DD7F33">
        <w:t>hese p</w:t>
      </w:r>
      <w:r w:rsidR="00CC7F70" w:rsidRPr="00DD7F33">
        <w:t xml:space="preserve">arents </w:t>
      </w:r>
      <w:r w:rsidR="0081728E" w:rsidRPr="00DD7F33">
        <w:t xml:space="preserve">had </w:t>
      </w:r>
      <w:r w:rsidR="00FF10E7" w:rsidRPr="00DD7F33">
        <w:t xml:space="preserve">symptoms of </w:t>
      </w:r>
      <w:r w:rsidR="00CC7F70" w:rsidRPr="00DD7F33">
        <w:t>psychological distress</w:t>
      </w:r>
      <w:r w:rsidR="00FF10E7" w:rsidRPr="00DD7F33">
        <w:t xml:space="preserve"> and</w:t>
      </w:r>
      <w:r w:rsidR="00CC7F70" w:rsidRPr="00DD7F33">
        <w:t xml:space="preserve"> </w:t>
      </w:r>
      <w:r w:rsidR="00FF10E7" w:rsidRPr="00DD7F33">
        <w:t>reduced</w:t>
      </w:r>
      <w:r w:rsidR="00CC7F70" w:rsidRPr="00DD7F33">
        <w:t xml:space="preserve"> quality of life</w:t>
      </w:r>
      <w:r w:rsidR="00FF10E7" w:rsidRPr="00DD7F33">
        <w:t xml:space="preserve"> (QOL)</w:t>
      </w:r>
      <w:r w:rsidR="00F520F4" w:rsidRPr="00DD7F33">
        <w:t xml:space="preserve"> </w:t>
      </w:r>
      <w:r w:rsidR="00F520F4" w:rsidRPr="00DD7F33">
        <w:fldChar w:fldCharType="begin"/>
      </w:r>
      <w:r w:rsidR="00B11860" w:rsidRPr="00DD7F33">
        <w:instrText xml:space="preserve"> ADDIN ZOTERO_ITEM CSL_CITATION {"citationID":"8HAs3IWe","properties":{"formattedCitation":"(Jackson et al., 2015)","plainCitation":"(Jackson et al., 2015)","noteIndex":0},"citationItems":[{"id":15256,"uris":["http://zotero.org/groups/2196222/items/HD7NEY5K"],"uri":["http://zotero.org/groups/2196222/items/HD7NEY5K"],"itemData":{"id":15256,"type":"article-journal","title":"Familial impact and coping with child heart disease: a systematic review","container-title":"Pediatric cardiology","page":"695–712","volume":"36","issue":"4","source":"Google Scholar","title-short":"Familial impact and coping with child heart disease","author":[{"family":"Jackson","given":"Alun C."},{"family":"Frydenberg","given":"Erica"},{"family":"Liang","given":"Rachel P.-T."},{"family":"Higgins","given":"Rosemary O."},{"family":"Murphy","given":"Barbara M."}],"issued":{"date-parts":[["2015"]]}}}],"schema":"https://github.com/citation-style-language/schema/raw/master/csl-citation.json"} </w:instrText>
      </w:r>
      <w:r w:rsidR="00F520F4" w:rsidRPr="00DD7F33">
        <w:fldChar w:fldCharType="separate"/>
      </w:r>
      <w:r w:rsidR="001658B9" w:rsidRPr="00DD7F33">
        <w:t>(Jackson et al., 2015)</w:t>
      </w:r>
      <w:r w:rsidR="00F520F4" w:rsidRPr="00DD7F33">
        <w:fldChar w:fldCharType="end"/>
      </w:r>
      <w:r w:rsidR="00F520F4" w:rsidRPr="00DD7F33">
        <w:t xml:space="preserve">. </w:t>
      </w:r>
      <w:r w:rsidR="008D60F2">
        <w:t xml:space="preserve">Having a child with </w:t>
      </w:r>
      <w:r w:rsidR="00570D97" w:rsidRPr="00DD7F33">
        <w:t xml:space="preserve">CHD </w:t>
      </w:r>
      <w:r w:rsidR="0081728E" w:rsidRPr="00DD7F33">
        <w:t>impacted</w:t>
      </w:r>
      <w:r w:rsidR="00F520F4" w:rsidRPr="00DD7F33">
        <w:t xml:space="preserve"> finances, relationships, parent and sibling</w:t>
      </w:r>
      <w:r w:rsidR="00FF10E7" w:rsidRPr="00DD7F33">
        <w:t xml:space="preserve"> health</w:t>
      </w:r>
      <w:r w:rsidR="00570D97" w:rsidRPr="00DD7F33">
        <w:t>-related</w:t>
      </w:r>
      <w:r w:rsidR="00F520F4" w:rsidRPr="00DD7F33">
        <w:t xml:space="preserve"> QOL</w:t>
      </w:r>
      <w:r w:rsidR="004E79E2" w:rsidRPr="00DD7F33">
        <w:t xml:space="preserve"> </w:t>
      </w:r>
      <w:r w:rsidR="00F520F4" w:rsidRPr="00DD7F33">
        <w:fldChar w:fldCharType="begin"/>
      </w:r>
      <w:r w:rsidR="00B11860" w:rsidRPr="00DD7F33">
        <w:instrText xml:space="preserve"> ADDIN ZOTERO_ITEM CSL_CITATION {"citationID":"rcEMWSzv","properties":{"formattedCitation":"(Jackson et al., 2015; Sood et al., 2018; Wei et al., 2015)","plainCitation":"(Jackson et al., 2015; Sood et al., 2018; Wei et al., 2015)","noteIndex":0},"citationItems":[{"id":15256,"uris":["http://zotero.org/groups/2196222/items/HD7NEY5K"],"uri":["http://zotero.org/groups/2196222/items/HD7NEY5K"],"itemData":{"id":15256,"type":"article-journal","title":"Familial impact and coping with child heart disease: a systematic review","container-title":"Pediatric cardiology","page":"695–712","volume":"36","issue":"4","source":"Google Scholar","title-short":"Familial impact and coping with child heart disease","author":[{"family":"Jackson","given":"Alun C."},{"family":"Frydenberg","given":"Erica"},{"family":"Liang","given":"Rachel P.-T."},{"family":"Higgins","given":"Rosemary O."},{"family":"Murphy","given":"Barbara M."}],"issued":{"date-parts":[["2015"]]}}},{"id":14326,"uris":["http://zotero.org/groups/2196222/items/5KRFZZIL"],"uri":["http://zotero.org/groups/2196222/items/5KRFZZIL"],"itemData":{"id":14326,"type":"article-journal","title":"Mothers and Fathers Experience Stress of Congenital Heart Disease Differently: Recommendations for Pediatric Critical Care","container-title":"Pediatric Critical Care Medicine: A Journal Of The Society Of Critical Care Medicine And The World Federation Of Pediatric Intensive And Critical Care Societies","source":"EBSCOhost","archive_location":"29533356","abstract":"Objective: To inform pediatric critical care practice by examining how mothers and fathers experience the stress of caring for a young child with congenital heart disease and use hospital and community supports.; Design: Qualitative study of mothers and fathers of young children with congenital heart disease.; Setting: Tertiary care pediatric hospital in the Mid-Atlantic region of the United States.; Subjects: Thirty-four parents (20 mothers, 14 fathers) from diverse backgrounds whose child previously underwent cardiac surgery during infancy.; Interventions: Subjects participated in semi-structured, individual interviews about their experiences and psychosocial needs at the time of congenital heart disease diagnosis, surgical admission, and discharge to home after surgery. Qualitative interview data were coded, and consistent themes related to emotional states, stressors, and supports were identified.; Measurements and Main Results: Fathers experience and respond to the stressors and demands of congenital heart disease in unique ways. Fathers often described stress from not being able to protect their child from congenital heart disease and the associated surgeries/pain and from difficulties balancing employment with support for their partner and care of their congenital heart disease child in the hospital. Fathers were more likely than mothers to discuss support from the work environment (coworkers/managers, flexible scheduling, helpful distraction) and were less likely to describe the use of hospital-based resources or congenital heart disease peer-to-peer supports.; Conclusions: This study highlights the importance of understanding the paternal experience and tailoring interventions to the unique needs of both mothers and fathers. Opportunities for critical care practice change to promote the mental health of mothers and fathers following a diagnosis of congenital heart disease are discussed.;","DOI":"10.1097/PCC.0000000000001528","ISSN":"1529-7535","title-short":"Mothers and Fathers Experience Stress of Congenital Heart Disease Differently","journalAbbreviation":"Pediatric Critical Care Medicine: A Journal Of The Society Of Critical Care Medicine And The World Federation Of Pediatric Intensive And Critical Care Societies","author":[{"family":"Sood","given":"Erica"},{"family":"Karpyn","given":"Allison"},{"family":"Demianczyk","given":"Abigail C"},{"family":"Ryan","given":"Jennie"},{"family":"Delaplane","given":"Emily A"},{"family":"Neely","given":"Trent"},{"family":"Frazier","given":"Aisha H"},{"family":"Kazak","given":"Anne E"}],"issued":{"date-parts":[["2018",3,10]]}}},{"id":15254,"uris":["http://zotero.org/groups/2196222/items/3DDR5QLW"],"uri":["http://zotero.org/groups/2196222/items/3DDR5QLW"],"itemData":{"id":15254,"type":"article-journal","title":"Families of children with congenital heart disease: A literature review","container-title":"Heart &amp; Lung: The Journal of Acute and Critical Care","page":"494–511","volume":"44","issue":"6","source":"Google Scholar","title-short":"Families of children with congenital heart disease","author":[{"family":"Wei","given":"Holly"},{"family":"Roscigno","given":"Cecelia I."},{"family":"Hanson","given":"Cherissa C."},{"family":"Swanson","given":"Kristen M."}],"issued":{"date-parts":[["2015"]]}}}],"schema":"https://github.com/citation-style-language/schema/raw/master/csl-citation.json"} </w:instrText>
      </w:r>
      <w:r w:rsidR="00F520F4" w:rsidRPr="00DD7F33">
        <w:fldChar w:fldCharType="separate"/>
      </w:r>
      <w:r w:rsidR="001658B9" w:rsidRPr="00DD7F33">
        <w:t>(Jackson et al., 2015; Sood et al., 2018; Wei et al., 2015)</w:t>
      </w:r>
      <w:r w:rsidR="00F520F4" w:rsidRPr="00DD7F33">
        <w:fldChar w:fldCharType="end"/>
      </w:r>
      <w:r w:rsidR="00F520F4" w:rsidRPr="00DD7F33">
        <w:t xml:space="preserve">. </w:t>
      </w:r>
    </w:p>
    <w:p w14:paraId="1597B57A" w14:textId="6792C38F" w:rsidR="00CC7F70" w:rsidRPr="00DD7F33" w:rsidRDefault="0085468A" w:rsidP="00A26721">
      <w:r w:rsidRPr="00DD7F33">
        <w:lastRenderedPageBreak/>
        <w:t xml:space="preserve">A recent study </w:t>
      </w:r>
      <w:r w:rsidR="00DD7F33" w:rsidRPr="00DD7F33">
        <w:t xml:space="preserve">by </w:t>
      </w:r>
      <w:proofErr w:type="spellStart"/>
      <w:r w:rsidR="00DD7F33" w:rsidRPr="00DD7F33">
        <w:t>Sood</w:t>
      </w:r>
      <w:proofErr w:type="spellEnd"/>
      <w:r w:rsidR="00061A8A">
        <w:t xml:space="preserve"> </w:t>
      </w:r>
      <w:r w:rsidR="00DD7F33" w:rsidRPr="00DD7F33">
        <w:t xml:space="preserve">et al., (2018) </w:t>
      </w:r>
      <w:r w:rsidRPr="00DD7F33">
        <w:t xml:space="preserve">found </w:t>
      </w:r>
      <w:r w:rsidR="00FF10E7" w:rsidRPr="00DD7F33">
        <w:t>parents</w:t>
      </w:r>
      <w:r w:rsidR="00B3073C" w:rsidRPr="00DD7F33">
        <w:t xml:space="preserve"> </w:t>
      </w:r>
      <w:r w:rsidRPr="00DD7F33">
        <w:t>of children with CHD e</w:t>
      </w:r>
      <w:r w:rsidR="00676F5C">
        <w:t>xperience stress</w:t>
      </w:r>
      <w:r w:rsidR="00676F5C" w:rsidRPr="00676F5C">
        <w:t xml:space="preserve"> in diverse ways. Each parent has </w:t>
      </w:r>
      <w:r w:rsidR="0032341B" w:rsidRPr="00676F5C">
        <w:t>individual experiences,</w:t>
      </w:r>
      <w:r w:rsidR="00676F5C" w:rsidRPr="00676F5C">
        <w:t xml:space="preserve"> so the causes and the way stress is demonstrated </w:t>
      </w:r>
      <w:proofErr w:type="gramStart"/>
      <w:r w:rsidR="00676F5C" w:rsidRPr="00676F5C">
        <w:t>is</w:t>
      </w:r>
      <w:proofErr w:type="gramEnd"/>
      <w:r w:rsidR="00676F5C" w:rsidRPr="00676F5C">
        <w:t xml:space="preserve"> </w:t>
      </w:r>
      <w:r w:rsidR="0032341B" w:rsidRPr="00676F5C">
        <w:t>different</w:t>
      </w:r>
      <w:r w:rsidR="00676F5C" w:rsidRPr="00676F5C">
        <w:t>.</w:t>
      </w:r>
      <w:r w:rsidR="00DD7F33" w:rsidRPr="00DD7F33">
        <w:t xml:space="preserve"> It has been</w:t>
      </w:r>
      <w:r w:rsidR="00F520F4" w:rsidRPr="00DD7F33">
        <w:t xml:space="preserve"> suggested </w:t>
      </w:r>
      <w:r w:rsidR="001253F8" w:rsidRPr="00DD7F33">
        <w:t xml:space="preserve">severity of CHD correlates with a higher familial impact and </w:t>
      </w:r>
      <w:r w:rsidR="00F520F4" w:rsidRPr="00DD7F33">
        <w:t xml:space="preserve">lower </w:t>
      </w:r>
      <w:r w:rsidR="001541A0">
        <w:t xml:space="preserve">familial </w:t>
      </w:r>
      <w:r w:rsidR="00F520F4" w:rsidRPr="00DD7F33">
        <w:t>functional status</w:t>
      </w:r>
      <w:r w:rsidR="001253F8" w:rsidRPr="00DD7F33">
        <w:t xml:space="preserve"> </w:t>
      </w:r>
      <w:r w:rsidR="00B11860" w:rsidRPr="00DD7F33">
        <w:fldChar w:fldCharType="begin"/>
      </w:r>
      <w:r w:rsidR="00B11860" w:rsidRPr="00DD7F33">
        <w:instrText xml:space="preserve"> ADDIN ZOTERO_ITEM CSL_CITATION {"citationID":"OOsVtKQF","properties":{"formattedCitation":"(Almesned et al., 2013)","plainCitation":"(Almesned et al., 2013)","noteIndex":0},"citationItems":[{"id":15259,"uris":["http://zotero.org/groups/2196222/items/CLRB58BW"],"uri":["http://zotero.org/groups/2196222/items/CLRB58BW"],"itemData":{"id":15259,"type":"article-journal","title":"Social impact on families of children with complex congenital heart disease","container-title":"Annals of Saudi medicine","page":"140","volume":"33","issue":"2","source":"Google Scholar","author":[{"family":"Almesned","given":"Sulaiman"},{"family":"Al-Akhfash","given":"Ali"},{"family":"Al Mesned","given":"Abdulrahman"}],"issued":{"date-parts":[["2013"]]}}}],"schema":"https://github.com/citation-style-language/schema/raw/master/csl-citation.json"} </w:instrText>
      </w:r>
      <w:r w:rsidR="00B11860" w:rsidRPr="00DD7F33">
        <w:fldChar w:fldCharType="separate"/>
      </w:r>
      <w:r w:rsidR="00B11860" w:rsidRPr="00DD7F33">
        <w:t>(Almesned et al., 2013)</w:t>
      </w:r>
      <w:r w:rsidR="00B11860" w:rsidRPr="00DD7F33">
        <w:fldChar w:fldCharType="end"/>
      </w:r>
      <w:r w:rsidR="00B3073C" w:rsidRPr="00DD7F33">
        <w:t>.</w:t>
      </w:r>
      <w:r w:rsidR="009B4D8C" w:rsidRPr="00DD7F33">
        <w:t xml:space="preserve"> These negative </w:t>
      </w:r>
      <w:r w:rsidR="00F45297">
        <w:t>influences</w:t>
      </w:r>
      <w:r w:rsidR="00F45297" w:rsidRPr="00DD7F33">
        <w:t xml:space="preserve"> </w:t>
      </w:r>
      <w:r w:rsidR="009B4D8C" w:rsidRPr="00DD7F33">
        <w:t>may</w:t>
      </w:r>
      <w:r w:rsidR="001253F8" w:rsidRPr="00DD7F33">
        <w:t xml:space="preserve"> be related</w:t>
      </w:r>
      <w:r w:rsidR="00F520F4" w:rsidRPr="00DD7F33">
        <w:t xml:space="preserve"> to the added emotional stress and financial burden</w:t>
      </w:r>
      <w:r w:rsidR="006513B6">
        <w:t xml:space="preserve"> of having a child with CHD</w:t>
      </w:r>
      <w:r w:rsidR="001253F8" w:rsidRPr="00DD7F33">
        <w:t xml:space="preserve"> </w:t>
      </w:r>
      <w:r w:rsidR="00AD3C0E" w:rsidRPr="00DD7F33">
        <w:fldChar w:fldCharType="begin"/>
      </w:r>
      <w:r w:rsidR="00AD3C0E" w:rsidRPr="00DD7F33">
        <w:instrText xml:space="preserve"> ADDIN ZOTERO_ITEM CSL_CITATION {"citationID":"X0goBzX9","properties":{"formattedCitation":"(Garcia et al., 2016)","plainCitation":"(Garcia et al., 2016)","noteIndex":0},"citationItems":[{"id":14279,"uris":["http://zotero.org/groups/2196222/items/V7XNTIX8"],"uri":["http://zotero.org/groups/2196222/items/V7XNTIX8"],"itemData":{"id":14279,"type":"article-journal","title":"Parental perception of functional status and impact on the family of children with congenital heart surgery","container-title":"Early Human Development","page":"45-51","volume":"96","source":"PubMed","abstract":"AIMS: To assess the functional status and the family impact of children with congenital heart defects (CHD), using the parental Functional Status II (FS-II) and the Impact on Family (IOF) questionnaires.\nMETHODS: In this prospective observational study, parents of children who underwent surgery for CHD during the first year of life completed the FS-II and the IOF questionnaires. Genetic syndromes and prematurity &lt;32weeks were exclusion criteria. The FS-II generates a total score and age specific general health (GH), activity (A) and, responsiveness (R) subscales. The IOF generates a total scale and financial and sibling subscales.\nRESULTS: Our cohort (n=100), comprised 54% males; the median (IQR) age was 32 (10-56) months. Eighteen children had age-specific scores in the 1-2 SD below mean range (n=17) or more than 2 SD below the mean (n=1) for \"ill children\". There were significant negative correlations between the total FS-II and total IOF (r=-0.35, p&lt;0.001) and financial IOF (r=-0.35, p&lt;0.001). RACHS-1 category of CHD 4-6 was associated with higher likelihood of lower functional status.\nCONCLUSIONS: More complex CHD was associated with lower functional status, which correlated with a greater impact on the families. Parental questionnaires may be useful instruments for developmental surveillance in this population.","DOI":"10.1016/j.earlhumdev.2016.03.004","ISSN":"1872-6232","note":"PMID: 27037482","journalAbbreviation":"Early Hum. Dev.","language":"eng","author":[{"family":"Garcia","given":"Richard U."},{"family":"Aggarwal","given":"Sanjeev"},{"family":"Natarajan","given":"Girija"}],"issued":{"date-parts":[["2016"]]}}}],"schema":"https://github.com/citation-style-language/schema/raw/master/csl-citation.json"} </w:instrText>
      </w:r>
      <w:r w:rsidR="00AD3C0E" w:rsidRPr="00DD7F33">
        <w:fldChar w:fldCharType="separate"/>
      </w:r>
      <w:r w:rsidR="00AD3C0E" w:rsidRPr="00DD7F33">
        <w:t>(Garcia et al., 2016)</w:t>
      </w:r>
      <w:r w:rsidR="00AD3C0E" w:rsidRPr="00DD7F33">
        <w:fldChar w:fldCharType="end"/>
      </w:r>
      <w:r w:rsidR="00F520F4" w:rsidRPr="00DD7F33">
        <w:t xml:space="preserve">. </w:t>
      </w:r>
      <w:r w:rsidR="001253F8" w:rsidRPr="00DD7F33">
        <w:t>Lack of p</w:t>
      </w:r>
      <w:r w:rsidRPr="00DD7F33">
        <w:t>arental coping may be mitigated by</w:t>
      </w:r>
      <w:r w:rsidR="00B3073C" w:rsidRPr="00DD7F33">
        <w:t xml:space="preserve"> </w:t>
      </w:r>
      <w:r w:rsidRPr="00DD7F33">
        <w:t>personal characteristics and family context</w:t>
      </w:r>
      <w:r w:rsidR="00B04A41">
        <w:t xml:space="preserve">. These are described as </w:t>
      </w:r>
      <w:r w:rsidR="00C5694E">
        <w:t xml:space="preserve">parental </w:t>
      </w:r>
      <w:r w:rsidR="00B04A41">
        <w:t>support, congruency between parenting styles, gender differences, previous life experiences of parenting or being parented</w:t>
      </w:r>
      <w:r w:rsidRPr="00DD7F33">
        <w:t xml:space="preserve"> </w:t>
      </w:r>
      <w:r w:rsidRPr="00DD7F33">
        <w:fldChar w:fldCharType="begin"/>
      </w:r>
      <w:r w:rsidR="00B11860" w:rsidRPr="00DD7F33">
        <w:instrText xml:space="preserve"> ADDIN ZOTERO_ITEM CSL_CITATION {"citationID":"1TQiCLxZ","properties":{"formattedCitation":"(Jackson et al., 2015)","plainCitation":"(Jackson et al., 2015)","noteIndex":0},"citationItems":[{"id":15256,"uris":["http://zotero.org/groups/2196222/items/HD7NEY5K"],"uri":["http://zotero.org/groups/2196222/items/HD7NEY5K"],"itemData":{"id":15256,"type":"article-journal","title":"Familial impact and coping with child heart disease: a systematic review","container-title":"Pediatric cardiology","page":"695–712","volume":"36","issue":"4","source":"Google Scholar","title-short":"Familial impact and coping with child heart disease","author":[{"family":"Jackson","given":"Alun C."},{"family":"Frydenberg","given":"Erica"},{"family":"Liang","given":"Rachel P.-T."},{"family":"Higgins","given":"Rosemary O."},{"family":"Murphy","given":"Barbara M."}],"issued":{"date-parts":[["2015"]]}}}],"schema":"https://github.com/citation-style-language/schema/raw/master/csl-citation.json"} </w:instrText>
      </w:r>
      <w:r w:rsidRPr="00DD7F33">
        <w:fldChar w:fldCharType="separate"/>
      </w:r>
      <w:r w:rsidR="001658B9" w:rsidRPr="00DD7F33">
        <w:t>(Jackson et al., 2015)</w:t>
      </w:r>
      <w:r w:rsidRPr="00DD7F33">
        <w:fldChar w:fldCharType="end"/>
      </w:r>
      <w:r w:rsidRPr="00DD7F33">
        <w:t xml:space="preserve">. </w:t>
      </w:r>
    </w:p>
    <w:p w14:paraId="045653A6" w14:textId="04652C81" w:rsidR="00DD3CE8" w:rsidRPr="00DD7F33" w:rsidRDefault="009B4D8C" w:rsidP="00A26721">
      <w:r w:rsidRPr="00DD7F33">
        <w:t xml:space="preserve">Literature reports negative </w:t>
      </w:r>
      <w:r w:rsidR="00F45297">
        <w:t>impacts</w:t>
      </w:r>
      <w:r w:rsidR="00F45297" w:rsidRPr="00DD7F33">
        <w:t xml:space="preserve"> </w:t>
      </w:r>
      <w:r w:rsidRPr="00DD7F33">
        <w:t xml:space="preserve">in siblings of children with other chronic conditions. </w:t>
      </w:r>
      <w:r w:rsidR="00DE560D" w:rsidRPr="00DD7F33">
        <w:t>A meta-analysis</w:t>
      </w:r>
      <w:r w:rsidR="00B30857">
        <w:t xml:space="preserve"> by </w:t>
      </w:r>
      <w:proofErr w:type="spellStart"/>
      <w:r w:rsidR="00B30857">
        <w:t>Vermaes</w:t>
      </w:r>
      <w:proofErr w:type="spellEnd"/>
      <w:r w:rsidR="00B30857">
        <w:t xml:space="preserve"> et al (2012) </w:t>
      </w:r>
      <w:r w:rsidR="00DE560D" w:rsidRPr="00DD7F33">
        <w:t>investigating the psychosocial function of siblings</w:t>
      </w:r>
      <w:r w:rsidRPr="00DD7F33">
        <w:t xml:space="preserve"> of children with chronic conditions</w:t>
      </w:r>
      <w:r w:rsidR="00DE560D" w:rsidRPr="00DD7F33">
        <w:t xml:space="preserve"> </w:t>
      </w:r>
      <w:r w:rsidR="00EF7179" w:rsidRPr="00DD7F33">
        <w:t xml:space="preserve">found a marginally increased risk of psychosocial distress with some siblings experiencing clinical symptoms. </w:t>
      </w:r>
      <w:r w:rsidRPr="00DD7F33">
        <w:t xml:space="preserve">Parents of children with a chronic condition face a </w:t>
      </w:r>
      <w:r w:rsidR="00C93DB8" w:rsidRPr="00DD7F33">
        <w:t>balancing</w:t>
      </w:r>
      <w:r w:rsidRPr="00DD7F33">
        <w:t xml:space="preserve"> act of trying to meet the needs of the family</w:t>
      </w:r>
      <w:r w:rsidR="00C5694E">
        <w:t>,</w:t>
      </w:r>
      <w:r w:rsidRPr="00DD7F33">
        <w:t xml:space="preserve"> whilst caring for a complex child termed “special needs parenting” </w:t>
      </w:r>
      <w:r w:rsidR="00AD3C0E" w:rsidRPr="00DD7F33">
        <w:fldChar w:fldCharType="begin"/>
      </w:r>
      <w:r w:rsidR="00AD3C0E" w:rsidRPr="00DD7F33">
        <w:instrText xml:space="preserve"> ADDIN ZOTERO_ITEM CSL_CITATION {"citationID":"4FwuMUwa","properties":{"formattedCitation":"(Ray, 2002)","plainCitation":"(Ray, 2002)","noteIndex":0},"citationItems":[{"id":15237,"uris":["http://zotero.org/groups/2196222/items/P8EY8PM3"],"uri":["http://zotero.org/groups/2196222/items/P8EY8PM3"],"itemData":{"id":15237,"type":"article-journal","title":"Parenting and childhood chronicity: Making visible the invisible work","container-title":"Journal of pediatric nursing","page":"424–438","volume":"17","issue":"6","source":"Google Scholar","title-short":"Parenting and childhood chronicity","author":[{"family":"Ray","given":"Lynne D."}],"issued":{"date-parts":[["2002"]]}}}],"schema":"https://github.com/citation-style-language/schema/raw/master/csl-citation.json"} </w:instrText>
      </w:r>
      <w:r w:rsidR="00AD3C0E" w:rsidRPr="00DD7F33">
        <w:fldChar w:fldCharType="separate"/>
      </w:r>
      <w:r w:rsidR="00AD3C0E" w:rsidRPr="00DD7F33">
        <w:t>(Ray, 2002)</w:t>
      </w:r>
      <w:r w:rsidR="00AD3C0E" w:rsidRPr="00DD7F33">
        <w:fldChar w:fldCharType="end"/>
      </w:r>
      <w:r w:rsidR="00C93DB8" w:rsidRPr="00DD7F33">
        <w:t>. This results in s</w:t>
      </w:r>
      <w:r w:rsidR="00DE560D" w:rsidRPr="00DD7F33">
        <w:t>iblings of children with chronic conditions get</w:t>
      </w:r>
      <w:r w:rsidR="00C93DB8" w:rsidRPr="00DD7F33">
        <w:t>ting</w:t>
      </w:r>
      <w:r w:rsidR="00DE560D" w:rsidRPr="00DD7F33">
        <w:t xml:space="preserve"> less parental attention</w:t>
      </w:r>
      <w:r w:rsidR="00C5694E">
        <w:t>.</w:t>
      </w:r>
      <w:r w:rsidR="005A2170" w:rsidRPr="00DD7F33">
        <w:t xml:space="preserve"> </w:t>
      </w:r>
      <w:r w:rsidRPr="00DD7F33">
        <w:t xml:space="preserve">The proportion of children and the causation of symptoms needs further research </w:t>
      </w:r>
      <w:r w:rsidRPr="00DD7F33">
        <w:fldChar w:fldCharType="begin"/>
      </w:r>
      <w:r w:rsidR="00B11860" w:rsidRPr="00DD7F33">
        <w:instrText xml:space="preserve"> ADDIN ZOTERO_ITEM CSL_CITATION {"citationID":"ByXm9W5o","properties":{"formattedCitation":"(Barlow and Ellard, 2006)","plainCitation":"(Barlow and Ellard, 2006)","noteIndex":0},"citationItems":[{"id":15196,"uris":["http://zotero.org/groups/2196222/items/GLCYCL4Z"],"uri":["http://zotero.org/groups/2196222/items/GLCYCL4Z"],"itemData":{"id":15196,"type":"article-journal","title":"The psychosocial well-being of children with chronic disease, their parents and siblings: An overview of the research evidence base","container-title":"Child: care, health and development","page":"19–31","volume":"32","issue":"1","source":"Google Scholar","title-short":"The psychosocial well-being of children with chronic disease, their parents and siblings","author":[{"family":"Barlow","given":"Julie H."},{"family":"Ellard","given":"David R."}],"issued":{"date-parts":[["2006"]]}}}],"schema":"https://github.com/citation-style-language/schema/raw/master/csl-citation.json"} </w:instrText>
      </w:r>
      <w:r w:rsidRPr="00DD7F33">
        <w:fldChar w:fldCharType="separate"/>
      </w:r>
      <w:r w:rsidRPr="00DD7F33">
        <w:t>(Barlow and Ellard, 2006)</w:t>
      </w:r>
      <w:r w:rsidRPr="00DD7F33">
        <w:fldChar w:fldCharType="end"/>
      </w:r>
      <w:r w:rsidRPr="00DD7F33">
        <w:t>.</w:t>
      </w:r>
    </w:p>
    <w:p w14:paraId="4DD1A666" w14:textId="29FBA1E5" w:rsidR="00DE560D" w:rsidRPr="00DD7F33" w:rsidRDefault="002E04A3" w:rsidP="00A26721">
      <w:r w:rsidRPr="00DD7F33">
        <w:t xml:space="preserve">Less parental attention </w:t>
      </w:r>
      <w:r w:rsidR="00DE560D" w:rsidRPr="00DD7F33">
        <w:t xml:space="preserve">appears to </w:t>
      </w:r>
      <w:r w:rsidR="00C93DB8" w:rsidRPr="00DD7F33">
        <w:t xml:space="preserve">lead to increased negative </w:t>
      </w:r>
      <w:r w:rsidR="00F45297">
        <w:t>impacts</w:t>
      </w:r>
      <w:r w:rsidR="00F45297" w:rsidRPr="00DD7F33">
        <w:t xml:space="preserve"> </w:t>
      </w:r>
      <w:r w:rsidR="00DE560D" w:rsidRPr="00DD7F33">
        <w:t xml:space="preserve">when the child’s illness </w:t>
      </w:r>
      <w:r w:rsidR="00302A98">
        <w:t xml:space="preserve">is less visible and </w:t>
      </w:r>
      <w:r w:rsidR="00DE560D" w:rsidRPr="00DD7F33">
        <w:t xml:space="preserve">requires a high degree of </w:t>
      </w:r>
      <w:r w:rsidRPr="00DD7F33">
        <w:t xml:space="preserve">parental </w:t>
      </w:r>
      <w:r w:rsidR="00DE560D" w:rsidRPr="00DD7F33">
        <w:t xml:space="preserve">functional adaptation </w:t>
      </w:r>
      <w:r w:rsidR="00DE560D" w:rsidRPr="00DD7F33">
        <w:fldChar w:fldCharType="begin"/>
      </w:r>
      <w:r w:rsidR="00B11860" w:rsidRPr="00DD7F33">
        <w:instrText xml:space="preserve"> ADDIN ZOTERO_ITEM CSL_CITATION {"citationID":"miI0BBHC","properties":{"formattedCitation":"(Janus and Goldberg, 1995)","plainCitation":"(Janus and Goldberg, 1995)","noteIndex":0},"citationItems":[{"id":14305,"uris":["http://zotero.org/groups/2196222/items/JEAFUBXC"],"uri":["http://zotero.org/groups/2196222/items/JEAFUBXC"],"itemData":{"id":14305,"type":"article-journal","title":"Sibling empathy and behavioural adjustment of children with chronic illness","container-title":"Child: Care, Health &amp; Development","page":"321-331","volume":"21","issue":"5","source":"EBSCOhost","abstract":"This study investigated the relationship of healthy siblings' empathy to the psychosocial adjustment of children with a congenital heart disease (CHD) in 28 sibling dyads aged 3.5-11 years, as well as the perceived quality of sibling interactions, reported by mothers and children with illness. As in previous studies, children with CHD were reported to have more behaviour problems in the clinical range than either siblings or normative populations. On the basis of a task unconnected with illness issues, siblings were assigned to a high or low empathy group. Children with illness, but not their mothers, saw the siblings with high empathy more positively than those with low empathy. However, the adjustment of the children with illness did not differ between high and low empathy groups. Findings suggest the need to seek children's points of view when studying psychosocial effects of paediatric conditions.","ISSN":"03051862","journalAbbreviation":"Child: Care, Health &amp; Development","author":[{"family":"Janus","given":"M."},{"family":"Goldberg","given":"S."}],"issued":{"date-parts":[["1995",9]]}}}],"schema":"https://github.com/citation-style-language/schema/raw/master/csl-citation.json"} </w:instrText>
      </w:r>
      <w:r w:rsidR="00DE560D" w:rsidRPr="00DD7F33">
        <w:fldChar w:fldCharType="separate"/>
      </w:r>
      <w:r w:rsidR="001658B9" w:rsidRPr="00DD7F33">
        <w:t>(Janus and Goldberg, 1995)</w:t>
      </w:r>
      <w:r w:rsidR="00DE560D" w:rsidRPr="00DD7F33">
        <w:fldChar w:fldCharType="end"/>
      </w:r>
      <w:r w:rsidR="00DE560D" w:rsidRPr="00DD7F33">
        <w:t xml:space="preserve">. </w:t>
      </w:r>
      <w:r w:rsidR="0033548A" w:rsidRPr="00DD7F33">
        <w:t xml:space="preserve">Siblings of children with </w:t>
      </w:r>
      <w:r w:rsidR="005E0622">
        <w:t>c</w:t>
      </w:r>
      <w:r w:rsidR="0033548A" w:rsidRPr="00DD7F33">
        <w:t xml:space="preserve">ancer have </w:t>
      </w:r>
      <w:r w:rsidR="00C5694E">
        <w:t xml:space="preserve">been a research priority </w:t>
      </w:r>
      <w:r w:rsidR="0033548A" w:rsidRPr="00DD7F33">
        <w:t xml:space="preserve">with  literature  highlighting the negative </w:t>
      </w:r>
      <w:r w:rsidR="00F45297">
        <w:t>impacts</w:t>
      </w:r>
      <w:r w:rsidR="00F45297" w:rsidRPr="00DD7F33">
        <w:t xml:space="preserve"> </w:t>
      </w:r>
      <w:r w:rsidR="0033548A" w:rsidRPr="00DD7F33">
        <w:t>on emotional, family, social</w:t>
      </w:r>
      <w:r w:rsidR="00C93DB8" w:rsidRPr="00DD7F33">
        <w:t>,</w:t>
      </w:r>
      <w:r w:rsidR="0033548A" w:rsidRPr="00DD7F33">
        <w:t xml:space="preserve"> and academic domains in both short and long-term </w:t>
      </w:r>
      <w:r w:rsidR="0033548A" w:rsidRPr="00DD7F33">
        <w:fldChar w:fldCharType="begin"/>
      </w:r>
      <w:r w:rsidR="00B11860" w:rsidRPr="00DD7F33">
        <w:instrText xml:space="preserve"> ADDIN ZOTERO_ITEM CSL_CITATION {"citationID":"3Sf8N2s5","properties":{"formattedCitation":"(Alderfer et al., 2010)","plainCitation":"(Alderfer et al., 2010)","noteIndex":0},"citationItems":[{"id":15251,"uris":["http://zotero.org/groups/2196222/items/TJ5NH26E"],"uri":["http://zotero.org/groups/2196222/items/TJ5NH26E"],"itemData":{"id":15251,"type":"article-journal","title":"Psychosocial adjustment of siblings of children with cancer: a systematic review","container-title":"Psycho-oncology","page":"789–805","volume":"19","issue":"8","source":"Google Scholar","title-short":"Psychosocial adjustment of siblings of children with cancer","author":[{"family":"Alderfer","given":"Melissa A."},{"family":"Long","given":"Kristin A."},{"family":"Lown","given":"E. Anne"},{"family":"Marsland","given":"Anna L."},{"family":"Ostrowski","given":"Nancy L."},{"family":"Hock","given":"Janet M."},{"family":"Ewing","given":"Linda J."}],"issued":{"date-parts":[["2010"]]}}}],"schema":"https://github.com/citation-style-language/schema/raw/master/csl-citation.json"} </w:instrText>
      </w:r>
      <w:r w:rsidR="0033548A" w:rsidRPr="00DD7F33">
        <w:fldChar w:fldCharType="separate"/>
      </w:r>
      <w:r w:rsidR="001658B9" w:rsidRPr="00DD7F33">
        <w:t>(Alderfer et al., 2010)</w:t>
      </w:r>
      <w:r w:rsidR="0033548A" w:rsidRPr="00DD7F33">
        <w:fldChar w:fldCharType="end"/>
      </w:r>
      <w:r w:rsidR="00F03AB1" w:rsidRPr="00DD7F33">
        <w:t>.</w:t>
      </w:r>
    </w:p>
    <w:p w14:paraId="732A5C3A" w14:textId="7C21CD7B" w:rsidR="00F03AB1" w:rsidRPr="00DD7F33" w:rsidRDefault="00302A98" w:rsidP="00A26721">
      <w:r>
        <w:t>P</w:t>
      </w:r>
      <w:r w:rsidR="001F224B" w:rsidRPr="00DD7F33">
        <w:t>ositive impacts</w:t>
      </w:r>
      <w:r w:rsidR="006C165F" w:rsidRPr="00DD7F33">
        <w:t xml:space="preserve"> </w:t>
      </w:r>
      <w:r w:rsidRPr="00DD7F33">
        <w:t xml:space="preserve">of having a sibling with a chronic condition </w:t>
      </w:r>
      <w:r w:rsidR="006C165F" w:rsidRPr="00DD7F33">
        <w:t>have also been reported</w:t>
      </w:r>
      <w:r w:rsidR="00F03AB1" w:rsidRPr="00DD7F33">
        <w:t xml:space="preserve">. Siblings of children with cancer reported a protective advocacy role </w:t>
      </w:r>
      <w:r w:rsidR="006C165F" w:rsidRPr="00DD7F33">
        <w:t xml:space="preserve">alongside intense </w:t>
      </w:r>
      <w:r w:rsidR="00F03AB1" w:rsidRPr="00DD7F33">
        <w:t xml:space="preserve">closeness to their unwell sibling </w:t>
      </w:r>
      <w:r w:rsidR="00F03AB1" w:rsidRPr="00DD7F33">
        <w:fldChar w:fldCharType="begin"/>
      </w:r>
      <w:r w:rsidR="00B11860" w:rsidRPr="00DD7F33">
        <w:instrText xml:space="preserve"> ADDIN ZOTERO_ITEM CSL_CITATION {"citationID":"9wIoZWBX","properties":{"formattedCitation":"(Nolbris et al., 2007)","plainCitation":"(Nolbris et al., 2007)","noteIndex":0},"citationItems":[{"id":15219,"uris":["http://zotero.org/groups/2196222/items/7CA9GW5Z"],"uri":["http://zotero.org/groups/2196222/items/7CA9GW5Z"],"itemData":{"id":15219,"type":"article-journal","title":"Experience of siblings of children treated for cancer","container-title":"European Journal of Oncology Nursing","page":"106–112","volume":"11","issue":"2","source":"Google Scholar","author":[{"family":"Nolbris","given":"Margaretha"},{"family":"Enskär","given":"Karin"},{"family":"Hellström","given":"Anna-Lena"}],"issued":{"date-parts":[["2007"]]}}}],"schema":"https://github.com/citation-style-language/schema/raw/master/csl-citation.json"} </w:instrText>
      </w:r>
      <w:r w:rsidR="00F03AB1" w:rsidRPr="00DD7F33">
        <w:fldChar w:fldCharType="separate"/>
      </w:r>
      <w:r w:rsidR="001658B9" w:rsidRPr="00DD7F33">
        <w:t>(Nolbris et al., 2007)</w:t>
      </w:r>
      <w:r w:rsidR="00F03AB1" w:rsidRPr="00DD7F33">
        <w:fldChar w:fldCharType="end"/>
      </w:r>
      <w:r w:rsidR="00F03AB1" w:rsidRPr="00DD7F33">
        <w:t xml:space="preserve">. </w:t>
      </w:r>
      <w:r w:rsidR="006C165F" w:rsidRPr="00DD7F33">
        <w:t xml:space="preserve">Despite reporting feelings of </w:t>
      </w:r>
      <w:r w:rsidR="00F03AB1" w:rsidRPr="00DD7F33">
        <w:t>loneliness, fear</w:t>
      </w:r>
      <w:r w:rsidR="00C93DB8" w:rsidRPr="00DD7F33">
        <w:t>,</w:t>
      </w:r>
      <w:r w:rsidR="00F03AB1" w:rsidRPr="00DD7F33">
        <w:t xml:space="preserve"> and jealousy, </w:t>
      </w:r>
      <w:r>
        <w:t>siblings of children with cancer identified</w:t>
      </w:r>
      <w:r w:rsidR="00C93DB8" w:rsidRPr="00DD7F33">
        <w:t xml:space="preserve"> </w:t>
      </w:r>
      <w:r w:rsidR="00F03AB1" w:rsidRPr="00DD7F33">
        <w:t xml:space="preserve">a </w:t>
      </w:r>
      <w:r>
        <w:t xml:space="preserve">greater </w:t>
      </w:r>
      <w:r w:rsidR="00F03AB1" w:rsidRPr="00DD7F33">
        <w:t>sense of pride, responsibility, patience, greater maturity</w:t>
      </w:r>
      <w:r w:rsidR="00C93DB8" w:rsidRPr="00DD7F33">
        <w:t>,</w:t>
      </w:r>
      <w:r w:rsidR="00F03AB1" w:rsidRPr="00DD7F33">
        <w:t xml:space="preserve"> and independence than their peers </w:t>
      </w:r>
      <w:r w:rsidR="00F03AB1" w:rsidRPr="00DD7F33">
        <w:fldChar w:fldCharType="begin"/>
      </w:r>
      <w:r w:rsidR="00B11860" w:rsidRPr="00DD7F33">
        <w:instrText xml:space="preserve"> ADDIN ZOTERO_ITEM CSL_CITATION {"citationID":"ITCem3Ca","properties":{"formattedCitation":"(Fleitas, 2000)","plainCitation":"(Fleitas, 2000)","noteIndex":0},"citationItems":[{"id":15234,"uris":["http://zotero.org/groups/2196222/items/7CNEUREJ"],"uri":["http://zotero.org/groups/2196222/items/7CNEUREJ"],"itemData":{"id":15234,"type":"article-journal","title":"When Jack fell down... Jill came tumbling after: Siblings in the web of illness and disability","container-title":"MCN: The American Journal of Maternal/Child Nursing","page":"267–273","volume":"25","issue":"5","source":"Google Scholar","title-short":"When Jack fell down... Jill came tumbling after","author":[{"family":"Fleitas","given":"Joan"}],"issued":{"date-parts":[["2000"]]}}}],"schema":"https://github.com/citation-style-language/schema/raw/master/csl-citation.json"} </w:instrText>
      </w:r>
      <w:r w:rsidR="00F03AB1" w:rsidRPr="00DD7F33">
        <w:fldChar w:fldCharType="separate"/>
      </w:r>
      <w:r w:rsidR="001658B9" w:rsidRPr="00DD7F33">
        <w:t>(Fleitas, 2000)</w:t>
      </w:r>
      <w:r w:rsidR="00F03AB1" w:rsidRPr="00DD7F33">
        <w:fldChar w:fldCharType="end"/>
      </w:r>
      <w:r w:rsidR="00F03AB1" w:rsidRPr="00DD7F33">
        <w:t xml:space="preserve">. </w:t>
      </w:r>
    </w:p>
    <w:p w14:paraId="35290450" w14:textId="357E863D" w:rsidR="0085468A" w:rsidRPr="00DD7F33" w:rsidRDefault="0085468A" w:rsidP="00A26721">
      <w:r w:rsidRPr="00DD7F33">
        <w:t xml:space="preserve">Investigations into siblings of children with CHD found </w:t>
      </w:r>
      <w:r w:rsidR="00790F66" w:rsidRPr="00DD7F33">
        <w:t xml:space="preserve">the presence of a sibling </w:t>
      </w:r>
      <w:r w:rsidRPr="00DD7F33">
        <w:t>increase</w:t>
      </w:r>
      <w:r w:rsidR="00790F66" w:rsidRPr="00DD7F33">
        <w:t>d</w:t>
      </w:r>
      <w:r w:rsidRPr="00DD7F33">
        <w:t xml:space="preserve"> the Q</w:t>
      </w:r>
      <w:r w:rsidR="00C5694E">
        <w:t xml:space="preserve">uality </w:t>
      </w:r>
      <w:r w:rsidRPr="00DD7F33">
        <w:t>O</w:t>
      </w:r>
      <w:r w:rsidR="00C5694E">
        <w:t xml:space="preserve">f </w:t>
      </w:r>
      <w:r w:rsidRPr="00DD7F33">
        <w:t>L</w:t>
      </w:r>
      <w:r w:rsidR="00C5694E">
        <w:t>ife (QOL)</w:t>
      </w:r>
      <w:r w:rsidRPr="00DD7F33">
        <w:t xml:space="preserve"> of the unwell child </w:t>
      </w:r>
      <w:r w:rsidRPr="00DD7F33">
        <w:fldChar w:fldCharType="begin"/>
      </w:r>
      <w:r w:rsidR="00B11860" w:rsidRPr="00DD7F33">
        <w:instrText xml:space="preserve"> ADDIN ZOTERO_ITEM CSL_CITATION {"citationID":"tD0CCHg7","properties":{"formattedCitation":"(Im et al., 2018)","plainCitation":"(Im et al., 2018)","noteIndex":0},"citationItems":[{"id":14306,"uris":["http://zotero.org/groups/2196222/items/AZ2J5XDX"],"uri":["http://zotero.org/groups/2196222/items/AZ2J5XDX"],"itemData":{"id":14306,"type":"article-journal","title":"Health condition and familial factors associated with health-related quality of life in adolescents with congenital heart disease: a cross sectional study","container-title":"Health And Quality Of Life Outcomes","page":"9-9","volume":"16","issue":"1","source":"EBSCOhost","archive_location":"29321028","abstract":"Background: The focus of clinical care after the repair of congenital heart disease has shifted from saving life of the patient to the patient's quality of life. The purpose of this study was to examine the health condition and familial factors associated with the health related quality of life of adolescents with congenital heart disease.; Methods: Ninety-eight adolescents aged 13-19 years were collected from a congenital heart clinic from July 22 to August 23, 2013. Perceptions of parental rearing behaviors, health related quality of life of adolescent with congenital heart disease, and general characteristics were measured. We used multiple linear regression analysis to explore factors that are associated with the health related quality of life of adolescents with congenital heart disease.; Results: New York heart association class (Adj R2 = .186, p = .000), presence of siblings (Adj R2 = .240, p = .010), and mother's emotional warmth (Adj R2 = .265, p = .043) were significantly associated with the health related quality of life of adolescents with congenital heart disease.; Conclusions: Emotionally warm parental rearing behaviors and the presence of siblings were important familial factors that were positively associated with HRQOL in adolescents with CHD. Therefore, it is important for healthcare providers to develop a greater sensitivity to, and awareness of, the familial influences that may be impacting a subject's HRQOL, as well as the exigencies of the CHD, itself.;","DOI":"10.1186/s12955-018-0841-y","ISSN":"1477-7525","title-short":"Health condition and familial factors associated with health-related quality of life in adolescents with congenital heart disease","journalAbbreviation":"Health And Quality Of Life Outcomes","author":[{"family":"Im","given":"Yu-Mi"},{"family":"Yun","given":"Tae-Jin"},{"family":"Lee","given":"Sunhee"}],"issued":{"date-parts":[["2018",1,10]]}}}],"schema":"https://github.com/citation-style-language/schema/raw/master/csl-citation.json"} </w:instrText>
      </w:r>
      <w:r w:rsidRPr="00DD7F33">
        <w:fldChar w:fldCharType="separate"/>
      </w:r>
      <w:r w:rsidR="001658B9" w:rsidRPr="00DD7F33">
        <w:t>(Im et al., 2018)</w:t>
      </w:r>
      <w:r w:rsidRPr="00DD7F33">
        <w:fldChar w:fldCharType="end"/>
      </w:r>
      <w:r w:rsidR="00302A98">
        <w:t xml:space="preserve"> but l</w:t>
      </w:r>
      <w:r w:rsidRPr="00DD7F33">
        <w:t xml:space="preserve">ittle is known about the </w:t>
      </w:r>
      <w:r w:rsidR="00F45297">
        <w:t>impact</w:t>
      </w:r>
      <w:r w:rsidR="00F45297" w:rsidRPr="00DD7F33">
        <w:t xml:space="preserve"> </w:t>
      </w:r>
      <w:r w:rsidRPr="00DD7F33">
        <w:t>of the unwell child on sibling</w:t>
      </w:r>
      <w:r w:rsidR="00061A8A">
        <w:t>s</w:t>
      </w:r>
      <w:r w:rsidR="001F224B" w:rsidRPr="00DD7F33">
        <w:t xml:space="preserve"> themselves</w:t>
      </w:r>
      <w:r w:rsidRPr="00DD7F33">
        <w:t>. In interviews</w:t>
      </w:r>
      <w:r w:rsidR="00C93DB8" w:rsidRPr="00DD7F33">
        <w:t>,</w:t>
      </w:r>
      <w:r w:rsidR="00302A98">
        <w:t xml:space="preserve"> </w:t>
      </w:r>
      <w:r w:rsidRPr="00DD7F33">
        <w:t>parents of children with CHD</w:t>
      </w:r>
      <w:r w:rsidR="00C93DB8" w:rsidRPr="00DD7F33">
        <w:t xml:space="preserve"> </w:t>
      </w:r>
      <w:r w:rsidRPr="00DD7F33">
        <w:t xml:space="preserve">reported siblings were often required to refrain from activities which could expose the unwell child to illness </w:t>
      </w:r>
      <w:r w:rsidRPr="00DD7F33">
        <w:fldChar w:fldCharType="begin"/>
      </w:r>
      <w:r w:rsidR="00B11860" w:rsidRPr="00DD7F33">
        <w:instrText xml:space="preserve"> ADDIN ZOTERO_ITEM CSL_CITATION {"citationID":"asClKn8s","properties":{"formattedCitation":"(Connor et al., 2010)","plainCitation":"(Connor et al., 2010)","noteIndex":0},"citationItems":[{"id":15261,"uris":["http://zotero.org/groups/2196222/items/B5HPJVYE"],"uri":["http://zotero.org/groups/2196222/items/B5HPJVYE"],"itemData":{"id":15261,"type":"article-journal","title":"The meaning of cost for families of children with congenital heart disease","container-title":"Journal of pediatric health care","page":"318–325","volume":"24","issue":"5","source":"Google Scholar","author":[{"family":"Connor","given":"Jean Anne"},{"family":"Kline","given":"Nancy E."},{"family":"Mott","given":"Sandra"},{"family":"Harris","given":"Sion Kim"},{"family":"Jenkins","given":"Kathy J."}],"issued":{"date-parts":[["2010"]]}}}],"schema":"https://github.com/citation-style-language/schema/raw/master/csl-citation.json"} </w:instrText>
      </w:r>
      <w:r w:rsidRPr="00DD7F33">
        <w:fldChar w:fldCharType="separate"/>
      </w:r>
      <w:r w:rsidR="001658B9" w:rsidRPr="00DD7F33">
        <w:t>(Connor et al., 2010)</w:t>
      </w:r>
      <w:r w:rsidRPr="00DD7F33">
        <w:fldChar w:fldCharType="end"/>
      </w:r>
      <w:r w:rsidR="00C311B0" w:rsidRPr="00DD7F33">
        <w:t xml:space="preserve">. Parents reported guilt due to prioritising the needs of the unwell child over their siblings </w:t>
      </w:r>
      <w:r w:rsidR="00C311B0" w:rsidRPr="00DD7F33">
        <w:fldChar w:fldCharType="begin"/>
      </w:r>
      <w:r w:rsidR="00B11860" w:rsidRPr="00DD7F33">
        <w:instrText xml:space="preserve"> ADDIN ZOTERO_ITEM CSL_CITATION {"citationID":"tocxDqeH","properties":{"formattedCitation":"(Sood et al., 2018)","plainCitation":"(Sood et al., 2018)","noteIndex":0},"citationItems":[{"id":14326,"uris":["http://zotero.org/groups/2196222/items/5KRFZZIL"],"uri":["http://zotero.org/groups/2196222/items/5KRFZZIL"],"itemData":{"id":14326,"type":"article-journal","title":"Mothers and Fathers Experience Stress of Congenital Heart Disease Differently: Recommendations for Pediatric Critical Care","container-title":"Pediatric Critical Care Medicine: A Journal Of The Society Of Critical Care Medicine And The World Federation Of Pediatric Intensive And Critical Care Societies","source":"EBSCOhost","archive_location":"29533356","abstract":"Objective: To inform pediatric critical care practice by examining how mothers and fathers experience the stress of caring for a young child with congenital heart disease and use hospital and community supports.; Design: Qualitative study of mothers and fathers of young children with congenital heart disease.; Setting: Tertiary care pediatric hospital in the Mid-Atlantic region of the United States.; Subjects: Thirty-four parents (20 mothers, 14 fathers) from diverse backgrounds whose child previously underwent cardiac surgery during infancy.; Interventions: Subjects participated in semi-structured, individual interviews about their experiences and psychosocial needs at the time of congenital heart disease diagnosis, surgical admission, and discharge to home after surgery. Qualitative interview data were coded, and consistent themes related to emotional states, stressors, and supports were identified.; Measurements and Main Results: Fathers experience and respond to the stressors and demands of congenital heart disease in unique ways. Fathers often described stress from not being able to protect their child from congenital heart disease and the associated surgeries/pain and from difficulties balancing employment with support for their partner and care of their congenital heart disease child in the hospital. Fathers were more likely than mothers to discuss support from the work environment (coworkers/managers, flexible scheduling, helpful distraction) and were less likely to describe the use of hospital-based resources or congenital heart disease peer-to-peer supports.; Conclusions: This study highlights the importance of understanding the paternal experience and tailoring interventions to the unique needs of both mothers and fathers. Opportunities for critical care practice change to promote the mental health of mothers and fathers following a diagnosis of congenital heart disease are discussed.;","DOI":"10.1097/PCC.0000000000001528","ISSN":"1529-7535","title-short":"Mothers and Fathers Experience Stress of Congenital Heart Disease Differently","journalAbbreviation":"Pediatric Critical Care Medicine: A Journal Of The Society Of Critical Care Medicine And The World Federation Of Pediatric Intensive And Critical Care Societies","author":[{"family":"Sood","given":"Erica"},{"family":"Karpyn","given":"Allison"},{"family":"Demianczyk","given":"Abigail C"},{"family":"Ryan","given":"Jennie"},{"family":"Delaplane","given":"Emily A"},{"family":"Neely","given":"Trent"},{"family":"Frazier","given":"Aisha H"},{"family":"Kazak","given":"Anne E"}],"issued":{"date-parts":[["2018",3,10]]}}}],"schema":"https://github.com/citation-style-language/schema/raw/master/csl-citation.json"} </w:instrText>
      </w:r>
      <w:r w:rsidR="00C311B0" w:rsidRPr="00DD7F33">
        <w:fldChar w:fldCharType="separate"/>
      </w:r>
      <w:r w:rsidR="001658B9" w:rsidRPr="00DD7F33">
        <w:t>(Sood et al., 2018)</w:t>
      </w:r>
      <w:r w:rsidR="00C311B0" w:rsidRPr="00DD7F33">
        <w:fldChar w:fldCharType="end"/>
      </w:r>
      <w:r w:rsidR="00C311B0" w:rsidRPr="00DD7F33">
        <w:t xml:space="preserve"> </w:t>
      </w:r>
      <w:r w:rsidR="007E4B49" w:rsidRPr="0032341B">
        <w:t>In addition, an</w:t>
      </w:r>
      <w:r w:rsidR="00C311B0" w:rsidRPr="0032341B">
        <w:t xml:space="preserve"> extra responsibility </w:t>
      </w:r>
      <w:r w:rsidR="007E4B49" w:rsidRPr="0032341B">
        <w:t xml:space="preserve">is </w:t>
      </w:r>
      <w:r w:rsidR="00CC159A" w:rsidRPr="0032341B">
        <w:t xml:space="preserve">placed upon </w:t>
      </w:r>
      <w:r w:rsidR="007E4B49" w:rsidRPr="0032341B">
        <w:t xml:space="preserve">a </w:t>
      </w:r>
      <w:r w:rsidR="00C311B0" w:rsidRPr="0032341B">
        <w:t>sibling to carry</w:t>
      </w:r>
      <w:r w:rsidR="00C5694E" w:rsidRPr="0032341B">
        <w:t xml:space="preserve"> </w:t>
      </w:r>
      <w:r w:rsidR="007E4B49" w:rsidRPr="0032341B">
        <w:t xml:space="preserve">on ‘normal’ </w:t>
      </w:r>
      <w:r w:rsidR="00C5694E" w:rsidRPr="0032341B">
        <w:t>family life</w:t>
      </w:r>
      <w:r w:rsidR="007E4B49" w:rsidRPr="0032341B">
        <w:t xml:space="preserve"> </w:t>
      </w:r>
      <w:r w:rsidR="00C311B0" w:rsidRPr="0032341B">
        <w:fldChar w:fldCharType="begin"/>
      </w:r>
      <w:r w:rsidR="00B11860" w:rsidRPr="0032341B">
        <w:instrText xml:space="preserve"> ADDIN ZOTERO_ITEM CSL_CITATION {"citationID":"I5lh2rD1","properties":{"formattedCitation":"(Connor et al., 2010)","plainCitation":"(Connor et al., 2010)","noteIndex":0},"citationItems":[{"id":15261,"uris":["http://zotero.org/groups/2196222/items/B5HPJVYE"],"uri":["http://zotero.org/groups/2196222/items/B5HPJVYE"],"itemData":{"id":15261,"type":"article-journal","title":"The meaning of cost for families of children with congenital heart disease","container-title":"Journal of pediatric health care","page":"318–325","volume":"24","issue":"5","source":"Google Scholar","author":[{"family":"Connor","given":"Jean Anne"},{"family":"Kline","given":"Nancy E."},{"family":"Mott","given":"Sandra"},{"family":"Harris","given":"Sion Kim"},{"family":"Jenkins","given":"Kathy J."}],"issued":{"date-parts":[["2010"]]}}}],"schema":"https://github.com/citation-style-language/schema/raw/master/csl-citation.json"} </w:instrText>
      </w:r>
      <w:r w:rsidR="00C311B0" w:rsidRPr="0032341B">
        <w:fldChar w:fldCharType="separate"/>
      </w:r>
      <w:r w:rsidR="001658B9" w:rsidRPr="0032341B">
        <w:t>(Connor et al., 2010)</w:t>
      </w:r>
      <w:r w:rsidR="00C311B0" w:rsidRPr="0032341B">
        <w:fldChar w:fldCharType="end"/>
      </w:r>
      <w:r w:rsidR="00C311B0" w:rsidRPr="0032341B">
        <w:t>.</w:t>
      </w:r>
      <w:r w:rsidR="00C311B0" w:rsidRPr="00DD7F33">
        <w:t xml:space="preserve"> </w:t>
      </w:r>
    </w:p>
    <w:p w14:paraId="58DE0755" w14:textId="51F0A6E7" w:rsidR="005E0622" w:rsidRDefault="00C93DB8" w:rsidP="007607FD">
      <w:r w:rsidRPr="00DD7F33">
        <w:lastRenderedPageBreak/>
        <w:t xml:space="preserve">In summary, </w:t>
      </w:r>
      <w:r w:rsidR="00302A98">
        <w:t>evidence to date</w:t>
      </w:r>
      <w:r w:rsidRPr="00DD7F33">
        <w:t xml:space="preserve"> </w:t>
      </w:r>
      <w:r w:rsidR="00C311B0" w:rsidRPr="00DD7F33">
        <w:t xml:space="preserve">suggests there is need for interventions to mitigate the negative </w:t>
      </w:r>
      <w:r w:rsidR="00F45297">
        <w:t>impacts</w:t>
      </w:r>
      <w:r w:rsidR="00F45297" w:rsidRPr="00DD7F33">
        <w:t xml:space="preserve"> </w:t>
      </w:r>
      <w:r w:rsidR="00C311B0" w:rsidRPr="00DD7F33">
        <w:t>of CHD on siblings. Program standards exist</w:t>
      </w:r>
      <w:r w:rsidR="0061758B">
        <w:t xml:space="preserve"> in healthcare</w:t>
      </w:r>
      <w:r w:rsidR="00C311B0" w:rsidRPr="00DD7F33">
        <w:t xml:space="preserve"> to ensure the holistic psychosocial care of families of children with other chronic conditions </w:t>
      </w:r>
      <w:r w:rsidR="00C311B0" w:rsidRPr="00DD7F33">
        <w:fldChar w:fldCharType="begin"/>
      </w:r>
      <w:r w:rsidR="00B11860" w:rsidRPr="00DD7F33">
        <w:instrText xml:space="preserve"> ADDIN ZOTERO_ITEM CSL_CITATION {"citationID":"rdun1jTr","properties":{"formattedCitation":"(Hynan and Hall, 2015; Wiener et al., 2015)","plainCitation":"(Hynan and Hall, 2015; Wiener et al., 2015)","noteIndex":0},"citationItems":[{"id":15242,"uris":["http://zotero.org/groups/2196222/items/6V6QUFMD"],"uri":["http://zotero.org/groups/2196222/items/6V6QUFMD"],"itemData":{"id":15242,"type":"article-journal","title":"Psychosocial program standards for NICU parents","container-title":"Journal of Perinatology","page":"S1","volume":"35","issue":"S1","source":"Google Scholar","author":[{"family":"Hynan","given":"M. T."},{"family":"Hall","given":"S. L."}],"issued":{"date-parts":[["2015"]]}}},{"id":15240,"uris":["http://zotero.org/groups/2196222/items/QF7XTMBS"],"uri":["http://zotero.org/groups/2196222/items/QF7XTMBS"],"itemData":{"id":15240,"type":"article-journal","title":"Standards for the psychosocial care of children with cancer and their families: an introduction to the special issue","container-title":"Pediatric blood &amp; cancer","page":"S419–S424","volume":"62","issue":"S5","source":"Google Scholar","title-short":"Standards for the psychosocial care of children with cancer and their families","author":[{"family":"Wiener","given":"Lori"},{"family":"Kazak","given":"Anne E."},{"family":"Noll","given":"Robert B."},{"family":"Patenaude","given":"Andrea Farkas"},{"family":"Kupst","given":"Mary Jo"}],"issued":{"date-parts":[["2015"]]}}}],"schema":"https://github.com/citation-style-language/schema/raw/master/csl-citation.json"} </w:instrText>
      </w:r>
      <w:r w:rsidR="00C311B0" w:rsidRPr="00DD7F33">
        <w:fldChar w:fldCharType="separate"/>
      </w:r>
      <w:r w:rsidR="001658B9" w:rsidRPr="00DD7F33">
        <w:t>(Hynan and Hall, 2015; Wiener et al., 2015)</w:t>
      </w:r>
      <w:r w:rsidR="00C311B0" w:rsidRPr="00DD7F33">
        <w:fldChar w:fldCharType="end"/>
      </w:r>
      <w:r w:rsidR="00C311B0" w:rsidRPr="00DD7F33">
        <w:t xml:space="preserve"> but to date, none exist for families of children with CHD. </w:t>
      </w:r>
      <w:r w:rsidR="00302A98">
        <w:t>Prior to intervention development</w:t>
      </w:r>
      <w:r w:rsidR="00C311B0" w:rsidRPr="00DD7F33">
        <w:t xml:space="preserve">, it is necessary to understand what is </w:t>
      </w:r>
      <w:r w:rsidR="00E444B6" w:rsidRPr="00DD7F33">
        <w:t>known about</w:t>
      </w:r>
      <w:r w:rsidR="00C311B0" w:rsidRPr="00DD7F33">
        <w:t xml:space="preserve"> the impact of CHD on siblings. </w:t>
      </w:r>
      <w:bookmarkStart w:id="3" w:name="_Hlk526157010"/>
    </w:p>
    <w:p w14:paraId="20C82428" w14:textId="7411EBDE" w:rsidR="005E0622" w:rsidRDefault="005E0622" w:rsidP="007607FD">
      <w:r>
        <w:t>A</w:t>
      </w:r>
      <w:r w:rsidR="007360F7" w:rsidRPr="00DD7F33">
        <w:t>im</w:t>
      </w:r>
      <w:r>
        <w:t>s</w:t>
      </w:r>
    </w:p>
    <w:p w14:paraId="12DE11F4" w14:textId="183FD678" w:rsidR="007607FD" w:rsidRPr="00DD7F33" w:rsidRDefault="005E0622" w:rsidP="007607FD">
      <w:proofErr w:type="gramStart"/>
      <w:r>
        <w:t>T</w:t>
      </w:r>
      <w:r w:rsidR="007360F7" w:rsidRPr="00DD7F33">
        <w:t xml:space="preserve">o identify empirical </w:t>
      </w:r>
      <w:r w:rsidR="00302A98">
        <w:t>research</w:t>
      </w:r>
      <w:r w:rsidR="00302A98" w:rsidRPr="00DD7F33">
        <w:t xml:space="preserve"> </w:t>
      </w:r>
      <w:r w:rsidR="007360F7" w:rsidRPr="00DD7F33">
        <w:t xml:space="preserve">investigating the </w:t>
      </w:r>
      <w:r w:rsidR="00F45297">
        <w:t>impact</w:t>
      </w:r>
      <w:r w:rsidR="00F45297" w:rsidRPr="00DD7F33">
        <w:t xml:space="preserve"> </w:t>
      </w:r>
      <w:r w:rsidR="007360F7" w:rsidRPr="00DD7F33">
        <w:t>of having a sibling with CHD.</w:t>
      </w:r>
      <w:proofErr w:type="gramEnd"/>
      <w:r w:rsidR="007360F7" w:rsidRPr="00DD7F33">
        <w:t xml:space="preserve"> </w:t>
      </w:r>
      <w:r>
        <w:t>To</w:t>
      </w:r>
      <w:r w:rsidR="007360F7" w:rsidRPr="00DD7F33">
        <w:t xml:space="preserve"> synthesise findings and identify whether gaps remain or whether there is </w:t>
      </w:r>
      <w:r w:rsidR="00D17AEF" w:rsidRPr="00DD7F33">
        <w:t>enough</w:t>
      </w:r>
      <w:r w:rsidR="007360F7" w:rsidRPr="00DD7F33">
        <w:t xml:space="preserve"> evidence for intervention development</w:t>
      </w:r>
      <w:bookmarkEnd w:id="3"/>
      <w:r w:rsidR="007360F7" w:rsidRPr="00DD7F33">
        <w:t>.</w:t>
      </w:r>
      <w:r w:rsidR="004E79E2" w:rsidRPr="00DD7F33">
        <w:t xml:space="preserve"> </w:t>
      </w:r>
      <w:bookmarkEnd w:id="1"/>
    </w:p>
    <w:bookmarkEnd w:id="2"/>
    <w:p w14:paraId="6C636B32" w14:textId="77777777" w:rsidR="007607FD" w:rsidRPr="00DD7F33" w:rsidRDefault="007607FD" w:rsidP="007607FD">
      <w:pPr>
        <w:pStyle w:val="Heading1"/>
      </w:pPr>
      <w:r w:rsidRPr="00DD7F33">
        <w:t>Method</w:t>
      </w:r>
    </w:p>
    <w:p w14:paraId="3D1447CA" w14:textId="77777777" w:rsidR="007607FD" w:rsidRPr="00DD7F33" w:rsidRDefault="007607FD" w:rsidP="007607FD">
      <w:pPr>
        <w:pStyle w:val="Heading2"/>
      </w:pPr>
      <w:r w:rsidRPr="00DD7F33">
        <w:t>Data sources and search strategy</w:t>
      </w:r>
    </w:p>
    <w:p w14:paraId="10856D15" w14:textId="7B341C59" w:rsidR="00CF5601" w:rsidRPr="00DD7F33" w:rsidRDefault="00302A98" w:rsidP="00957A57">
      <w:r>
        <w:t>Prior to commencing this review, a</w:t>
      </w:r>
      <w:r w:rsidR="006B6BB0" w:rsidRPr="00DD7F33">
        <w:t xml:space="preserve"> search of PROSPERO and Cochrane </w:t>
      </w:r>
      <w:r>
        <w:t xml:space="preserve">databases </w:t>
      </w:r>
      <w:r w:rsidR="006B6BB0" w:rsidRPr="00DD7F33">
        <w:t xml:space="preserve">revealed no similar literature reviews had been published or were currently being conducted. Iterative scoping searches were conducted which led to the final search strategy detailed in </w:t>
      </w:r>
      <w:r w:rsidR="006B6BB0" w:rsidRPr="00DD7F33">
        <w:fldChar w:fldCharType="begin"/>
      </w:r>
      <w:r w:rsidR="006B6BB0" w:rsidRPr="00DD7F33">
        <w:instrText xml:space="preserve"> REF _Ref517784267 \h </w:instrText>
      </w:r>
      <w:r w:rsidR="00DD7F33">
        <w:instrText xml:space="preserve"> \* MERGEFORMAT </w:instrText>
      </w:r>
      <w:r w:rsidR="006B6BB0" w:rsidRPr="00DD7F33">
        <w:fldChar w:fldCharType="separate"/>
      </w:r>
      <w:r w:rsidR="008020F4" w:rsidRPr="00DD7F33">
        <w:t xml:space="preserve">Table </w:t>
      </w:r>
      <w:r w:rsidR="008020F4">
        <w:rPr>
          <w:noProof/>
        </w:rPr>
        <w:t>1</w:t>
      </w:r>
      <w:r w:rsidR="006B6BB0" w:rsidRPr="00DD7F33">
        <w:fldChar w:fldCharType="end"/>
      </w:r>
      <w:r w:rsidR="006B6BB0" w:rsidRPr="00DD7F33">
        <w:t>. Databases were chosen based on health, social care, psychological</w:t>
      </w:r>
      <w:r w:rsidR="00285585" w:rsidRPr="00DD7F33">
        <w:t>,</w:t>
      </w:r>
      <w:r w:rsidR="006B6BB0" w:rsidRPr="00DD7F33">
        <w:t xml:space="preserve"> and educational content. Databases searched were </w:t>
      </w:r>
      <w:bookmarkStart w:id="4" w:name="_Hlk9682041"/>
      <w:r w:rsidR="006B6BB0" w:rsidRPr="00DD7F33">
        <w:t xml:space="preserve">CINAHL, AMED, MEDLINE, </w:t>
      </w:r>
      <w:proofErr w:type="spellStart"/>
      <w:r w:rsidR="006B6BB0" w:rsidRPr="00DD7F33">
        <w:t>PsychARTICLES</w:t>
      </w:r>
      <w:proofErr w:type="spellEnd"/>
      <w:r w:rsidR="006B6BB0" w:rsidRPr="00DD7F33">
        <w:t xml:space="preserve">, </w:t>
      </w:r>
      <w:proofErr w:type="spellStart"/>
      <w:r w:rsidR="006B6BB0" w:rsidRPr="00DD7F33">
        <w:t>SocINDEX</w:t>
      </w:r>
      <w:proofErr w:type="spellEnd"/>
      <w:r w:rsidR="006B6BB0" w:rsidRPr="00DD7F33">
        <w:t xml:space="preserve">, </w:t>
      </w:r>
      <w:proofErr w:type="spellStart"/>
      <w:r w:rsidR="006B6BB0" w:rsidRPr="00DD7F33">
        <w:t>PsychINFO</w:t>
      </w:r>
      <w:proofErr w:type="spellEnd"/>
      <w:r w:rsidR="006B6BB0" w:rsidRPr="00DD7F33">
        <w:t>, PubMed, Web of Knowledge, Education research complete, ERIC</w:t>
      </w:r>
      <w:r w:rsidR="00285585" w:rsidRPr="00DD7F33">
        <w:t>,</w:t>
      </w:r>
      <w:r w:rsidR="006B6BB0" w:rsidRPr="00DD7F33">
        <w:t xml:space="preserve"> and </w:t>
      </w:r>
      <w:proofErr w:type="spellStart"/>
      <w:r w:rsidR="006B6BB0" w:rsidRPr="00DD7F33">
        <w:t>GreenFILE</w:t>
      </w:r>
      <w:bookmarkEnd w:id="4"/>
      <w:proofErr w:type="spellEnd"/>
      <w:r w:rsidR="006B6BB0" w:rsidRPr="00DD7F33">
        <w:t xml:space="preserve">. </w:t>
      </w:r>
      <w:r w:rsidR="00D65332" w:rsidRPr="00DD7F33">
        <w:t xml:space="preserve">Articles were </w:t>
      </w:r>
      <w:r w:rsidR="00C93DB8" w:rsidRPr="00DD7F33">
        <w:t xml:space="preserve">screened </w:t>
      </w:r>
      <w:r w:rsidR="00D65332" w:rsidRPr="00DD7F33">
        <w:t xml:space="preserve">by </w:t>
      </w:r>
      <w:r w:rsidR="00AE1D44">
        <w:t>three</w:t>
      </w:r>
      <w:r w:rsidR="00AE1D44" w:rsidRPr="00DD7F33">
        <w:t xml:space="preserve"> </w:t>
      </w:r>
      <w:r w:rsidR="00285585" w:rsidRPr="00DD7F33">
        <w:t>researchers independently (RP</w:t>
      </w:r>
      <w:r w:rsidR="00AE1D44">
        <w:t xml:space="preserve">, </w:t>
      </w:r>
      <w:r w:rsidR="00285585" w:rsidRPr="00DD7F33">
        <w:t>SH</w:t>
      </w:r>
      <w:r w:rsidR="00AE1D44">
        <w:t xml:space="preserve"> and </w:t>
      </w:r>
      <w:r w:rsidR="00EF4CB2">
        <w:t>E</w:t>
      </w:r>
      <w:r w:rsidR="00AE1D44">
        <w:t>B</w:t>
      </w:r>
      <w:r w:rsidR="00285585" w:rsidRPr="00DD7F33">
        <w:t>)</w:t>
      </w:r>
      <w:r w:rsidR="00D65332" w:rsidRPr="00DD7F33">
        <w:t>. Discrepancies over titles and abstracts were resolved</w:t>
      </w:r>
      <w:r w:rsidR="005C4D74" w:rsidRPr="00DD7F33">
        <w:t xml:space="preserve"> by discussion and remaining conflict resolved </w:t>
      </w:r>
      <w:r w:rsidR="007F01FE" w:rsidRPr="00DD7F33">
        <w:t xml:space="preserve">by </w:t>
      </w:r>
      <w:r w:rsidR="00A41ADF">
        <w:t xml:space="preserve">a </w:t>
      </w:r>
      <w:r w:rsidR="00AE1D44">
        <w:t xml:space="preserve">fourth </w:t>
      </w:r>
      <w:r w:rsidR="00A41ADF">
        <w:t>author</w:t>
      </w:r>
      <w:r w:rsidR="005E0622">
        <w:t xml:space="preserve"> (SM)</w:t>
      </w:r>
      <w:r w:rsidR="005C4D74" w:rsidRPr="00DD7F33">
        <w:t>.</w:t>
      </w:r>
      <w:r w:rsidR="00D65332" w:rsidRPr="00DD7F33">
        <w:t xml:space="preserve"> </w:t>
      </w:r>
    </w:p>
    <w:p w14:paraId="056AADEF" w14:textId="79E26C2B" w:rsidR="00A328CA" w:rsidRPr="00DD7F33" w:rsidRDefault="00A328CA" w:rsidP="005E0622">
      <w:pPr>
        <w:pStyle w:val="Caption"/>
        <w:keepNext/>
      </w:pPr>
      <w:r w:rsidRPr="00DD7F33">
        <w:t xml:space="preserve">Table </w:t>
      </w:r>
      <w:bookmarkStart w:id="5" w:name="_Ref517784267"/>
      <w:r w:rsidR="007F607E" w:rsidRPr="00DD7F33">
        <w:rPr>
          <w:noProof/>
        </w:rPr>
        <w:fldChar w:fldCharType="begin"/>
      </w:r>
      <w:r w:rsidR="007F607E" w:rsidRPr="00DD7F33">
        <w:rPr>
          <w:noProof/>
        </w:rPr>
        <w:instrText xml:space="preserve"> SEQ Table \* ARABIC </w:instrText>
      </w:r>
      <w:r w:rsidR="007F607E" w:rsidRPr="00DD7F33">
        <w:rPr>
          <w:noProof/>
        </w:rPr>
        <w:fldChar w:fldCharType="separate"/>
      </w:r>
      <w:r w:rsidR="008020F4">
        <w:rPr>
          <w:noProof/>
        </w:rPr>
        <w:t>1</w:t>
      </w:r>
      <w:r w:rsidR="007F607E" w:rsidRPr="00DD7F33">
        <w:rPr>
          <w:noProof/>
        </w:rPr>
        <w:fldChar w:fldCharType="end"/>
      </w:r>
      <w:bookmarkEnd w:id="5"/>
      <w:r w:rsidRPr="00DD7F33">
        <w:t xml:space="preserve">: </w:t>
      </w:r>
      <w:r w:rsidR="004E79E2" w:rsidRPr="00DD7F33">
        <w:t>Literature s</w:t>
      </w:r>
      <w:r w:rsidRPr="00DD7F33">
        <w:t>earch strategy</w:t>
      </w:r>
    </w:p>
    <w:tbl>
      <w:tblPr>
        <w:tblStyle w:val="TableGrid"/>
        <w:tblW w:w="0" w:type="auto"/>
        <w:tblLook w:val="04A0" w:firstRow="1" w:lastRow="0" w:firstColumn="1" w:lastColumn="0" w:noHBand="0" w:noVBand="1"/>
      </w:tblPr>
      <w:tblGrid>
        <w:gridCol w:w="9016"/>
      </w:tblGrid>
      <w:tr w:rsidR="00957A57" w:rsidRPr="00DD7F33" w14:paraId="4540FF58" w14:textId="3E144920" w:rsidTr="00A328CA">
        <w:tc>
          <w:tcPr>
            <w:tcW w:w="9016" w:type="dxa"/>
            <w:vAlign w:val="center"/>
          </w:tcPr>
          <w:p w14:paraId="689F605F" w14:textId="4AE49426" w:rsidR="00957A57" w:rsidRPr="00DD7F33" w:rsidRDefault="00957A57" w:rsidP="005E0622">
            <w:pPr>
              <w:jc w:val="center"/>
            </w:pPr>
            <w:r w:rsidRPr="00DD7F33">
              <w:t>“Congenital heart disease*” OR “CHD” OR “acquired heart disease*” OR “heart defect*” OR “cardiac surgery” OR “heart surgery”</w:t>
            </w:r>
          </w:p>
        </w:tc>
      </w:tr>
      <w:tr w:rsidR="00957A57" w:rsidRPr="00DD7F33" w14:paraId="6BDE0E6A" w14:textId="3DC0E9F0" w:rsidTr="00A328CA">
        <w:tc>
          <w:tcPr>
            <w:tcW w:w="9016" w:type="dxa"/>
            <w:vAlign w:val="center"/>
          </w:tcPr>
          <w:p w14:paraId="69909CD9" w14:textId="2B4629DE" w:rsidR="00957A57" w:rsidRPr="00DD7F33" w:rsidRDefault="00957A57" w:rsidP="005E0622">
            <w:pPr>
              <w:spacing w:line="276" w:lineRule="auto"/>
              <w:jc w:val="center"/>
            </w:pPr>
            <w:r w:rsidRPr="00DD7F33">
              <w:t>AND</w:t>
            </w:r>
          </w:p>
        </w:tc>
      </w:tr>
      <w:tr w:rsidR="00957A57" w:rsidRPr="00DD7F33" w14:paraId="51209874" w14:textId="796B864D" w:rsidTr="00A328CA">
        <w:tc>
          <w:tcPr>
            <w:tcW w:w="9016" w:type="dxa"/>
            <w:vAlign w:val="center"/>
          </w:tcPr>
          <w:p w14:paraId="40DBF3B1" w14:textId="2CDB702F" w:rsidR="00957A57" w:rsidRPr="00DD7F33" w:rsidRDefault="00957A57" w:rsidP="005E0622">
            <w:pPr>
              <w:jc w:val="center"/>
            </w:pPr>
            <w:r w:rsidRPr="00DD7F33">
              <w:t>“sibling*” OR “brother*” OR “sister*”</w:t>
            </w:r>
          </w:p>
        </w:tc>
      </w:tr>
      <w:tr w:rsidR="00957A57" w:rsidRPr="00DD7F33" w14:paraId="1DD04992" w14:textId="453091FF" w:rsidTr="00A328CA">
        <w:tc>
          <w:tcPr>
            <w:tcW w:w="9016" w:type="dxa"/>
            <w:vAlign w:val="center"/>
          </w:tcPr>
          <w:p w14:paraId="6A857B18" w14:textId="2D0C1FE6" w:rsidR="00957A57" w:rsidRPr="00DD7F33" w:rsidRDefault="00957A57" w:rsidP="005E0622">
            <w:pPr>
              <w:spacing w:line="276" w:lineRule="auto"/>
              <w:jc w:val="center"/>
            </w:pPr>
            <w:r w:rsidRPr="00DD7F33">
              <w:t>AND</w:t>
            </w:r>
          </w:p>
        </w:tc>
      </w:tr>
      <w:tr w:rsidR="00957A57" w:rsidRPr="00DD7F33" w14:paraId="42975AC4" w14:textId="6E1564AC" w:rsidTr="00A328CA">
        <w:tc>
          <w:tcPr>
            <w:tcW w:w="9016" w:type="dxa"/>
            <w:vAlign w:val="center"/>
          </w:tcPr>
          <w:p w14:paraId="5AA3378F" w14:textId="735DBC80" w:rsidR="00957A57" w:rsidRPr="00DD7F33" w:rsidRDefault="00957A57" w:rsidP="005E0622">
            <w:pPr>
              <w:jc w:val="center"/>
            </w:pPr>
            <w:r w:rsidRPr="00DD7F33">
              <w:t>"</w:t>
            </w:r>
            <w:proofErr w:type="spellStart"/>
            <w:r w:rsidRPr="00DD7F33">
              <w:t>experien</w:t>
            </w:r>
            <w:proofErr w:type="spellEnd"/>
            <w:r w:rsidRPr="00DD7F33">
              <w:t>*" OR "impact*" OR "perception*" OR “effect*”</w:t>
            </w:r>
          </w:p>
        </w:tc>
      </w:tr>
    </w:tbl>
    <w:p w14:paraId="4381E7AC" w14:textId="7E5CADF8" w:rsidR="00957A57" w:rsidRPr="00DD7F33" w:rsidRDefault="00957A57" w:rsidP="00957A57"/>
    <w:p w14:paraId="7B07373D" w14:textId="41E4C82A" w:rsidR="00F41735" w:rsidRPr="00DD7F33" w:rsidRDefault="00F41735" w:rsidP="00957A57">
      <w:r w:rsidRPr="00DD7F33">
        <w:t xml:space="preserve">For the purpose of this study CHD is defined as a </w:t>
      </w:r>
      <w:r w:rsidR="005E0622" w:rsidRPr="00DD7F33">
        <w:t xml:space="preserve">heart </w:t>
      </w:r>
      <w:r w:rsidRPr="00DD7F33">
        <w:t xml:space="preserve">structural abnormality or intrathoracic vessels present at birth that is actually or potentially of functional significance </w:t>
      </w:r>
      <w:r w:rsidR="00AD3C0E" w:rsidRPr="00DD7F33">
        <w:fldChar w:fldCharType="begin"/>
      </w:r>
      <w:r w:rsidR="00AD3C0E" w:rsidRPr="00DD7F33">
        <w:instrText xml:space="preserve"> ADDIN ZOTERO_ITEM CSL_CITATION {"citationID":"aOZEA2S0","properties":{"formattedCitation":"(Casey, 2016)","plainCitation":"(Casey, 2016)","noteIndex":0},"citationItems":[{"id":15180,"uris":["http://zotero.org/groups/2196222/items/KFNCEKQ8"],"uri":["http://zotero.org/groups/2196222/items/KFNCEKQ8"],"itemData":{"id":15180,"type":"chapter","title":"Congenital Heart Disease: The Evolution of Diagnosis, Treatments, and Outcomes","container-title":"Congenital Heart Disease and Neurodevelopment","publisher":"Elsevier","page":"3–13","source":"Google Scholar","title-short":"Congenital Heart Disease","author":[{"family":"Casey","given":"F."}],"issued":{"date-parts":[["2016"]]}}}],"schema":"https://github.com/citation-style-language/schema/raw/master/csl-citation.json"} </w:instrText>
      </w:r>
      <w:r w:rsidR="00AD3C0E" w:rsidRPr="00DD7F33">
        <w:fldChar w:fldCharType="separate"/>
      </w:r>
      <w:r w:rsidR="00AD3C0E" w:rsidRPr="00DD7F33">
        <w:t>(Casey, 2016)</w:t>
      </w:r>
      <w:r w:rsidR="00AD3C0E" w:rsidRPr="00DD7F33">
        <w:fldChar w:fldCharType="end"/>
      </w:r>
      <w:r w:rsidRPr="00DD7F33">
        <w:t xml:space="preserve">. </w:t>
      </w:r>
      <w:r w:rsidR="007F01FE" w:rsidRPr="00DD7F33">
        <w:t>I</w:t>
      </w:r>
      <w:r w:rsidRPr="00DD7F33">
        <w:t>nclusion and exclusion criteria for the review</w:t>
      </w:r>
      <w:r w:rsidR="007F01FE" w:rsidRPr="00DD7F33">
        <w:t xml:space="preserve"> are contained in </w:t>
      </w:r>
      <w:r w:rsidR="007F01FE" w:rsidRPr="00DD7F33">
        <w:fldChar w:fldCharType="begin"/>
      </w:r>
      <w:r w:rsidR="007F01FE" w:rsidRPr="00DD7F33">
        <w:instrText xml:space="preserve"> REF _Ref8724717 \h </w:instrText>
      </w:r>
      <w:r w:rsidR="00AD3C0E" w:rsidRPr="00DD7F33">
        <w:instrText xml:space="preserve"> \* MERGEFORMAT </w:instrText>
      </w:r>
      <w:r w:rsidR="007F01FE" w:rsidRPr="00DD7F33">
        <w:fldChar w:fldCharType="separate"/>
      </w:r>
      <w:r w:rsidR="008020F4" w:rsidRPr="00DD7F33">
        <w:t xml:space="preserve">Table </w:t>
      </w:r>
      <w:r w:rsidR="008020F4">
        <w:rPr>
          <w:noProof/>
        </w:rPr>
        <w:t>2</w:t>
      </w:r>
      <w:r w:rsidR="007F01FE" w:rsidRPr="00DD7F33">
        <w:fldChar w:fldCharType="end"/>
      </w:r>
      <w:r w:rsidRPr="00DD7F33">
        <w:t xml:space="preserve">. </w:t>
      </w:r>
    </w:p>
    <w:p w14:paraId="3A17B08B" w14:textId="29CD35B6" w:rsidR="007F01FE" w:rsidRPr="00DD7F33" w:rsidRDefault="007F01FE" w:rsidP="007F01FE">
      <w:pPr>
        <w:pStyle w:val="Caption"/>
        <w:keepNext/>
      </w:pPr>
      <w:bookmarkStart w:id="6" w:name="_Ref8724717"/>
      <w:r w:rsidRPr="00DD7F33">
        <w:lastRenderedPageBreak/>
        <w:t xml:space="preserve">Table </w:t>
      </w:r>
      <w:fldSimple w:instr=" SEQ Table \* ARABIC ">
        <w:r w:rsidR="008020F4">
          <w:rPr>
            <w:noProof/>
          </w:rPr>
          <w:t>2</w:t>
        </w:r>
      </w:fldSimple>
      <w:bookmarkEnd w:id="6"/>
      <w:r w:rsidRPr="00DD7F33">
        <w:t xml:space="preserve"> Inclusion and exclusion criteria</w:t>
      </w:r>
    </w:p>
    <w:tbl>
      <w:tblPr>
        <w:tblStyle w:val="TableGrid"/>
        <w:tblW w:w="10201" w:type="dxa"/>
        <w:tblLook w:val="04A0" w:firstRow="1" w:lastRow="0" w:firstColumn="1" w:lastColumn="0" w:noHBand="0" w:noVBand="1"/>
      </w:tblPr>
      <w:tblGrid>
        <w:gridCol w:w="2254"/>
        <w:gridCol w:w="3978"/>
        <w:gridCol w:w="3969"/>
      </w:tblGrid>
      <w:tr w:rsidR="001A727F" w:rsidRPr="00DD7F33" w14:paraId="21B726D2" w14:textId="4A800F84" w:rsidTr="001A727F">
        <w:tc>
          <w:tcPr>
            <w:tcW w:w="2254" w:type="dxa"/>
            <w:shd w:val="clear" w:color="auto" w:fill="D0CECE" w:themeFill="background2" w:themeFillShade="E6"/>
          </w:tcPr>
          <w:p w14:paraId="5991DD52" w14:textId="19849903" w:rsidR="001A727F" w:rsidRPr="00DD7F33" w:rsidRDefault="001A727F" w:rsidP="00DD7F33">
            <w:pPr>
              <w:keepNext/>
              <w:jc w:val="center"/>
            </w:pPr>
          </w:p>
        </w:tc>
        <w:tc>
          <w:tcPr>
            <w:tcW w:w="3978" w:type="dxa"/>
            <w:shd w:val="clear" w:color="auto" w:fill="D0CECE" w:themeFill="background2" w:themeFillShade="E6"/>
          </w:tcPr>
          <w:p w14:paraId="4BE4740C" w14:textId="0EEED3B2" w:rsidR="001A727F" w:rsidRPr="00DD7F33" w:rsidRDefault="001A727F" w:rsidP="00DD7F33">
            <w:pPr>
              <w:keepNext/>
              <w:jc w:val="center"/>
            </w:pPr>
            <w:r w:rsidRPr="00DD7F33">
              <w:t>Included</w:t>
            </w:r>
          </w:p>
        </w:tc>
        <w:tc>
          <w:tcPr>
            <w:tcW w:w="3969" w:type="dxa"/>
            <w:shd w:val="clear" w:color="auto" w:fill="D0CECE" w:themeFill="background2" w:themeFillShade="E6"/>
          </w:tcPr>
          <w:p w14:paraId="1644C15C" w14:textId="7B3C11B4" w:rsidR="001A727F" w:rsidRPr="00DD7F33" w:rsidRDefault="001A727F" w:rsidP="00DD7F33">
            <w:pPr>
              <w:keepNext/>
              <w:jc w:val="center"/>
            </w:pPr>
            <w:r w:rsidRPr="00DD7F33">
              <w:t>Excluded</w:t>
            </w:r>
          </w:p>
        </w:tc>
      </w:tr>
      <w:tr w:rsidR="001A727F" w:rsidRPr="00DD7F33" w14:paraId="100A5957" w14:textId="22CAF523" w:rsidTr="001A727F">
        <w:tc>
          <w:tcPr>
            <w:tcW w:w="2254" w:type="dxa"/>
          </w:tcPr>
          <w:p w14:paraId="79D3EDF7" w14:textId="2DE00ECD" w:rsidR="001A727F" w:rsidRPr="00DD7F33" w:rsidRDefault="001A727F" w:rsidP="00DD7F33">
            <w:pPr>
              <w:keepNext/>
              <w:jc w:val="center"/>
            </w:pPr>
            <w:r w:rsidRPr="00DD7F33">
              <w:t>Type of Study</w:t>
            </w:r>
          </w:p>
        </w:tc>
        <w:tc>
          <w:tcPr>
            <w:tcW w:w="3978" w:type="dxa"/>
          </w:tcPr>
          <w:p w14:paraId="4D654075" w14:textId="07A48BC5" w:rsidR="001A727F" w:rsidRPr="00DD7F33" w:rsidRDefault="001A727F" w:rsidP="00DD7F33">
            <w:pPr>
              <w:keepNext/>
            </w:pPr>
            <w:r w:rsidRPr="00DD7F33">
              <w:t>Primary research</w:t>
            </w:r>
          </w:p>
          <w:p w14:paraId="6F151AD9" w14:textId="6B442B57" w:rsidR="00823EBB" w:rsidRPr="00DD7F33" w:rsidRDefault="001A727F" w:rsidP="00DD7F33">
            <w:pPr>
              <w:keepNext/>
            </w:pPr>
            <w:r w:rsidRPr="00DD7F33">
              <w:t xml:space="preserve">Qualitative </w:t>
            </w:r>
          </w:p>
          <w:p w14:paraId="21AF7126" w14:textId="313FA7E9" w:rsidR="001A727F" w:rsidRPr="00DD7F33" w:rsidRDefault="001A727F" w:rsidP="00DD7F33">
            <w:pPr>
              <w:keepNext/>
            </w:pPr>
            <w:r w:rsidRPr="00DD7F33">
              <w:t xml:space="preserve">Quantitative </w:t>
            </w:r>
          </w:p>
          <w:p w14:paraId="525D1ECE" w14:textId="7219607F" w:rsidR="001A727F" w:rsidRPr="00DD7F33" w:rsidRDefault="001A727F" w:rsidP="00DD7F33">
            <w:pPr>
              <w:keepNext/>
            </w:pPr>
            <w:r w:rsidRPr="00DD7F33">
              <w:t>Mixed methods</w:t>
            </w:r>
          </w:p>
        </w:tc>
        <w:tc>
          <w:tcPr>
            <w:tcW w:w="3969" w:type="dxa"/>
          </w:tcPr>
          <w:p w14:paraId="544C689D" w14:textId="5297D395" w:rsidR="001A727F" w:rsidRPr="00DD7F33" w:rsidRDefault="001A727F" w:rsidP="00DD7F33">
            <w:pPr>
              <w:keepNext/>
            </w:pPr>
            <w:r w:rsidRPr="00DD7F33">
              <w:t>Opinion pieces</w:t>
            </w:r>
          </w:p>
          <w:p w14:paraId="38E3B1B3" w14:textId="259CE71A" w:rsidR="001A727F" w:rsidRPr="00DD7F33" w:rsidRDefault="001A727F" w:rsidP="00DD7F33">
            <w:pPr>
              <w:keepNext/>
            </w:pPr>
            <w:r w:rsidRPr="00DD7F33">
              <w:t>Case studies</w:t>
            </w:r>
          </w:p>
          <w:p w14:paraId="5973AB43" w14:textId="0F5AA079" w:rsidR="001A727F" w:rsidRPr="00DD7F33" w:rsidRDefault="001A727F" w:rsidP="00DD7F33">
            <w:pPr>
              <w:keepNext/>
            </w:pPr>
            <w:r w:rsidRPr="00DD7F33">
              <w:t>Review papers</w:t>
            </w:r>
          </w:p>
        </w:tc>
      </w:tr>
      <w:tr w:rsidR="001A727F" w:rsidRPr="00DD7F33" w14:paraId="1A737992" w14:textId="5C0C0B5D" w:rsidTr="001A727F">
        <w:tc>
          <w:tcPr>
            <w:tcW w:w="2254" w:type="dxa"/>
          </w:tcPr>
          <w:p w14:paraId="78121F0A" w14:textId="5F2AF583" w:rsidR="001A727F" w:rsidRPr="00DD7F33" w:rsidRDefault="001A727F" w:rsidP="00DD7F33">
            <w:pPr>
              <w:keepNext/>
              <w:jc w:val="center"/>
            </w:pPr>
            <w:r w:rsidRPr="00DD7F33">
              <w:t>Type of participants</w:t>
            </w:r>
          </w:p>
        </w:tc>
        <w:tc>
          <w:tcPr>
            <w:tcW w:w="3978" w:type="dxa"/>
          </w:tcPr>
          <w:p w14:paraId="56E8FD8B" w14:textId="7E57A523" w:rsidR="001A727F" w:rsidRPr="00DD7F33" w:rsidRDefault="001A727F" w:rsidP="00DD7F33">
            <w:pPr>
              <w:keepNext/>
            </w:pPr>
            <w:r w:rsidRPr="00DD7F33">
              <w:t xml:space="preserve">Parents </w:t>
            </w:r>
            <w:r w:rsidR="001C5622">
              <w:t xml:space="preserve">of </w:t>
            </w:r>
            <w:r w:rsidRPr="00DD7F33">
              <w:t>a child with CHD and another child</w:t>
            </w:r>
          </w:p>
          <w:p w14:paraId="79ADA6BB" w14:textId="03672F79" w:rsidR="001A727F" w:rsidRPr="00DD7F33" w:rsidRDefault="001A727F" w:rsidP="00DD7F33">
            <w:pPr>
              <w:keepNext/>
            </w:pPr>
          </w:p>
          <w:p w14:paraId="48F4DF5E" w14:textId="2894DCE5" w:rsidR="001A727F" w:rsidRPr="00DD7F33" w:rsidRDefault="001A727F" w:rsidP="00DD7F33">
            <w:pPr>
              <w:keepNext/>
            </w:pPr>
            <w:r w:rsidRPr="00DD7F33">
              <w:t xml:space="preserve">Siblings of children with CHD </w:t>
            </w:r>
          </w:p>
          <w:p w14:paraId="6627BC66" w14:textId="71EB0FE9" w:rsidR="001A727F" w:rsidRPr="00DD7F33" w:rsidRDefault="001A727F" w:rsidP="00DD7F33">
            <w:pPr>
              <w:keepNext/>
            </w:pPr>
          </w:p>
          <w:p w14:paraId="6A3DCAED" w14:textId="61CE4BDD" w:rsidR="001A727F" w:rsidRPr="00DD7F33" w:rsidRDefault="001A727F" w:rsidP="00DD7F33">
            <w:pPr>
              <w:keepNext/>
            </w:pPr>
            <w:r w:rsidRPr="00DD7F33">
              <w:t>Healthcare professionals with exposure to a child with CHD and their sibling</w:t>
            </w:r>
          </w:p>
        </w:tc>
        <w:tc>
          <w:tcPr>
            <w:tcW w:w="3969" w:type="dxa"/>
          </w:tcPr>
          <w:p w14:paraId="5F9ECF85" w14:textId="42413E9E" w:rsidR="001A727F" w:rsidRPr="00DD7F33" w:rsidRDefault="001A727F" w:rsidP="00DD7F33">
            <w:pPr>
              <w:keepNext/>
            </w:pPr>
            <w:r w:rsidRPr="00DD7F33">
              <w:t xml:space="preserve">Bereaved siblings </w:t>
            </w:r>
          </w:p>
        </w:tc>
      </w:tr>
      <w:tr w:rsidR="001A727F" w:rsidRPr="00DD7F33" w14:paraId="13ED7C1A" w14:textId="2DFE1334" w:rsidTr="001A727F">
        <w:tc>
          <w:tcPr>
            <w:tcW w:w="2254" w:type="dxa"/>
          </w:tcPr>
          <w:p w14:paraId="5B0BA576" w14:textId="551CD210" w:rsidR="001A727F" w:rsidRPr="00DD7F33" w:rsidRDefault="001A727F" w:rsidP="00DD7F33">
            <w:pPr>
              <w:keepNext/>
              <w:jc w:val="center"/>
            </w:pPr>
            <w:r w:rsidRPr="00DD7F33">
              <w:t>Type of outcome</w:t>
            </w:r>
          </w:p>
        </w:tc>
        <w:tc>
          <w:tcPr>
            <w:tcW w:w="3978" w:type="dxa"/>
          </w:tcPr>
          <w:p w14:paraId="68D78E62" w14:textId="7F9450B8" w:rsidR="001A727F" w:rsidRPr="00DD7F33" w:rsidRDefault="001A727F" w:rsidP="00DD7F33">
            <w:pPr>
              <w:keepNext/>
            </w:pPr>
            <w:r w:rsidRPr="00DD7F33">
              <w:t>Any outcome which investigated impact or experiences of siblings of children with CHD</w:t>
            </w:r>
          </w:p>
        </w:tc>
        <w:tc>
          <w:tcPr>
            <w:tcW w:w="3969" w:type="dxa"/>
          </w:tcPr>
          <w:p w14:paraId="081495ED" w14:textId="77E9A045" w:rsidR="001A727F" w:rsidRPr="00DD7F33" w:rsidRDefault="001A727F" w:rsidP="00DD7F33">
            <w:pPr>
              <w:keepNext/>
            </w:pPr>
            <w:r w:rsidRPr="00DD7F33">
              <w:t>Studies which observed medical experiences of siblings e.g. investigations into genetic risk</w:t>
            </w:r>
          </w:p>
          <w:p w14:paraId="585F980E" w14:textId="58B679D1" w:rsidR="001A727F" w:rsidRPr="00DD7F33" w:rsidRDefault="001A727F" w:rsidP="00DD7F33">
            <w:pPr>
              <w:keepNext/>
            </w:pPr>
          </w:p>
          <w:p w14:paraId="307E42BC" w14:textId="6B6C1F6A" w:rsidR="001A727F" w:rsidRPr="00DD7F33" w:rsidRDefault="001A727F" w:rsidP="00DD7F33">
            <w:pPr>
              <w:keepNext/>
            </w:pPr>
            <w:r w:rsidRPr="00DD7F33">
              <w:t>Studies observing the impact of CHD on the unwell child</w:t>
            </w:r>
          </w:p>
        </w:tc>
      </w:tr>
      <w:tr w:rsidR="001A727F" w:rsidRPr="00DD7F33" w14:paraId="2B53C775" w14:textId="2A8D8625" w:rsidTr="001A727F">
        <w:tc>
          <w:tcPr>
            <w:tcW w:w="2254" w:type="dxa"/>
          </w:tcPr>
          <w:p w14:paraId="18BEB050" w14:textId="073388BC" w:rsidR="001A727F" w:rsidRPr="00DD7F33" w:rsidRDefault="001A727F" w:rsidP="00DD7F33">
            <w:pPr>
              <w:keepNext/>
              <w:jc w:val="center"/>
            </w:pPr>
            <w:r w:rsidRPr="00DD7F33">
              <w:t>Language</w:t>
            </w:r>
          </w:p>
        </w:tc>
        <w:tc>
          <w:tcPr>
            <w:tcW w:w="3978" w:type="dxa"/>
          </w:tcPr>
          <w:p w14:paraId="667EAFBF" w14:textId="5F115BC7" w:rsidR="001A727F" w:rsidRPr="00DD7F33" w:rsidRDefault="001A727F" w:rsidP="00DD7F33">
            <w:pPr>
              <w:keepNext/>
            </w:pPr>
            <w:r w:rsidRPr="00DD7F33">
              <w:t>English</w:t>
            </w:r>
          </w:p>
        </w:tc>
        <w:tc>
          <w:tcPr>
            <w:tcW w:w="3969" w:type="dxa"/>
          </w:tcPr>
          <w:p w14:paraId="2529258E" w14:textId="37FAC613" w:rsidR="001A727F" w:rsidRPr="00DD7F33" w:rsidRDefault="001A727F" w:rsidP="00DD7F33">
            <w:pPr>
              <w:keepNext/>
            </w:pPr>
          </w:p>
        </w:tc>
      </w:tr>
    </w:tbl>
    <w:p w14:paraId="2C9F8942" w14:textId="77777777" w:rsidR="00CF5601" w:rsidRPr="00DD7F33" w:rsidRDefault="00CF5601" w:rsidP="00957A57"/>
    <w:p w14:paraId="337B6051" w14:textId="0FA0E70B" w:rsidR="00BB55BA" w:rsidRPr="00DD7F33" w:rsidRDefault="00BB55BA" w:rsidP="00957A57">
      <w:r w:rsidRPr="00DD7F33">
        <w:t>Included studies were subject to a data extraction and quality appraisal process</w:t>
      </w:r>
      <w:r w:rsidR="00F057E5" w:rsidRPr="00DD7F33">
        <w:t xml:space="preserve"> </w:t>
      </w:r>
      <w:r w:rsidR="00F057E5" w:rsidRPr="00DD7F33">
        <w:fldChar w:fldCharType="begin"/>
      </w:r>
      <w:r w:rsidR="00B11860" w:rsidRPr="00DD7F33">
        <w:instrText xml:space="preserve"> ADDIN ZOTERO_ITEM CSL_CITATION {"citationID":"nRTEXhph","properties":{"formattedCitation":"(Hawker et al., 2002)","plainCitation":"(Hawker et al., 2002)","noteIndex":0},"citationItems":[{"id":15263,"uris":["http://zotero.org/groups/2196222/items/FAFUH47N"],"uri":["http://zotero.org/groups/2196222/items/FAFUH47N"],"itemData":{"id":15263,"type":"article-journal","title":"Appraising the evidence: reviewing disparate data systematically","container-title":"Qualitative health research","page":"1284–1299","volume":"12","issue":"9","source":"Google Scholar","title-short":"Appraising the evidence","author":[{"family":"Hawker","given":"Sheila"},{"family":"Payne","given":"Sheila"},{"family":"Kerr","given":"Christine"},{"family":"Hardey","given":"Michael"},{"family":"Powell","given":"Jackie"}],"issued":{"date-parts":[["2002"]]}}}],"schema":"https://github.com/citation-style-language/schema/raw/master/csl-citation.json"} </w:instrText>
      </w:r>
      <w:r w:rsidR="00F057E5" w:rsidRPr="00DD7F33">
        <w:fldChar w:fldCharType="separate"/>
      </w:r>
      <w:r w:rsidR="001658B9" w:rsidRPr="00DD7F33">
        <w:t>(Hawker et al., 2002)</w:t>
      </w:r>
      <w:r w:rsidR="00F057E5" w:rsidRPr="00DD7F33">
        <w:fldChar w:fldCharType="end"/>
      </w:r>
      <w:r w:rsidRPr="00DD7F33">
        <w:t xml:space="preserve">. Quality appraisal was conducted using Hawker and colleagues’ </w:t>
      </w:r>
      <w:r w:rsidR="00D67478" w:rsidRPr="00DD7F33">
        <w:t xml:space="preserve">(2002) </w:t>
      </w:r>
      <w:r w:rsidRPr="00DD7F33">
        <w:t xml:space="preserve">tool which enabled </w:t>
      </w:r>
      <w:r w:rsidR="00823EBB" w:rsidRPr="00DD7F33">
        <w:t>appraisal</w:t>
      </w:r>
      <w:r w:rsidRPr="00DD7F33">
        <w:t xml:space="preserve"> of research using a range of methodologies</w:t>
      </w:r>
      <w:r w:rsidR="00F057E5" w:rsidRPr="00DD7F33">
        <w:t xml:space="preserve">, </w:t>
      </w:r>
      <w:r w:rsidRPr="00DD7F33">
        <w:t>disciplines</w:t>
      </w:r>
      <w:r w:rsidR="00823EBB" w:rsidRPr="00DD7F33">
        <w:t>,</w:t>
      </w:r>
      <w:r w:rsidR="00F057E5" w:rsidRPr="00DD7F33">
        <w:t xml:space="preserve"> and paradigms</w:t>
      </w:r>
      <w:r w:rsidRPr="00DD7F33">
        <w:t xml:space="preserve">. </w:t>
      </w:r>
      <w:r w:rsidR="00F057E5" w:rsidRPr="00DD7F33">
        <w:t>Each study is rated from good to very poor on a range of criteria</w:t>
      </w:r>
      <w:r w:rsidR="00823EBB" w:rsidRPr="00DD7F33">
        <w:t xml:space="preserve">. This classification is then </w:t>
      </w:r>
      <w:r w:rsidR="00166C68" w:rsidRPr="00DD7F33">
        <w:t>quantitated</w:t>
      </w:r>
      <w:r w:rsidR="00F057E5" w:rsidRPr="00DD7F33">
        <w:t xml:space="preserve"> and given an overall </w:t>
      </w:r>
      <w:r w:rsidR="00D35864" w:rsidRPr="00DD7F33">
        <w:t xml:space="preserve">classification of high (≥70%), medium (60-69%), or low (&lt;60%) </w:t>
      </w:r>
      <w:r w:rsidR="00D35864" w:rsidRPr="00DD7F33">
        <w:fldChar w:fldCharType="begin"/>
      </w:r>
      <w:r w:rsidR="00B11860" w:rsidRPr="00DD7F33">
        <w:instrText xml:space="preserve"> ADDIN ZOTERO_ITEM CSL_CITATION {"citationID":"c1IZ0WCr","properties":{"formattedCitation":"(Gomes et al., 2013)","plainCitation":"(Gomes et al., 2013)","noteIndex":0},"citationItems":[{"id":15269,"uris":["http://zotero.org/groups/2196222/items/Y6JW963Z"],"uri":["http://zotero.org/groups/2196222/items/Y6JW963Z"],"itemData":{"id":15269,"type":"article-journal","title":"Heterogeneity and changes in preferences for dying at home: a systematic review","container-title":"BMC Palliative Care","page":"7","volume":"12","issue":"1","author":[{"family":"Gomes","given":"B"},{"family":"Calanzani","given":"N"},{"family":"Gysels","given":"M"},{"family":"Hall","given":"S"},{"family":"Higginson","given":"I"}],"issued":{"date-parts":[["2013"]]}}}],"schema":"https://github.com/citation-style-language/schema/raw/master/csl-citation.json"} </w:instrText>
      </w:r>
      <w:r w:rsidR="00D35864" w:rsidRPr="00DD7F33">
        <w:fldChar w:fldCharType="separate"/>
      </w:r>
      <w:r w:rsidR="001658B9" w:rsidRPr="00DD7F33">
        <w:t>(Gomes et al., 2013)</w:t>
      </w:r>
      <w:r w:rsidR="00D35864" w:rsidRPr="00DD7F33">
        <w:fldChar w:fldCharType="end"/>
      </w:r>
      <w:r w:rsidR="00F057E5" w:rsidRPr="00DD7F33">
        <w:t xml:space="preserve">. </w:t>
      </w:r>
    </w:p>
    <w:p w14:paraId="73319A6E" w14:textId="33877CD6" w:rsidR="007607FD" w:rsidRPr="00DD7F33" w:rsidRDefault="007607FD" w:rsidP="007607FD">
      <w:pPr>
        <w:pStyle w:val="Heading1"/>
      </w:pPr>
      <w:r w:rsidRPr="00DD7F33">
        <w:t>Results</w:t>
      </w:r>
    </w:p>
    <w:p w14:paraId="62DFB33B" w14:textId="5D6822D4" w:rsidR="00D65332" w:rsidRPr="00DD7F33" w:rsidRDefault="00D65332" w:rsidP="00D65332">
      <w:r w:rsidRPr="00DD7F33">
        <w:t xml:space="preserve">A total of </w:t>
      </w:r>
      <w:r w:rsidR="006A328E" w:rsidRPr="00DD7F33">
        <w:t>202</w:t>
      </w:r>
      <w:r w:rsidRPr="00DD7F33">
        <w:t xml:space="preserve"> articles were retrieved, </w:t>
      </w:r>
      <w:r w:rsidR="00036651" w:rsidRPr="00DD7F33">
        <w:t>36</w:t>
      </w:r>
      <w:r w:rsidRPr="00DD7F33">
        <w:t xml:space="preserve"> of which were duplicates leaving </w:t>
      </w:r>
      <w:r w:rsidR="00036651" w:rsidRPr="00DD7F33">
        <w:t>166</w:t>
      </w:r>
      <w:r w:rsidRPr="00DD7F33">
        <w:t xml:space="preserve"> articles. </w:t>
      </w:r>
      <w:r w:rsidR="00A41ADF">
        <w:t>After r</w:t>
      </w:r>
      <w:r w:rsidR="00D67478" w:rsidRPr="00DD7F33">
        <w:t xml:space="preserve">eviewing titles </w:t>
      </w:r>
      <w:r w:rsidR="00A41ADF" w:rsidRPr="00DD7F33">
        <w:t>115</w:t>
      </w:r>
      <w:r w:rsidR="00A41ADF">
        <w:t xml:space="preserve"> were </w:t>
      </w:r>
      <w:r w:rsidR="00D67478" w:rsidRPr="00DD7F33">
        <w:t>discarded</w:t>
      </w:r>
      <w:r w:rsidR="00B63F08" w:rsidRPr="00DD7F33">
        <w:t xml:space="preserve">, </w:t>
      </w:r>
      <w:r w:rsidRPr="00DD7F33">
        <w:t xml:space="preserve">and </w:t>
      </w:r>
      <w:r w:rsidR="00D67478" w:rsidRPr="00DD7F33">
        <w:t xml:space="preserve">after abstract review </w:t>
      </w:r>
      <w:r w:rsidR="00036651" w:rsidRPr="00DD7F33">
        <w:t>32</w:t>
      </w:r>
      <w:r w:rsidRPr="00DD7F33">
        <w:t xml:space="preserve"> were discarded</w:t>
      </w:r>
      <w:r w:rsidR="00D67478" w:rsidRPr="00DD7F33">
        <w:t>.</w:t>
      </w:r>
      <w:r w:rsidRPr="00DD7F33">
        <w:t xml:space="preserve"> </w:t>
      </w:r>
      <w:r w:rsidR="002157A0" w:rsidRPr="00DD7F33">
        <w:t>Of the rem</w:t>
      </w:r>
      <w:r w:rsidR="00EB169D" w:rsidRPr="00DD7F33">
        <w:t>a</w:t>
      </w:r>
      <w:r w:rsidR="002157A0" w:rsidRPr="00DD7F33">
        <w:t>in</w:t>
      </w:r>
      <w:r w:rsidR="00036651" w:rsidRPr="00DD7F33">
        <w:t>in</w:t>
      </w:r>
      <w:r w:rsidR="002157A0" w:rsidRPr="00DD7F33">
        <w:t xml:space="preserve">g </w:t>
      </w:r>
      <w:r w:rsidR="00036651" w:rsidRPr="00DD7F33">
        <w:t xml:space="preserve">19 </w:t>
      </w:r>
      <w:r w:rsidR="002157A0" w:rsidRPr="00DD7F33">
        <w:t>articles</w:t>
      </w:r>
      <w:r w:rsidRPr="00DD7F33">
        <w:t xml:space="preserve">, </w:t>
      </w:r>
      <w:r w:rsidR="00DA431E">
        <w:t>seven</w:t>
      </w:r>
      <w:r w:rsidR="005E0622" w:rsidRPr="00DD7F33">
        <w:t xml:space="preserve"> </w:t>
      </w:r>
      <w:r w:rsidRPr="00DD7F33">
        <w:t>met the</w:t>
      </w:r>
      <w:r w:rsidR="00D67478" w:rsidRPr="00DD7F33">
        <w:t xml:space="preserve"> </w:t>
      </w:r>
      <w:r w:rsidRPr="00DD7F33">
        <w:t xml:space="preserve">inclusion criteria. </w:t>
      </w:r>
      <w:r w:rsidR="00B63F08" w:rsidRPr="00DD7F33">
        <w:t xml:space="preserve">Reference lists of included articles were </w:t>
      </w:r>
      <w:r w:rsidR="00036651" w:rsidRPr="00DD7F33">
        <w:t>reviewed,</w:t>
      </w:r>
      <w:r w:rsidR="00B63F08" w:rsidRPr="00DD7F33">
        <w:t xml:space="preserve"> and a further </w:t>
      </w:r>
      <w:r w:rsidR="00036651" w:rsidRPr="00DD7F33">
        <w:t>three</w:t>
      </w:r>
      <w:r w:rsidR="00B63F08" w:rsidRPr="00DD7F33">
        <w:t xml:space="preserve"> articles </w:t>
      </w:r>
      <w:r w:rsidR="00D67478" w:rsidRPr="00DD7F33">
        <w:t>met the inclusion</w:t>
      </w:r>
      <w:r w:rsidR="00A41ADF">
        <w:t xml:space="preserve"> criteria</w:t>
      </w:r>
      <w:r w:rsidR="00B63F08" w:rsidRPr="00DD7F33">
        <w:t xml:space="preserve">. Citations of each included article were </w:t>
      </w:r>
      <w:r w:rsidR="00036651" w:rsidRPr="00DD7F33">
        <w:t>reviewed,</w:t>
      </w:r>
      <w:r w:rsidR="00B63F08" w:rsidRPr="00DD7F33">
        <w:t xml:space="preserve"> and a further article was added. In total, 1</w:t>
      </w:r>
      <w:r w:rsidR="00036651" w:rsidRPr="00DD7F33">
        <w:t>1</w:t>
      </w:r>
      <w:r w:rsidR="00B63F08" w:rsidRPr="00DD7F33">
        <w:t xml:space="preserve"> </w:t>
      </w:r>
      <w:r w:rsidR="00B929B8" w:rsidRPr="00DD7F33">
        <w:t>articles</w:t>
      </w:r>
      <w:r w:rsidR="00B63F08" w:rsidRPr="00DD7F33">
        <w:t xml:space="preserve"> were included. </w:t>
      </w:r>
      <w:r w:rsidR="000F7E53">
        <w:t>Figure 1</w:t>
      </w:r>
      <w:r w:rsidRPr="00DD7F33">
        <w:t xml:space="preserve"> shows the selection process. </w:t>
      </w:r>
    </w:p>
    <w:p w14:paraId="5DD09944" w14:textId="292EA4E1" w:rsidR="00B929B8" w:rsidRPr="00DD7F33" w:rsidRDefault="00B929B8" w:rsidP="001E170B">
      <w:pPr>
        <w:tabs>
          <w:tab w:val="left" w:pos="3686"/>
        </w:tabs>
        <w:spacing w:after="0" w:line="240" w:lineRule="auto"/>
      </w:pPr>
      <w:bookmarkStart w:id="7" w:name="_GoBack"/>
      <w:bookmarkEnd w:id="7"/>
      <w:r w:rsidRPr="00DD7F33">
        <w:rPr>
          <w:noProof/>
          <w:lang w:eastAsia="en-GB"/>
        </w:rPr>
        <mc:AlternateContent>
          <mc:Choice Requires="wps">
            <w:drawing>
              <wp:anchor distT="0" distB="0" distL="114300" distR="114300" simplePos="0" relativeHeight="251689984" behindDoc="0" locked="0" layoutInCell="1" allowOverlap="1" wp14:anchorId="35108CE2" wp14:editId="29D0A447">
                <wp:simplePos x="0" y="0"/>
                <wp:positionH relativeFrom="column">
                  <wp:posOffset>-464185</wp:posOffset>
                </wp:positionH>
                <wp:positionV relativeFrom="paragraph">
                  <wp:posOffset>7870190</wp:posOffset>
                </wp:positionV>
                <wp:extent cx="594487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944870" cy="635"/>
                        </a:xfrm>
                        <a:prstGeom prst="rect">
                          <a:avLst/>
                        </a:prstGeom>
                        <a:solidFill>
                          <a:prstClr val="white"/>
                        </a:solidFill>
                        <a:ln>
                          <a:noFill/>
                        </a:ln>
                      </wps:spPr>
                      <wps:txbx>
                        <w:txbxContent>
                          <w:p w14:paraId="3EB3CD53" w14:textId="2954ACA3" w:rsidR="008D1549" w:rsidRPr="008B4517" w:rsidRDefault="008D1549" w:rsidP="00B929B8">
                            <w:pPr>
                              <w:pStyle w:val="Caption"/>
                              <w:rPr>
                                <w:rFonts w:eastAsiaTheme="minorHAnsi"/>
                                <w:noProof/>
                                <w:sz w:val="24"/>
                                <w:szCs w:val="24"/>
                              </w:rPr>
                            </w:pPr>
                            <w:bookmarkStart w:id="8" w:name="_Ref525659518"/>
                            <w:bookmarkStart w:id="9" w:name="_Ref52565951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8"/>
                            <w:r>
                              <w:t>: PRISMA diagram showing study selectio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36.55pt;margin-top:619.7pt;width:468.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" stroked="f">
                <v:textbox style="mso-fit-shape-to-text:t" inset="0,0,0,0">
                  <w:txbxContent>
                    <w:p w14:paraId="3EB3CD53" w14:textId="2954ACA3" w:rsidR="008D1549" w:rsidRPr="008B4517" w:rsidRDefault="008D1549" w:rsidP="00B929B8">
                      <w:pPr>
                        <w:pStyle w:val="Caption"/>
                        <w:rPr>
                          <w:rFonts w:eastAsiaTheme="minorHAnsi"/>
                          <w:noProof/>
                          <w:sz w:val="24"/>
                          <w:szCs w:val="24"/>
                        </w:rPr>
                      </w:pPr>
                      <w:bookmarkStart w:id="10" w:name="_Ref525659518"/>
                      <w:bookmarkStart w:id="11" w:name="_Ref525659514"/>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0"/>
                      <w:r>
                        <w:t>: PRISMA diagram showing study selection</w:t>
                      </w:r>
                      <w:bookmarkEnd w:id="11"/>
                    </w:p>
                  </w:txbxContent>
                </v:textbox>
              </v:shape>
            </w:pict>
          </mc:Fallback>
        </mc:AlternateContent>
      </w:r>
    </w:p>
    <w:p w14:paraId="50FE51B1" w14:textId="77777777" w:rsidR="007607FD" w:rsidRPr="00DD7F33" w:rsidRDefault="007607FD" w:rsidP="007607FD">
      <w:pPr>
        <w:pStyle w:val="Heading2"/>
      </w:pPr>
      <w:r w:rsidRPr="00DD7F33">
        <w:t>Description of studies</w:t>
      </w:r>
    </w:p>
    <w:p w14:paraId="0F889A54" w14:textId="6592F896" w:rsidR="005C506F" w:rsidRPr="00DD7F33" w:rsidRDefault="00B929B8" w:rsidP="00607069">
      <w:r w:rsidRPr="00DD7F33">
        <w:t>Characteristics of included stud</w:t>
      </w:r>
      <w:r w:rsidR="008F3834" w:rsidRPr="00DD7F33">
        <w:t>ies are displayed in</w:t>
      </w:r>
      <w:r w:rsidR="006A328E" w:rsidRPr="00DD7F33">
        <w:t xml:space="preserve"> Table 3</w:t>
      </w:r>
      <w:r w:rsidRPr="00DD7F33">
        <w:t>. Publication dates range from 1967 – 201</w:t>
      </w:r>
      <w:r w:rsidR="006A328E" w:rsidRPr="00DD7F33">
        <w:t>9</w:t>
      </w:r>
      <w:r w:rsidRPr="00DD7F33">
        <w:t xml:space="preserve">. </w:t>
      </w:r>
      <w:r w:rsidR="00C12759" w:rsidRPr="00DD7F33">
        <w:t>Of the 1</w:t>
      </w:r>
      <w:r w:rsidR="00816EB4" w:rsidRPr="00DD7F33">
        <w:t>1</w:t>
      </w:r>
      <w:r w:rsidR="00C12759" w:rsidRPr="00DD7F33">
        <w:t xml:space="preserve"> studies included, </w:t>
      </w:r>
      <w:r w:rsidRPr="00DD7F33">
        <w:t xml:space="preserve">only </w:t>
      </w:r>
      <w:r w:rsidR="005E0622">
        <w:t>6</w:t>
      </w:r>
      <w:r w:rsidR="005E0622" w:rsidRPr="00DD7F33">
        <w:t xml:space="preserve"> </w:t>
      </w:r>
      <w:r w:rsidRPr="00DD7F33">
        <w:t xml:space="preserve">were conducted in the past 20 years </w:t>
      </w:r>
      <w:r w:rsidRPr="00DD7F33">
        <w:fldChar w:fldCharType="begin"/>
      </w:r>
      <w:r w:rsidR="00AD3C0E" w:rsidRPr="00DD7F33">
        <w:instrText xml:space="preserve"> ADDIN ZOTERO_ITEM CSL_CITATION {"citationID":"sHOC1T5C","properties":{"formattedCitation":"(Azhar et al., 2016; Caris et al., 2018; Havermans et al., 2015; Mughal et al., 2011; Redshaw and Wilson, 2012; Wray and Maynard, 2005)","plainCitation":"(Azhar et al., 2016; Caris et al., 2018; Havermans et al., 2015; Mughal et al., 2011; Redshaw and Wilson, 2012; Wray and Maynard, 2005)","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id":15451,"uris":["http://zotero.org/groups/2196222/items/PBXBXL9R"],"uri":["http://zotero.org/groups/2196222/items/PBXBXL9R"],"itemData":{"id":15451,"type":"article-journal","title":"Perception scores of siblings and parents of children with hypoplastic left heart syndrome","container-title":"Congenital heart disease","page":"528–532","volume":"13","issue":"4","source":"Google Scholar","author":[{"family":"Caris","given":"Elizabeth C."},{"family":"Dempster","given":"Nicole"},{"family":"Wernovsky","given":"Gil"},{"family":"Miao","given":"Yongjie"},{"family":"Moore-Clingenpeel","given":"Melissa"},{"family":"Neely","given":"Trent"},{"family":"Fonseca","given":"Rachel"},{"family":"Miller-Tate","given":"Holly"},{"family":"Allen","given":"Robin"},{"family":"Fichtner","given":"Samantha"}],"issued":{"date-parts":[["2018"]]}}},{"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id":14329,"uris":["http://zotero.org/groups/2196222/items/UT74LW42"],"uri":["http://zotero.org/groups/2196222/items/UT74LW42"],"itemData":{"id":14329,"type":"article-journal","title":"Socioeconomic status and impact of treatment on families of children with congenital heart disease","container-title":"Journal Of The College Of Physicians And Surgeons--Pakistan: JCPSP","page":"398-402","volume":"21","issue":"7","source":"EBSCOhost","archive_location":"21777526","abstract":"Objective: To assess the socioeconomic status, treatment being offered and the impact of congenital heart disease treatment on families.; Study Design: Observational study.; Place and Duration Of Study: The Children's Hospital / Institute of Child Health, Lahore, from 1st March to 31st August 2010.; Methodology: All patients undergoing a cardiac surgical or angiographic intervention were enrolled. Socioeconomic status was assessed by Kuppuswamy socioeconomic status scale with income group modification. The impact was measured by the source of financing, effect on family financing source and schooling and health of siblings.; Results: Of 211 patients undergoing treatment in the study period, surgery was the definitive treatment in 164 (77.7%) and angiographic intervention in 47 (22.3%) patients. Male to female ratio was 1.5:1. The mean age of the patient was 39.1 + 3.2 months (range 01 day to 15 years). Majority of families belonged to middle (66.4%, n=140) and lower (27%, n=57) socioeconomic class. The mean cost of medicines and disposables was PKR 78378.2 ± 8845.9 (US$ 933.1 ± 105.3) in open heart surgery, PKR 12581 ± 7010.8 (US$ 149.8 ± 83.5) in closed heart surgery and PKR 69091 + 60906 in angiographic interventions. In 63.1% patients, families contributed towards these costs either completely (12.3%) or partly (50.8%) with significant contribution from the hospital. Adverse effect on families ranged from leave without pay to losing jobs or business (46%), and selling their assets (11.3%). It also affected schooling and health of siblings (22.7% and 26.1% respectively).; Conclusion: Majority of children with congenital heart disease belonged to middle and lower socioeconomic status in this study. Main definitive treatment was surgery. The cost of health care facilities posed a marked socioeconomic burden on those families.;","ISSN":"1681-7168","journalAbbreviation":"Journal Of The College Of Physicians And Surgeons--Pakistan: JCPSP","author":[{"family":"Mughal","given":"Abdul Razzaq"},{"family":"Sadiq","given":"Masood"},{"family":"Hyder","given":"Syed Najam"},{"family":"Qureshi","given":"Ahmad Usaid"},{"family":"A Shah","given":"S Salman"},{"family":"Khan","given":"Mohammad Asim"},{"family":"Nasir","given":"Jamal Abdul"}],"issued":{"date-parts":[["2011",7]]}}},{"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Pr="00DD7F33">
        <w:fldChar w:fldCharType="separate"/>
      </w:r>
      <w:r w:rsidR="00AD3C0E" w:rsidRPr="00DD7F33">
        <w:t>(Azhar et al., 2016; Caris et al., 2018; Havermans et al., 2015; Mughal et al., 2011; Redshaw and Wilson, 2012; Wray and Maynard, 2005)</w:t>
      </w:r>
      <w:r w:rsidRPr="00DD7F33">
        <w:fldChar w:fldCharType="end"/>
      </w:r>
      <w:r w:rsidR="00C12759" w:rsidRPr="00DD7F33">
        <w:t>. T</w:t>
      </w:r>
      <w:r w:rsidR="00816EB4" w:rsidRPr="00DD7F33">
        <w:t>hree</w:t>
      </w:r>
      <w:r w:rsidR="00C12759" w:rsidRPr="00DD7F33">
        <w:t xml:space="preserve"> studies were conducted in the UK and USA. One study was conducted in </w:t>
      </w:r>
      <w:r w:rsidR="005E0622">
        <w:t xml:space="preserve">each of </w:t>
      </w:r>
      <w:r w:rsidR="00C12759" w:rsidRPr="00DD7F33">
        <w:t>Australia, Canada, Belgium, Lahore</w:t>
      </w:r>
      <w:r w:rsidR="00737E0E" w:rsidRPr="00DD7F33">
        <w:t>, Philippines,</w:t>
      </w:r>
      <w:r w:rsidR="00C12759" w:rsidRPr="00DD7F33">
        <w:t xml:space="preserve"> and Saudi Arabia. Study designs included </w:t>
      </w:r>
      <w:r w:rsidR="00C12759" w:rsidRPr="00DD7F33">
        <w:lastRenderedPageBreak/>
        <w:t>qualitative</w:t>
      </w:r>
      <w:r w:rsidR="00EB6B3B" w:rsidRPr="00DD7F33">
        <w:t xml:space="preserve"> (n=2)</w:t>
      </w:r>
      <w:r w:rsidR="00C12759" w:rsidRPr="00DD7F33">
        <w:t>, quantitative</w:t>
      </w:r>
      <w:r w:rsidR="00EB6B3B" w:rsidRPr="00DD7F33">
        <w:t xml:space="preserve"> (n=</w:t>
      </w:r>
      <w:r w:rsidR="00005559" w:rsidRPr="00DD7F33">
        <w:t>6</w:t>
      </w:r>
      <w:r w:rsidR="00EB6B3B" w:rsidRPr="00DD7F33">
        <w:t>),</w:t>
      </w:r>
      <w:r w:rsidR="00C12759" w:rsidRPr="00DD7F33">
        <w:t xml:space="preserve"> and mixed methods</w:t>
      </w:r>
      <w:r w:rsidR="00EB6B3B" w:rsidRPr="00DD7F33">
        <w:t xml:space="preserve"> (n=3)</w:t>
      </w:r>
      <w:r w:rsidR="00C12759" w:rsidRPr="00DD7F33">
        <w:t xml:space="preserve">. </w:t>
      </w:r>
      <w:r w:rsidR="00EB6B3B" w:rsidRPr="00DD7F33">
        <w:t xml:space="preserve">Only </w:t>
      </w:r>
      <w:r w:rsidR="00005559" w:rsidRPr="00DD7F33">
        <w:t>four</w:t>
      </w:r>
      <w:r w:rsidR="00EB6B3B" w:rsidRPr="00DD7F33">
        <w:t xml:space="preserve"> studies used sibling reports </w:t>
      </w:r>
      <w:r w:rsidR="00EB6B3B" w:rsidRPr="00DD7F33">
        <w:fldChar w:fldCharType="begin"/>
      </w:r>
      <w:r w:rsidR="00AD3C0E" w:rsidRPr="00DD7F33">
        <w:instrText xml:space="preserve"> ADDIN ZOTERO_ITEM CSL_CITATION {"citationID":"lhvztW7d","properties":{"formattedCitation":"(Azhar et al., 2016; Caris et al., 2018; Havermans et al., 2015; Menke, 1987)","plainCitation":"(Azhar et al., 2016; Caris et al., 2018; Havermans et al., 2015; Menke, 1987)","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id":15451,"uris":["http://zotero.org/groups/2196222/items/PBXBXL9R"],"uri":["http://zotero.org/groups/2196222/items/PBXBXL9R"],"itemData":{"id":15451,"type":"article-journal","title":"Perception scores of siblings and parents of children with hypoplastic left heart syndrome","container-title":"Congenital heart disease","page":"528–532","volume":"13","issue":"4","source":"Google Scholar","author":[{"family":"Caris","given":"Elizabeth C."},{"family":"Dempster","given":"Nicole"},{"family":"Wernovsky","given":"Gil"},{"family":"Miao","given":"Yongjie"},{"family":"Moore-Clingenpeel","given":"Melissa"},{"family":"Neely","given":"Trent"},{"family":"Fonseca","given":"Rachel"},{"family":"Miller-Tate","given":"Holly"},{"family":"Allen","given":"Robin"},{"family":"Fichtner","given":"Samantha"}],"issued":{"date-parts":[["2018"]]}}},{"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schema":"https://github.com/citation-style-language/schema/raw/master/csl-citation.json"} </w:instrText>
      </w:r>
      <w:r w:rsidR="00EB6B3B" w:rsidRPr="00DD7F33">
        <w:fldChar w:fldCharType="separate"/>
      </w:r>
      <w:r w:rsidR="00AD3C0E" w:rsidRPr="00DD7F33">
        <w:t>(Azhar et al., 2016; Caris et al., 2018; Havermans et al., 2015; Menke, 1987)</w:t>
      </w:r>
      <w:r w:rsidR="00EB6B3B" w:rsidRPr="00DD7F33">
        <w:fldChar w:fldCharType="end"/>
      </w:r>
      <w:r w:rsidR="00EB6B3B" w:rsidRPr="00DD7F33">
        <w:t>, the remainder used parent</w:t>
      </w:r>
      <w:r w:rsidR="0016162A" w:rsidRPr="00DD7F33">
        <w:t xml:space="preserve"> only</w:t>
      </w:r>
      <w:r w:rsidR="00EB6B3B" w:rsidRPr="00DD7F33">
        <w:t xml:space="preserve"> reports. </w:t>
      </w:r>
      <w:r w:rsidR="00D1235F" w:rsidRPr="00DD7F33">
        <w:t>Reporting of sample sizes differed between studies</w:t>
      </w:r>
      <w:r w:rsidR="00EB6B3B" w:rsidRPr="00DD7F33">
        <w:t>:</w:t>
      </w:r>
      <w:r w:rsidR="00D1235F" w:rsidRPr="00DD7F33">
        <w:t xml:space="preserve"> some reported number of families, some siblings, </w:t>
      </w:r>
      <w:proofErr w:type="gramStart"/>
      <w:r w:rsidR="00D1235F" w:rsidRPr="00DD7F33">
        <w:t>some</w:t>
      </w:r>
      <w:proofErr w:type="gramEnd"/>
      <w:r w:rsidR="00D1235F" w:rsidRPr="00DD7F33">
        <w:t xml:space="preserve"> children with CHD</w:t>
      </w:r>
      <w:r w:rsidR="00737E0E" w:rsidRPr="00DD7F33">
        <w:t xml:space="preserve">. </w:t>
      </w:r>
      <w:r w:rsidR="005C506F" w:rsidRPr="00DD7F33">
        <w:t>There was</w:t>
      </w:r>
      <w:r w:rsidR="0061758B">
        <w:t xml:space="preserve"> </w:t>
      </w:r>
      <w:r w:rsidR="005C506F" w:rsidRPr="00DD7F33">
        <w:t xml:space="preserve">wide variation in description of CHD with some studies providing extensive definition and others not providing any. </w:t>
      </w:r>
    </w:p>
    <w:p w14:paraId="1EDEAF50" w14:textId="6299CC26" w:rsidR="00B929B8" w:rsidRDefault="006F3E48" w:rsidP="00607069">
      <w:r w:rsidRPr="00DD7F33">
        <w:t>Results of the quality appraisal are displayed in</w:t>
      </w:r>
      <w:r w:rsidR="00525A72" w:rsidRPr="00DD7F33">
        <w:t xml:space="preserve"> </w:t>
      </w:r>
      <w:r w:rsidR="00525A72" w:rsidRPr="00DD7F33">
        <w:fldChar w:fldCharType="begin"/>
      </w:r>
      <w:r w:rsidR="00525A72" w:rsidRPr="00DD7F33">
        <w:instrText xml:space="preserve"> REF _Ref525661105 \h </w:instrText>
      </w:r>
      <w:r w:rsidR="0032053C" w:rsidRPr="00DD7F33">
        <w:instrText xml:space="preserve"> \* MERGEFORMAT </w:instrText>
      </w:r>
      <w:r w:rsidR="00525A72" w:rsidRPr="00DD7F33">
        <w:fldChar w:fldCharType="separate"/>
      </w:r>
      <w:r w:rsidR="008020F4" w:rsidRPr="00DD7F33">
        <w:t xml:space="preserve">Table </w:t>
      </w:r>
      <w:r w:rsidR="008020F4">
        <w:rPr>
          <w:noProof/>
        </w:rPr>
        <w:t>4</w:t>
      </w:r>
      <w:r w:rsidR="00525A72" w:rsidRPr="00DD7F33">
        <w:fldChar w:fldCharType="end"/>
      </w:r>
      <w:r w:rsidRPr="00DD7F33">
        <w:t>.</w:t>
      </w:r>
      <w:r w:rsidR="006A75AD" w:rsidRPr="00DD7F33">
        <w:t xml:space="preserve"> </w:t>
      </w:r>
      <w:r w:rsidR="0034149A" w:rsidRPr="00DD7F33">
        <w:t>A majority (n=</w:t>
      </w:r>
      <w:r w:rsidR="0032053C" w:rsidRPr="00DD7F33">
        <w:t>9</w:t>
      </w:r>
      <w:r w:rsidR="0034149A" w:rsidRPr="00DD7F33">
        <w:t>) of studies were classified as high quality</w:t>
      </w:r>
      <w:r w:rsidR="00EA49A9" w:rsidRPr="00DD7F33">
        <w:t>.</w:t>
      </w:r>
      <w:r w:rsidR="0034149A" w:rsidRPr="00DD7F33">
        <w:t xml:space="preserve"> </w:t>
      </w:r>
      <w:r w:rsidR="00EA49A9" w:rsidRPr="00DD7F33">
        <w:t>All</w:t>
      </w:r>
      <w:r w:rsidR="0034149A" w:rsidRPr="00DD7F33">
        <w:t xml:space="preserve"> but one received a poor, or very poor, rating for generalisability / transferability and sampling</w:t>
      </w:r>
      <w:r w:rsidR="00FF34C3">
        <w:t xml:space="preserve"> </w:t>
      </w:r>
      <w:r w:rsidR="00870638" w:rsidRPr="00870638">
        <w:t>(Hawker et al., 2002)</w:t>
      </w:r>
      <w:r w:rsidR="0034149A" w:rsidRPr="00DD7F33">
        <w:t xml:space="preserve">. Consequently, interpretation and application of these studies should be conducted with caution. </w:t>
      </w:r>
    </w:p>
    <w:p w14:paraId="1DAE0D43" w14:textId="25AEA088" w:rsidR="00607069" w:rsidRPr="00DD7F33" w:rsidRDefault="00E444B6" w:rsidP="00607069">
      <w:r>
        <w:t>Results of this review revealed the impact of having a sibling with CHD</w:t>
      </w:r>
      <w:r w:rsidR="00CB753F">
        <w:t>. Three studies described how CHD</w:t>
      </w:r>
      <w:r>
        <w:t xml:space="preserve"> led to changes in normal life</w:t>
      </w:r>
      <w:r w:rsidR="00CB753F">
        <w:t xml:space="preserve"> for siblings </w:t>
      </w:r>
      <w:r w:rsidR="00CB753F">
        <w:fldChar w:fldCharType="begin"/>
      </w:r>
      <w:r w:rsidR="00CB753F">
        <w:instrText xml:space="preserve"> ADDIN ZOTERO_ITEM CSL_CITATION {"citationID":"bk2wolFN","properties":{"formattedCitation":"(Redshaw and Wilson, 2012; Williams et al., 1993; Wray and Maynard, 2005)","plainCitation":"(Redshaw and Wilson, 2012; Williams et al., 1993; Wray and Maynard, 2005)","noteIndex":0},"citationItems":[{"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id":15272,"uris":["http://zotero.org/groups/2196222/items/U5HM5U9P"],"uri":["http://zotero.org/groups/2196222/items/U5HM5U9P"],"itemData":{"id":15272,"type":"article-journal","title":"Pediatric chronic illness: effects on siblings and mothers.","container-title":"Maternal-Child Nursing Journal","source":"Google Scholar","title-short":"Pediatric chronic illness","author":[{"family":"Williams","given":"Phoebe Dauz"},{"family":"Lorenzo","given":"Florita D."},{"family":"Borja","given":"Maridel"}],"issued":{"date-parts":[["1993"]]}}},{"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CB753F">
        <w:fldChar w:fldCharType="separate"/>
      </w:r>
      <w:r w:rsidR="00CB753F" w:rsidRPr="00CB753F">
        <w:t>(Redshaw and Wilson, 2012; Williams et al., 1993; Wray and Maynard, 2005)</w:t>
      </w:r>
      <w:r w:rsidR="00CB753F">
        <w:fldChar w:fldCharType="end"/>
      </w:r>
      <w:r w:rsidR="00CB753F">
        <w:t xml:space="preserve">. Ten studies described the impact of having a sibling with CHD </w:t>
      </w:r>
      <w:r w:rsidR="00CB753F">
        <w:fldChar w:fldCharType="begin"/>
      </w:r>
      <w:r w:rsidR="00CB753F">
        <w:instrText xml:space="preserve"> ADDIN ZOTERO_ITEM CSL_CITATION {"citationID":"35FNbjBq","properties":{"formattedCitation":"(Apley et al., 1967; Azhar et al., 2016; Havermans et al., 2015; Knight, 2018; Lavigne and Ryan, 1979; Menke, 1987; Mughal et al., 2011; Redshaw and Wilson, 2012; Williams et al., 1993; Wray and Maynard, 2005)","plainCitation":"(Apley et al., 1967; Azhar et al., 2016; Havermans et al., 2015; Knight, 2018; Lavigne and Ryan, 1979; Menke, 1987; Mughal et al., 2011; Redshaw and Wilson, 2012; Williams et al., 1993; Wray and Maynard, 2005)","noteIndex":0},"citationItems":[{"id":15274,"uris":["http://zotero.org/groups/2196222/items/PSEXPZZD"],"uri":["http://zotero.org/groups/2196222/items/PSEXPZZD"],"itemData":{"id":15274,"type":"article-journal","title":"Impact of congenital heart disease on the family: preliminary report.","container-title":"British Medical Journal","page":"103","volume":"1","issue":"5532","source":"Google Scholar","title-short":"Impact of congenital heart disease on the family","author":[{"family":"Apley","given":"John"},{"family":"Barbour","given":"R. F."},{"family":"Westmacott","given":"Irene"}],"issued":{"date-parts":[["1967"]]}}},{"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id":14297,"uris":["http://zotero.org/groups/2196222/items/KPMFHJPQ"],"uri":["http://zotero.org/groups/2196222/items/KPMFHJPQ"],"itemData":{"id":14297,"type":"thesis","title":"Understanding the impact of congenital heart disease on behavior, quality of life, and self-perception in adolescents","publisher":"ProQuest Information &amp; Learning","publisher-place":"US","source":"EBSCOhost","archive_location":"2017-29365-285","event-place":"US","abstract":"Congenital heart disease (CHD) is the most common type of birth defect. Advancements in treatment of this condition over the last several decades have dramatically improved the survival rate in these patients. However, evidence of cognitive and other developmental differences between affected children and healthy peers has raised concern over the long term impacts of this condition and its treatments. Previous literature has been limited on its assessment of these potential impacts in affected adolescents. Additionally, available studies have mostly focused on more severe forms of CHD and lacked adequate information to control for potential confounding. Therefore, the goal of this dissertation was to assess behavior, quality of life, and self-perception in a large sample of adolescents, 11-18 years old, surgically treated for CHD using siblings without a birth defect and normative samples for comparison. Using the Child Behavior Checklist parents reported increased internalizing behavior problems, such as anxiety and depression, for their child with CHD compared with their sibling (mean difference = 4.3, 95% CI = 2.7 - 5.9). Seventeen percent of the children with CHD were reported to have clinically significant internalizing behavior problems compared with the expected 10% from population norms for this instrument. Parents also reported lower quality of life for their child with CHD compared with their siblings on all composite scores measured by the PedsQL, physical health, psychosocial health, and total quality of life. After adjusting for gender and age, the child with CHD scored 7.6 points lower on physical health (95% CI: -11.4, -3.7) and 6.8 points lower on psychosocial health (95% CI: -10.1, -3.5) than their unaffected sibling. Adolescents' perspective of the impact of CHD was assessed using the Harter Self-Perception Profile and self-reported quality of life on the PedsQL. The adolescents with CHD generally reported normal self-esteem but lower quality of life than normative samples of healthy children. Increased severity of CHD was associated with lower perceived physical health, psychosocial health, and quality of life related to symptoms. After adjustment, other factors including household income and total number of cardiac surgeries were more strongly related to quality of life than defect severity. The results of this dissertation suggest that those with CHD face behavioral and quality of life challenges even years after the defect has been repaired. As these differences were not only observed in those with the most severe forms of CHD, and defect severity does not appear to be the strongest influence on these outcomes, parents and clinicians should monitor all children with CHD requiring surgical intervention. Further research should utilize longitudinally collected data to better identify risk factors for these outcomes in the CHD population. (PsycINFO Database Record (c) 2017 APA, all rights reserved)","author":[{"family":"Knight","given":"Jessica Holley"}],"issued":{"date-parts":[["2018"]]}}},{"id":14738,"uris":["http://zotero.org/groups/2196222/items/K7VMCH3J"],"uri":["http://zotero.org/groups/2196222/items/K7VMCH3J"],"itemData":{"id":14738,"type":"article-journal","title":"Psychologic adjustment of siblings of children with chronic illness","container-title":"Pediatrics","page":"616-627","volume":"63","issue":"4","source":"EBSCOhost","archive_location":"440874","abstract":"Although numerous references are made to the stressful, deleterious effects of chronic or terminal illnesses and handicaps on the siblings of pediatric patients, very few studies have been conducted using comparison groups. The present study compared the adjustment of 3- to 13-year-old siblings of pediatric hematology (N = 62), cardiology (N = 57), and plastic surgery patients (N = 37) with healthy siblings (N = 46). The adjustment measure was an objective, paper-and-pencil measure of children's emotional and behavioral problems, the Louisville Behavior Checklist. On analyses of covariance, the patient groups were more likely to show symptoms of irritability and social withdrawal, and the differences between illness groups approached significance on measures of fear and inhibition. Among the younger children, ages 3 to 6, there were significant group differences, with the siblings of patients undergoing plastic surgery showing the highest level of general psychopathology. Among children ages 7 to 13, male siblings of patients with blood disorders were more likely to show signs of emotional disturbance than female siblings. No group differences were noted on measures of aggression or learning problems. Significant interactions between sex and age relationship to the child were noted on scales of social withdrawal, inhibition, immaturity, and irritability.;","ISSN":"0031-4005","journalAbbreviation":"Pediatrics","author":[{"family":"Lavigne","given":"J V"},{"family":"Ryan","given":"M"}],"issued":{"date-parts":[["1979",4]]}}},{"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id":14329,"uris":["http://zotero.org/groups/2196222/items/UT74LW42"],"uri":["http://zotero.org/groups/2196222/items/UT74LW42"],"itemData":{"id":14329,"type":"article-journal","title":"Socioeconomic status and impact of treatment on families of children with congenital heart disease","container-title":"Journal Of The College Of Physicians And Surgeons--Pakistan: JCPSP","page":"398-402","volume":"21","issue":"7","source":"EBSCOhost","archive_location":"21777526","abstract":"Objective: To assess the socioeconomic status, treatment being offered and the impact of congenital heart disease treatment on families.; Study Design: Observational study.; Place and Duration Of Study: The Children's Hospital / Institute of Child Health, Lahore, from 1st March to 31st August 2010.; Methodology: All patients undergoing a cardiac surgical or angiographic intervention were enrolled. Socioeconomic status was assessed by Kuppuswamy socioeconomic status scale with income group modification. The impact was measured by the source of financing, effect on family financing source and schooling and health of siblings.; Results: Of 211 patients undergoing treatment in the study period, surgery was the definitive treatment in 164 (77.7%) and angiographic intervention in 47 (22.3%) patients. Male to female ratio was 1.5:1. The mean age of the patient was 39.1 + 3.2 months (range 01 day to 15 years). Majority of families belonged to middle (66.4%, n=140) and lower (27%, n=57) socioeconomic class. The mean cost of medicines and disposables was PKR 78378.2 ± 8845.9 (US$ 933.1 ± 105.3) in open heart surgery, PKR 12581 ± 7010.8 (US$ 149.8 ± 83.5) in closed heart surgery and PKR 69091 + 60906 in angiographic interventions. In 63.1% patients, families contributed towards these costs either completely (12.3%) or partly (50.8%) with significant contribution from the hospital. Adverse effect on families ranged from leave without pay to losing jobs or business (46%), and selling their assets (11.3%). It also affected schooling and health of siblings (22.7% and 26.1% respectively).; Conclusion: Majority of children with congenital heart disease belonged to middle and lower socioeconomic status in this study. Main definitive treatment was surgery. The cost of health care facilities posed a marked socioeconomic burden on those families.;","ISSN":"1681-7168","journalAbbreviation":"Journal Of The College Of Physicians And Surgeons--Pakistan: JCPSP","author":[{"family":"Mughal","given":"Abdul Razzaq"},{"family":"Sadiq","given":"Masood"},{"family":"Hyder","given":"Syed Najam"},{"family":"Qureshi","given":"Ahmad Usaid"},{"family":"A Shah","given":"S Salman"},{"family":"Khan","given":"Mohammad Asim"},{"family":"Nasir","given":"Jamal Abdul"}],"issued":{"date-parts":[["2011",7]]}}},{"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id":15272,"uris":["http://zotero.org/groups/2196222/items/U5HM5U9P"],"uri":["http://zotero.org/groups/2196222/items/U5HM5U9P"],"itemData":{"id":15272,"type":"article-journal","title":"Pediatric chronic illness: effects on siblings and mothers.","container-title":"Maternal-Child Nursing Journal","source":"Google Scholar","title-short":"Pediatric chronic illness","author":[{"family":"Williams","given":"Phoebe Dauz"},{"family":"Lorenzo","given":"Florita D."},{"family":"Borja","given":"Maridel"}],"issued":{"date-parts":[["1993"]]}}},{"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CB753F">
        <w:fldChar w:fldCharType="separate"/>
      </w:r>
      <w:r w:rsidR="00CB753F" w:rsidRPr="00CB753F">
        <w:t>(Apley et al., 1967; Azhar et al., 2016; Havermans et al., 2015; Knight, 2018; Lavigne and Ryan, 1979; Menke, 1987; Mughal et al., 2011; Redshaw and Wilson, 2012; Williams et al., 1993; Wray and Maynard, 2005)</w:t>
      </w:r>
      <w:r w:rsidR="00CB753F">
        <w:fldChar w:fldCharType="end"/>
      </w:r>
      <w:r w:rsidR="00CB753F">
        <w:t xml:space="preserve">. Three studies provided information on factors affecting the extent of impact for siblings of children with CHD </w:t>
      </w:r>
      <w:r w:rsidR="00CB753F">
        <w:fldChar w:fldCharType="begin"/>
      </w:r>
      <w:r w:rsidR="00CB753F">
        <w:instrText xml:space="preserve"> ADDIN ZOTERO_ITEM CSL_CITATION {"citationID":"ByMUkM03","properties":{"formattedCitation":"(Apley et al., 1967; Janus and Goldberg, 1995; Wray and Maynard, 2005)","plainCitation":"(Apley et al., 1967; Janus and Goldberg, 1995; Wray and Maynard, 2005)","noteIndex":0},"citationItems":[{"id":15274,"uris":["http://zotero.org/groups/2196222/items/PSEXPZZD"],"uri":["http://zotero.org/groups/2196222/items/PSEXPZZD"],"itemData":{"id":15274,"type":"article-journal","title":"Impact of congenital heart disease on the family: preliminary report.","container-title":"British Medical Journal","page":"103","volume":"1","issue":"5532","source":"Google Scholar","title-short":"Impact of congenital heart disease on the family","author":[{"family":"Apley","given":"John"},{"family":"Barbour","given":"R. F."},{"family":"Westmacott","given":"Irene"}],"issued":{"date-parts":[["1967"]]}}},{"id":14305,"uris":["http://zotero.org/groups/2196222/items/JEAFUBXC"],"uri":["http://zotero.org/groups/2196222/items/JEAFUBXC"],"itemData":{"id":14305,"type":"article-journal","title":"Sibling empathy and behavioural adjustment of children with chronic illness","container-title":"Child: Care, Health &amp; Development","page":"321-331","volume":"21","issue":"5","source":"EBSCOhost","abstract":"This study investigated the relationship of healthy siblings' empathy to the psychosocial adjustment of children with a congenital heart disease (CHD) in 28 sibling dyads aged 3.5-11 years, as well as the perceived quality of sibling interactions, reported by mothers and children with illness. As in previous studies, children with CHD were reported to have more behaviour problems in the clinical range than either siblings or normative populations. On the basis of a task unconnected with illness issues, siblings were assigned to a high or low empathy group. Children with illness, but not their mothers, saw the siblings with high empathy more positively than those with low empathy. However, the adjustment of the children with illness did not differ between high and low empathy groups. Findings suggest the need to seek children's points of view when studying psychosocial effects of paediatric conditions.","ISSN":"03051862","journalAbbreviation":"Child: Care, Health &amp; Development","author":[{"family":"Janus","given":"M."},{"family":"Goldberg","given":"S."}],"issued":{"date-parts":[["1995",9]]}}},{"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CB753F">
        <w:fldChar w:fldCharType="separate"/>
      </w:r>
      <w:r w:rsidR="00CB753F" w:rsidRPr="00CB753F">
        <w:t>(Apley et al., 1967; Janus and Goldberg, 1995; Wray and Maynard, 2005)</w:t>
      </w:r>
      <w:r w:rsidR="00CB753F">
        <w:fldChar w:fldCharType="end"/>
      </w:r>
      <w:r w:rsidR="00CB753F">
        <w:t>. A single intervention study was found which</w:t>
      </w:r>
      <w:r w:rsidR="00FF34C3">
        <w:t>,</w:t>
      </w:r>
      <w:r w:rsidR="00CB753F">
        <w:t xml:space="preserve"> although aimed at the unwell child, had benefits for siblings of children with CHD </w:t>
      </w:r>
      <w:r w:rsidR="00CB753F">
        <w:fldChar w:fldCharType="begin"/>
      </w:r>
      <w:r w:rsidR="00CB753F">
        <w:instrText xml:space="preserve"> ADDIN ZOTERO_ITEM CSL_CITATION {"citationID":"ri1XTsTd","properties":{"formattedCitation":"(Redshaw and Wilson, 2012)","plainCitation":"(Redshaw and Wilson, 2012)","noteIndex":0},"citationItems":[{"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schema":"https://github.com/citation-style-language/schema/raw/master/csl-citation.json"} </w:instrText>
      </w:r>
      <w:r w:rsidR="00CB753F">
        <w:fldChar w:fldCharType="separate"/>
      </w:r>
      <w:r w:rsidR="00CB753F" w:rsidRPr="00CB753F">
        <w:t>(Redshaw and Wilson, 2012)</w:t>
      </w:r>
      <w:r w:rsidR="00CB753F">
        <w:fldChar w:fldCharType="end"/>
      </w:r>
      <w:r w:rsidR="00CB753F">
        <w:t>.</w:t>
      </w:r>
    </w:p>
    <w:p w14:paraId="4AC71A71" w14:textId="77777777" w:rsidR="003E36ED" w:rsidRDefault="003E36ED" w:rsidP="00B929B8">
      <w:pPr>
        <w:pStyle w:val="Caption"/>
        <w:keepNext/>
        <w:sectPr w:rsidR="003E36ED" w:rsidSect="003E36ED">
          <w:pgSz w:w="11906" w:h="16838"/>
          <w:pgMar w:top="1440" w:right="1440" w:bottom="1440" w:left="1440" w:header="709" w:footer="709" w:gutter="0"/>
          <w:cols w:space="708"/>
          <w:docGrid w:linePitch="360"/>
        </w:sectPr>
      </w:pPr>
      <w:bookmarkStart w:id="12" w:name="_Ref525660020"/>
    </w:p>
    <w:p w14:paraId="46D3259A" w14:textId="48F6F52D" w:rsidR="00B929B8" w:rsidRPr="00DD7F33" w:rsidRDefault="00B929B8" w:rsidP="00B929B8">
      <w:pPr>
        <w:pStyle w:val="Caption"/>
        <w:keepNext/>
      </w:pPr>
      <w:r w:rsidRPr="00DD7F33">
        <w:lastRenderedPageBreak/>
        <w:t xml:space="preserve">Table </w:t>
      </w:r>
      <w:r w:rsidR="008A2C9C" w:rsidRPr="00DD7F33">
        <w:rPr>
          <w:noProof/>
        </w:rPr>
        <w:fldChar w:fldCharType="begin"/>
      </w:r>
      <w:r w:rsidR="008A2C9C" w:rsidRPr="00DD7F33">
        <w:rPr>
          <w:noProof/>
        </w:rPr>
        <w:instrText xml:space="preserve"> SEQ Table \* ARABIC </w:instrText>
      </w:r>
      <w:r w:rsidR="008A2C9C" w:rsidRPr="00DD7F33">
        <w:rPr>
          <w:noProof/>
        </w:rPr>
        <w:fldChar w:fldCharType="separate"/>
      </w:r>
      <w:r w:rsidR="008020F4">
        <w:rPr>
          <w:noProof/>
        </w:rPr>
        <w:t>3</w:t>
      </w:r>
      <w:r w:rsidR="008A2C9C" w:rsidRPr="00DD7F33">
        <w:rPr>
          <w:noProof/>
        </w:rPr>
        <w:fldChar w:fldCharType="end"/>
      </w:r>
      <w:bookmarkEnd w:id="12"/>
      <w:r w:rsidRPr="00DD7F33">
        <w:t>: Characteristics of included studies</w:t>
      </w:r>
    </w:p>
    <w:tbl>
      <w:tblPr>
        <w:tblW w:w="13780" w:type="dxa"/>
        <w:tblLook w:val="04A0" w:firstRow="1" w:lastRow="0" w:firstColumn="1" w:lastColumn="0" w:noHBand="0" w:noVBand="1"/>
      </w:tblPr>
      <w:tblGrid>
        <w:gridCol w:w="864"/>
        <w:gridCol w:w="703"/>
        <w:gridCol w:w="925"/>
        <w:gridCol w:w="1380"/>
        <w:gridCol w:w="1284"/>
        <w:gridCol w:w="1350"/>
        <w:gridCol w:w="1443"/>
        <w:gridCol w:w="2556"/>
        <w:gridCol w:w="1596"/>
        <w:gridCol w:w="1679"/>
      </w:tblGrid>
      <w:tr w:rsidR="00B929B8" w:rsidRPr="00DD7F33" w14:paraId="3831CE2A" w14:textId="131F2237" w:rsidTr="00637897">
        <w:trPr>
          <w:trHeight w:val="680"/>
          <w:tblHeader/>
        </w:trPr>
        <w:tc>
          <w:tcPr>
            <w:tcW w:w="777" w:type="dxa"/>
            <w:tcBorders>
              <w:top w:val="single" w:sz="4" w:space="0" w:color="auto"/>
              <w:left w:val="single" w:sz="4" w:space="0" w:color="auto"/>
              <w:bottom w:val="single" w:sz="4" w:space="0" w:color="auto"/>
              <w:right w:val="single" w:sz="4" w:space="0" w:color="auto"/>
            </w:tcBorders>
            <w:shd w:val="clear" w:color="000000" w:fill="F2F2F2"/>
            <w:tcMar>
              <w:left w:w="57" w:type="dxa"/>
              <w:right w:w="57" w:type="dxa"/>
            </w:tcMar>
            <w:vAlign w:val="center"/>
            <w:hideMark/>
          </w:tcPr>
          <w:p w14:paraId="447440FB" w14:textId="1DCC5D7D" w:rsidR="00B929B8" w:rsidRPr="00DD7F33" w:rsidRDefault="00B929B8" w:rsidP="00B929B8">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Author</w:t>
            </w:r>
          </w:p>
        </w:tc>
        <w:tc>
          <w:tcPr>
            <w:tcW w:w="750"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3AEDC615" w14:textId="442B4885" w:rsidR="00B929B8" w:rsidRPr="00DD7F33" w:rsidRDefault="00B929B8" w:rsidP="00B929B8">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Date</w:t>
            </w:r>
          </w:p>
        </w:tc>
        <w:tc>
          <w:tcPr>
            <w:tcW w:w="710"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4ED4F8DB" w14:textId="4B89F46D" w:rsidR="00B929B8" w:rsidRPr="00DD7F33" w:rsidRDefault="00B929B8" w:rsidP="00B929B8">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Country</w:t>
            </w:r>
          </w:p>
        </w:tc>
        <w:tc>
          <w:tcPr>
            <w:tcW w:w="1418"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5B5BD29B" w14:textId="0672D8D6"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Aim</w:t>
            </w:r>
          </w:p>
        </w:tc>
        <w:tc>
          <w:tcPr>
            <w:tcW w:w="1301"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6CAB7779" w14:textId="7EF5380B"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Design</w:t>
            </w:r>
          </w:p>
        </w:tc>
        <w:tc>
          <w:tcPr>
            <w:tcW w:w="1379"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09133DC5" w14:textId="207407F1"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Participants</w:t>
            </w:r>
          </w:p>
        </w:tc>
        <w:tc>
          <w:tcPr>
            <w:tcW w:w="1524"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423555C1" w14:textId="1E616B77"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Sample size</w:t>
            </w:r>
          </w:p>
        </w:tc>
        <w:tc>
          <w:tcPr>
            <w:tcW w:w="2556"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1327A6E1" w14:textId="1A646F94"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Condition</w:t>
            </w:r>
          </w:p>
        </w:tc>
        <w:tc>
          <w:tcPr>
            <w:tcW w:w="1663"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7339D070" w14:textId="1A192ED9"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Data collection methods</w:t>
            </w:r>
          </w:p>
        </w:tc>
        <w:tc>
          <w:tcPr>
            <w:tcW w:w="1702" w:type="dxa"/>
            <w:tcBorders>
              <w:top w:val="single" w:sz="4" w:space="0" w:color="auto"/>
              <w:left w:val="nil"/>
              <w:bottom w:val="single" w:sz="4" w:space="0" w:color="auto"/>
              <w:right w:val="single" w:sz="4" w:space="0" w:color="auto"/>
            </w:tcBorders>
            <w:shd w:val="clear" w:color="000000" w:fill="F2F2F2"/>
            <w:tcMar>
              <w:left w:w="57" w:type="dxa"/>
              <w:right w:w="57" w:type="dxa"/>
            </w:tcMar>
            <w:vAlign w:val="center"/>
            <w:hideMark/>
          </w:tcPr>
          <w:p w14:paraId="0BFE5C91" w14:textId="1BA48F6E" w:rsidR="00B929B8" w:rsidRPr="00DD7F33" w:rsidRDefault="00B929B8" w:rsidP="00B929B8">
            <w:pPr>
              <w:spacing w:after="0" w:line="240" w:lineRule="auto"/>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Relevant results</w:t>
            </w:r>
          </w:p>
        </w:tc>
      </w:tr>
      <w:tr w:rsidR="00637897" w:rsidRPr="00DD7F33" w14:paraId="52D56096" w14:textId="00C7427D" w:rsidTr="00637897">
        <w:trPr>
          <w:trHeight w:val="384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tcPr>
          <w:p w14:paraId="5FCE9187" w14:textId="6C700923" w:rsidR="00CC10AA" w:rsidRPr="00DD7F33" w:rsidRDefault="00CC10AA" w:rsidP="00CC10AA">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hAnsi="Times New Roman" w:cs="Times New Roman"/>
                <w:sz w:val="18"/>
                <w:szCs w:val="18"/>
              </w:rPr>
              <w:t>Caris</w:t>
            </w:r>
            <w:proofErr w:type="spellEnd"/>
            <w:r w:rsidRPr="00DD7F33">
              <w:rPr>
                <w:rFonts w:ascii="Times New Roman" w:hAnsi="Times New Roman" w:cs="Times New Roman"/>
                <w:sz w:val="18"/>
                <w:szCs w:val="18"/>
              </w:rPr>
              <w:t xml:space="preserve"> et al.</w:t>
            </w:r>
          </w:p>
        </w:tc>
        <w:tc>
          <w:tcPr>
            <w:tcW w:w="750" w:type="dxa"/>
            <w:tcBorders>
              <w:top w:val="nil"/>
              <w:left w:val="nil"/>
              <w:bottom w:val="single" w:sz="4" w:space="0" w:color="auto"/>
              <w:right w:val="single" w:sz="4" w:space="0" w:color="auto"/>
            </w:tcBorders>
            <w:shd w:val="clear" w:color="auto" w:fill="auto"/>
            <w:tcMar>
              <w:left w:w="57" w:type="dxa"/>
              <w:right w:w="57" w:type="dxa"/>
            </w:tcMar>
          </w:tcPr>
          <w:p w14:paraId="12B1D332" w14:textId="35B7F61B" w:rsidR="00CC10AA" w:rsidRPr="00DD7F33" w:rsidRDefault="00CC10AA" w:rsidP="00CC10AA">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hAnsi="Times New Roman" w:cs="Times New Roman"/>
                <w:sz w:val="18"/>
                <w:szCs w:val="18"/>
              </w:rPr>
              <w:t>2018</w:t>
            </w:r>
          </w:p>
        </w:tc>
        <w:tc>
          <w:tcPr>
            <w:tcW w:w="710" w:type="dxa"/>
            <w:tcBorders>
              <w:top w:val="nil"/>
              <w:left w:val="nil"/>
              <w:bottom w:val="single" w:sz="4" w:space="0" w:color="auto"/>
              <w:right w:val="single" w:sz="4" w:space="0" w:color="auto"/>
            </w:tcBorders>
            <w:shd w:val="clear" w:color="auto" w:fill="auto"/>
            <w:tcMar>
              <w:left w:w="57" w:type="dxa"/>
              <w:right w:w="57" w:type="dxa"/>
            </w:tcMar>
          </w:tcPr>
          <w:p w14:paraId="4AFFCEE6" w14:textId="77108E9B" w:rsidR="00CC10AA" w:rsidRPr="00DD7F33" w:rsidRDefault="00CC10AA" w:rsidP="00CC10AA">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hAnsi="Times New Roman" w:cs="Times New Roman"/>
                <w:sz w:val="18"/>
                <w:szCs w:val="18"/>
              </w:rPr>
              <w:t>USA</w:t>
            </w:r>
          </w:p>
        </w:tc>
        <w:tc>
          <w:tcPr>
            <w:tcW w:w="1418" w:type="dxa"/>
            <w:tcBorders>
              <w:top w:val="nil"/>
              <w:left w:val="nil"/>
              <w:bottom w:val="single" w:sz="4" w:space="0" w:color="auto"/>
              <w:right w:val="single" w:sz="4" w:space="0" w:color="auto"/>
            </w:tcBorders>
            <w:shd w:val="clear" w:color="auto" w:fill="auto"/>
            <w:tcMar>
              <w:left w:w="57" w:type="dxa"/>
              <w:right w:w="57" w:type="dxa"/>
            </w:tcMar>
          </w:tcPr>
          <w:p w14:paraId="52B12E10" w14:textId="0AB0CC9C" w:rsidR="00CC10AA" w:rsidRPr="00DD7F33" w:rsidRDefault="00CC10AA" w:rsidP="00CC10AA">
            <w:pPr>
              <w:spacing w:after="0" w:line="240" w:lineRule="auto"/>
              <w:rPr>
                <w:rFonts w:ascii="Times New Roman" w:eastAsia="Times New Roman" w:hAnsi="Times New Roman" w:cs="Times New Roman"/>
                <w:color w:val="000000"/>
                <w:sz w:val="18"/>
                <w:szCs w:val="18"/>
                <w:lang w:eastAsia="en-GB"/>
              </w:rPr>
            </w:pPr>
            <w:r w:rsidRPr="00DD7F33">
              <w:rPr>
                <w:rFonts w:ascii="Times New Roman" w:hAnsi="Times New Roman" w:cs="Times New Roman"/>
                <w:sz w:val="18"/>
                <w:szCs w:val="18"/>
              </w:rPr>
              <w:t xml:space="preserve">To assess the impact of </w:t>
            </w:r>
            <w:proofErr w:type="spellStart"/>
            <w:r w:rsidRPr="00DD7F33">
              <w:rPr>
                <w:rFonts w:ascii="Times New Roman" w:hAnsi="Times New Roman" w:cs="Times New Roman"/>
                <w:sz w:val="18"/>
                <w:szCs w:val="18"/>
              </w:rPr>
              <w:t>hypoplastic</w:t>
            </w:r>
            <w:proofErr w:type="spellEnd"/>
            <w:r w:rsidRPr="00DD7F33">
              <w:rPr>
                <w:rFonts w:ascii="Times New Roman" w:hAnsi="Times New Roman" w:cs="Times New Roman"/>
                <w:sz w:val="18"/>
                <w:szCs w:val="18"/>
              </w:rPr>
              <w:t xml:space="preserve"> left heart syndrome on sibling’s quality of life as well as the caregiver’s opinion of this effect. It also aimed to identify aspects of negative adjustment in siblings and caregivers.</w:t>
            </w:r>
          </w:p>
        </w:tc>
        <w:tc>
          <w:tcPr>
            <w:tcW w:w="1301" w:type="dxa"/>
            <w:tcBorders>
              <w:top w:val="nil"/>
              <w:left w:val="nil"/>
              <w:bottom w:val="single" w:sz="4" w:space="0" w:color="auto"/>
              <w:right w:val="single" w:sz="4" w:space="0" w:color="auto"/>
            </w:tcBorders>
            <w:shd w:val="clear" w:color="auto" w:fill="auto"/>
            <w:tcMar>
              <w:left w:w="57" w:type="dxa"/>
              <w:right w:w="57" w:type="dxa"/>
            </w:tcMar>
          </w:tcPr>
          <w:p w14:paraId="7240F3DA" w14:textId="36D008D5" w:rsidR="00CC10AA" w:rsidRPr="00DD7F33" w:rsidRDefault="00CC10AA" w:rsidP="00CC10AA">
            <w:pPr>
              <w:spacing w:after="0" w:line="240" w:lineRule="auto"/>
              <w:rPr>
                <w:rFonts w:ascii="Times New Roman" w:eastAsia="Times New Roman" w:hAnsi="Times New Roman" w:cs="Times New Roman"/>
                <w:color w:val="000000"/>
                <w:sz w:val="18"/>
                <w:szCs w:val="18"/>
                <w:lang w:eastAsia="en-GB"/>
              </w:rPr>
            </w:pPr>
            <w:r w:rsidRPr="00DD7F33">
              <w:rPr>
                <w:rFonts w:ascii="Times New Roman" w:hAnsi="Times New Roman" w:cs="Times New Roman"/>
                <w:sz w:val="18"/>
                <w:szCs w:val="18"/>
              </w:rPr>
              <w:t>Cross-sectional study using a web-based survey</w:t>
            </w:r>
            <w:r w:rsidR="00DA431E">
              <w:rPr>
                <w:rFonts w:ascii="Times New Roman" w:hAnsi="Times New Roman" w:cs="Times New Roman"/>
                <w:sz w:val="18"/>
                <w:szCs w:val="18"/>
              </w:rPr>
              <w:t>.</w:t>
            </w:r>
          </w:p>
        </w:tc>
        <w:tc>
          <w:tcPr>
            <w:tcW w:w="1379" w:type="dxa"/>
            <w:tcBorders>
              <w:top w:val="nil"/>
              <w:left w:val="nil"/>
              <w:bottom w:val="single" w:sz="4" w:space="0" w:color="auto"/>
              <w:right w:val="single" w:sz="4" w:space="0" w:color="auto"/>
            </w:tcBorders>
            <w:shd w:val="clear" w:color="auto" w:fill="auto"/>
            <w:tcMar>
              <w:left w:w="57" w:type="dxa"/>
              <w:right w:w="57" w:type="dxa"/>
            </w:tcMar>
          </w:tcPr>
          <w:p w14:paraId="40D7DC72" w14:textId="657C3998" w:rsidR="00CC10AA" w:rsidRPr="00DD7F33" w:rsidRDefault="00CC10AA" w:rsidP="00CC10AA">
            <w:pPr>
              <w:spacing w:after="0" w:line="240" w:lineRule="auto"/>
              <w:rPr>
                <w:rFonts w:ascii="Times New Roman" w:eastAsia="Times New Roman" w:hAnsi="Times New Roman" w:cs="Times New Roman"/>
                <w:color w:val="000000"/>
                <w:sz w:val="18"/>
                <w:szCs w:val="18"/>
                <w:lang w:eastAsia="en-GB"/>
              </w:rPr>
            </w:pPr>
            <w:r w:rsidRPr="00DD7F33">
              <w:rPr>
                <w:rFonts w:ascii="Times New Roman" w:hAnsi="Times New Roman" w:cs="Times New Roman"/>
                <w:sz w:val="18"/>
                <w:szCs w:val="18"/>
              </w:rPr>
              <w:t>Caregivers and siblings of children with CHD</w:t>
            </w:r>
            <w:r w:rsidR="00DA431E">
              <w:rPr>
                <w:rFonts w:ascii="Times New Roman" w:hAnsi="Times New Roman" w:cs="Times New Roman"/>
                <w:sz w:val="18"/>
                <w:szCs w:val="18"/>
              </w:rPr>
              <w:t>.</w:t>
            </w:r>
          </w:p>
        </w:tc>
        <w:tc>
          <w:tcPr>
            <w:tcW w:w="1524" w:type="dxa"/>
            <w:tcBorders>
              <w:top w:val="nil"/>
              <w:left w:val="nil"/>
              <w:bottom w:val="single" w:sz="4" w:space="0" w:color="auto"/>
              <w:right w:val="single" w:sz="4" w:space="0" w:color="auto"/>
            </w:tcBorders>
            <w:shd w:val="clear" w:color="auto" w:fill="auto"/>
            <w:tcMar>
              <w:left w:w="57" w:type="dxa"/>
              <w:right w:w="57" w:type="dxa"/>
            </w:tcMar>
          </w:tcPr>
          <w:p w14:paraId="3430CAC5" w14:textId="17E95264" w:rsidR="00CC10AA" w:rsidRPr="00DD7F33" w:rsidRDefault="001C5622" w:rsidP="00CC10AA">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 xml:space="preserve">35 </w:t>
            </w:r>
            <w:r w:rsidR="00CC10AA" w:rsidRPr="00DD7F33">
              <w:rPr>
                <w:rFonts w:ascii="Times New Roman" w:hAnsi="Times New Roman" w:cs="Times New Roman"/>
                <w:sz w:val="18"/>
                <w:szCs w:val="18"/>
              </w:rPr>
              <w:t xml:space="preserve">caregivers and </w:t>
            </w:r>
            <w:r>
              <w:rPr>
                <w:rFonts w:ascii="Times New Roman" w:hAnsi="Times New Roman" w:cs="Times New Roman"/>
                <w:sz w:val="18"/>
                <w:szCs w:val="18"/>
              </w:rPr>
              <w:t>32</w:t>
            </w:r>
            <w:r w:rsidR="00CC10AA" w:rsidRPr="00DD7F33">
              <w:rPr>
                <w:rFonts w:ascii="Times New Roman" w:hAnsi="Times New Roman" w:cs="Times New Roman"/>
                <w:sz w:val="18"/>
                <w:szCs w:val="18"/>
              </w:rPr>
              <w:t xml:space="preserve"> siblings participated, age ranged from 7 to 30 years. </w:t>
            </w:r>
          </w:p>
        </w:tc>
        <w:tc>
          <w:tcPr>
            <w:tcW w:w="2556" w:type="dxa"/>
            <w:tcBorders>
              <w:top w:val="nil"/>
              <w:left w:val="nil"/>
              <w:bottom w:val="single" w:sz="4" w:space="0" w:color="auto"/>
              <w:right w:val="single" w:sz="4" w:space="0" w:color="auto"/>
            </w:tcBorders>
            <w:shd w:val="clear" w:color="auto" w:fill="auto"/>
            <w:tcMar>
              <w:left w:w="57" w:type="dxa"/>
              <w:right w:w="57" w:type="dxa"/>
            </w:tcMar>
          </w:tcPr>
          <w:p w14:paraId="4EDFBABC" w14:textId="35146F7F" w:rsidR="00CC10AA" w:rsidRPr="00DD7F33" w:rsidRDefault="00CC10AA" w:rsidP="00CC10AA">
            <w:pPr>
              <w:spacing w:after="0" w:line="240" w:lineRule="auto"/>
              <w:rPr>
                <w:rFonts w:ascii="Times New Roman" w:eastAsia="Times New Roman" w:hAnsi="Times New Roman" w:cs="Times New Roman"/>
                <w:color w:val="000000"/>
                <w:sz w:val="18"/>
                <w:szCs w:val="18"/>
                <w:lang w:eastAsia="en-GB"/>
              </w:rPr>
            </w:pPr>
            <w:proofErr w:type="spellStart"/>
            <w:r w:rsidRPr="00DD7F33">
              <w:rPr>
                <w:rFonts w:ascii="Times New Roman" w:hAnsi="Times New Roman" w:cs="Times New Roman"/>
                <w:sz w:val="18"/>
                <w:szCs w:val="18"/>
              </w:rPr>
              <w:t>Hypoplastic</w:t>
            </w:r>
            <w:proofErr w:type="spellEnd"/>
            <w:r w:rsidRPr="00DD7F33">
              <w:rPr>
                <w:rFonts w:ascii="Times New Roman" w:hAnsi="Times New Roman" w:cs="Times New Roman"/>
                <w:sz w:val="18"/>
                <w:szCs w:val="18"/>
              </w:rPr>
              <w:t xml:space="preserve"> Left Heart Syndrome (HLHS)</w:t>
            </w:r>
            <w:r w:rsidR="00DA431E">
              <w:rPr>
                <w:rFonts w:ascii="Times New Roman" w:hAnsi="Times New Roman" w:cs="Times New Roman"/>
                <w:sz w:val="18"/>
                <w:szCs w:val="18"/>
              </w:rPr>
              <w:t>.</w:t>
            </w:r>
          </w:p>
        </w:tc>
        <w:tc>
          <w:tcPr>
            <w:tcW w:w="1663" w:type="dxa"/>
            <w:tcBorders>
              <w:top w:val="nil"/>
              <w:left w:val="nil"/>
              <w:bottom w:val="single" w:sz="4" w:space="0" w:color="auto"/>
              <w:right w:val="single" w:sz="4" w:space="0" w:color="auto"/>
            </w:tcBorders>
            <w:shd w:val="clear" w:color="auto" w:fill="auto"/>
            <w:tcMar>
              <w:left w:w="57" w:type="dxa"/>
              <w:right w:w="57" w:type="dxa"/>
            </w:tcMar>
          </w:tcPr>
          <w:p w14:paraId="780BAFF6" w14:textId="779DB040" w:rsidR="00CC10AA" w:rsidRPr="00DD7F33" w:rsidRDefault="00CC10AA" w:rsidP="00CC10AA">
            <w:pPr>
              <w:spacing w:after="0" w:line="240" w:lineRule="auto"/>
              <w:rPr>
                <w:rFonts w:ascii="Times New Roman" w:eastAsia="Times New Roman" w:hAnsi="Times New Roman" w:cs="Times New Roman"/>
                <w:color w:val="000000"/>
                <w:sz w:val="18"/>
                <w:szCs w:val="18"/>
                <w:lang w:eastAsia="en-GB"/>
              </w:rPr>
            </w:pPr>
            <w:r w:rsidRPr="00DD7F33">
              <w:rPr>
                <w:rFonts w:ascii="Times New Roman" w:hAnsi="Times New Roman" w:cs="Times New Roman"/>
                <w:sz w:val="18"/>
                <w:szCs w:val="18"/>
              </w:rPr>
              <w:t xml:space="preserve">The </w:t>
            </w:r>
            <w:r w:rsidR="00DA431E">
              <w:rPr>
                <w:rFonts w:ascii="Times New Roman" w:hAnsi="Times New Roman" w:cs="Times New Roman"/>
                <w:sz w:val="18"/>
                <w:szCs w:val="18"/>
              </w:rPr>
              <w:t>s</w:t>
            </w:r>
            <w:r w:rsidRPr="00DD7F33">
              <w:rPr>
                <w:rFonts w:ascii="Times New Roman" w:hAnsi="Times New Roman" w:cs="Times New Roman"/>
                <w:sz w:val="18"/>
                <w:szCs w:val="18"/>
              </w:rPr>
              <w:t xml:space="preserve">ibling perception questionnaire was used to </w:t>
            </w:r>
            <w:r w:rsidR="00EA49A9" w:rsidRPr="00DD7F33">
              <w:rPr>
                <w:rFonts w:ascii="Times New Roman" w:hAnsi="Times New Roman" w:cs="Times New Roman"/>
                <w:sz w:val="18"/>
                <w:szCs w:val="18"/>
              </w:rPr>
              <w:t>assess</w:t>
            </w:r>
            <w:r w:rsidRPr="00DD7F33">
              <w:rPr>
                <w:rFonts w:ascii="Times New Roman" w:hAnsi="Times New Roman" w:cs="Times New Roman"/>
                <w:sz w:val="18"/>
                <w:szCs w:val="18"/>
              </w:rPr>
              <w:t xml:space="preserve"> the adjustment of siblings and caregivers to a child’s chronic illness.</w:t>
            </w:r>
          </w:p>
        </w:tc>
        <w:tc>
          <w:tcPr>
            <w:tcW w:w="1702" w:type="dxa"/>
            <w:tcBorders>
              <w:top w:val="nil"/>
              <w:left w:val="nil"/>
              <w:bottom w:val="single" w:sz="4" w:space="0" w:color="auto"/>
              <w:right w:val="single" w:sz="4" w:space="0" w:color="auto"/>
            </w:tcBorders>
            <w:shd w:val="clear" w:color="auto" w:fill="auto"/>
            <w:tcMar>
              <w:left w:w="57" w:type="dxa"/>
              <w:right w:w="57" w:type="dxa"/>
            </w:tcMar>
          </w:tcPr>
          <w:p w14:paraId="00E520D1" w14:textId="723741FD" w:rsidR="00CC10AA" w:rsidRDefault="00CC10AA" w:rsidP="00CC10AA">
            <w:pPr>
              <w:spacing w:after="0" w:line="240" w:lineRule="auto"/>
              <w:rPr>
                <w:rFonts w:ascii="Times New Roman" w:hAnsi="Times New Roman" w:cs="Times New Roman"/>
                <w:sz w:val="18"/>
                <w:szCs w:val="18"/>
              </w:rPr>
            </w:pPr>
            <w:r w:rsidRPr="00DD7F33">
              <w:rPr>
                <w:rFonts w:ascii="Times New Roman" w:hAnsi="Times New Roman" w:cs="Times New Roman"/>
                <w:sz w:val="18"/>
                <w:szCs w:val="18"/>
              </w:rPr>
              <w:t>Mean age of siblings was 12.5yrs old and 73% of the children with CHD had undergone the third stage of surgical repair.</w:t>
            </w:r>
          </w:p>
          <w:p w14:paraId="4049E77D" w14:textId="4CEB7D85" w:rsidR="009B4DC0" w:rsidRDefault="009B4DC0" w:rsidP="00CC10AA">
            <w:pPr>
              <w:spacing w:after="0" w:line="240" w:lineRule="auto"/>
              <w:rPr>
                <w:rFonts w:ascii="Times New Roman" w:eastAsia="Times New Roman" w:hAnsi="Times New Roman" w:cs="Times New Roman"/>
                <w:color w:val="000000"/>
                <w:sz w:val="18"/>
                <w:szCs w:val="18"/>
                <w:lang w:eastAsia="en-GB"/>
              </w:rPr>
            </w:pPr>
          </w:p>
          <w:p w14:paraId="736A5F42" w14:textId="128E866A" w:rsidR="009B4DC0" w:rsidRPr="00DD7F33" w:rsidRDefault="009B4DC0" w:rsidP="00B04A41">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Caregivers reported more difficulties among siblings of children with CHD than siblings </w:t>
            </w:r>
            <w:r w:rsidR="001C5622">
              <w:rPr>
                <w:rFonts w:ascii="Times New Roman" w:eastAsia="Times New Roman" w:hAnsi="Times New Roman" w:cs="Times New Roman"/>
                <w:color w:val="000000"/>
                <w:sz w:val="18"/>
                <w:szCs w:val="18"/>
                <w:lang w:eastAsia="en-GB"/>
              </w:rPr>
              <w:t>themselves</w:t>
            </w:r>
            <w:r>
              <w:rPr>
                <w:rFonts w:ascii="Times New Roman" w:eastAsia="Times New Roman" w:hAnsi="Times New Roman" w:cs="Times New Roman"/>
                <w:color w:val="000000"/>
                <w:sz w:val="18"/>
                <w:szCs w:val="18"/>
                <w:lang w:eastAsia="en-GB"/>
              </w:rPr>
              <w:t>. Worse adjustment was found in older siblings.</w:t>
            </w:r>
          </w:p>
        </w:tc>
      </w:tr>
      <w:tr w:rsidR="00B929B8" w:rsidRPr="00DD7F33" w14:paraId="2CFCD7A8" w14:textId="77AD8162" w:rsidTr="00637897">
        <w:trPr>
          <w:trHeight w:val="384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69BEF088" w14:textId="774E6ECD"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Azhar</w:t>
            </w:r>
            <w:proofErr w:type="spellEnd"/>
            <w:r w:rsidRPr="00DD7F33">
              <w:rPr>
                <w:rFonts w:ascii="Times New Roman" w:eastAsia="Times New Roman" w:hAnsi="Times New Roman" w:cs="Times New Roman"/>
                <w:color w:val="000000"/>
                <w:sz w:val="18"/>
                <w:szCs w:val="18"/>
                <w:lang w:eastAsia="en-GB"/>
              </w:rPr>
              <w:t xml:space="preserve"> et al.</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D1E71FD" w14:textId="16FDB3ED"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6</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407D5EB" w14:textId="1DEC36EF"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audi Arabia</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BA67E7F" w14:textId="11312EA4"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assess the impact of</w:t>
            </w:r>
            <w:r w:rsidR="001C5622">
              <w:rPr>
                <w:rFonts w:ascii="Times New Roman" w:eastAsia="Times New Roman" w:hAnsi="Times New Roman" w:cs="Times New Roman"/>
                <w:color w:val="000000"/>
                <w:sz w:val="18"/>
                <w:szCs w:val="18"/>
                <w:lang w:eastAsia="en-GB"/>
              </w:rPr>
              <w:t xml:space="preserve"> CHD</w:t>
            </w:r>
            <w:r w:rsidRPr="00DD7F33">
              <w:rPr>
                <w:rFonts w:ascii="Times New Roman" w:eastAsia="Times New Roman" w:hAnsi="Times New Roman" w:cs="Times New Roman"/>
                <w:color w:val="000000"/>
                <w:sz w:val="18"/>
                <w:szCs w:val="18"/>
                <w:lang w:eastAsia="en-GB"/>
              </w:rPr>
              <w:t xml:space="preserve"> on bio-psychosocial aspects of the </w:t>
            </w:r>
            <w:r w:rsidR="001C5622">
              <w:rPr>
                <w:rFonts w:ascii="Times New Roman" w:eastAsia="Times New Roman" w:hAnsi="Times New Roman" w:cs="Times New Roman"/>
                <w:color w:val="000000"/>
                <w:sz w:val="18"/>
                <w:szCs w:val="18"/>
                <w:lang w:eastAsia="en-GB"/>
              </w:rPr>
              <w:t xml:space="preserve">QOL </w:t>
            </w:r>
            <w:r w:rsidRPr="00DD7F33">
              <w:rPr>
                <w:rFonts w:ascii="Times New Roman" w:eastAsia="Times New Roman" w:hAnsi="Times New Roman" w:cs="Times New Roman"/>
                <w:color w:val="000000"/>
                <w:sz w:val="18"/>
                <w:szCs w:val="18"/>
                <w:lang w:eastAsia="en-GB"/>
              </w:rPr>
              <w:t>of patients and their families.</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D4FBE27" w14:textId="21E1C64F"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ross-sectional, mixed methods, questionnaire completed by researcher in face to face interview.</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73ECD4A" w14:textId="7FC10780"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w:t>
            </w:r>
            <w:r w:rsidR="00DF6A47" w:rsidRPr="00DD7F33">
              <w:rPr>
                <w:rFonts w:ascii="Times New Roman" w:eastAsia="Times New Roman" w:hAnsi="Times New Roman" w:cs="Times New Roman"/>
                <w:color w:val="000000"/>
                <w:sz w:val="18"/>
                <w:szCs w:val="18"/>
                <w:lang w:eastAsia="en-GB"/>
              </w:rPr>
              <w:t xml:space="preserve"> and siblings</w:t>
            </w:r>
            <w:r w:rsidRPr="00DD7F33">
              <w:rPr>
                <w:rFonts w:ascii="Times New Roman" w:eastAsia="Times New Roman" w:hAnsi="Times New Roman" w:cs="Times New Roman"/>
                <w:color w:val="000000"/>
                <w:sz w:val="18"/>
                <w:szCs w:val="18"/>
                <w:lang w:eastAsia="en-GB"/>
              </w:rPr>
              <w:t xml:space="preserve"> of children with CHD (104 [57.8%] males; mean age ± standard deviation [SD] = 5.65 ± 4.8 years) from one hospital between May 2014 and August 2015.</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F5651BF" w14:textId="525F1534"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 of 180 children</w:t>
            </w:r>
            <w:r w:rsidR="00A42DB4">
              <w:rPr>
                <w:rFonts w:ascii="Times New Roman" w:eastAsia="Times New Roman" w:hAnsi="Times New Roman" w:cs="Times New Roman"/>
                <w:color w:val="000000"/>
                <w:sz w:val="18"/>
                <w:szCs w:val="18"/>
                <w:lang w:eastAsia="en-GB"/>
              </w:rPr>
              <w:t>.</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D8AD944" w14:textId="0C318839"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25 (69.4%) simple CHD, 55 (30.6%) complex CHD, 16 (8.9%) another child affected with CHD (not followed-up in hospital). Simple CHDs included: isolated congenital aortic valve disease; isolated congenital mitral valve disease; isolated patent foramen oval or small ASD; isolated small VSD with no associated lesions; and mild pulmonic stenosis. Complex CHD included: conduits, cyanotic CHDs, mitral atresia, and transposition of the great arteries.</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2BDC71D" w14:textId="335FA0DD"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Questionnaire developed for the study includes: 1) child’s demographic data, family social conditions, social security prescription, financial, psychological, and social support received; 2) impact of CHD on child QOL; 3) impact on parent QOL; 4) impact on sibling QOL; and 5) family needs and expectations.</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58C9353" w14:textId="3A5C080C"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32.8% had feeling of jealousy toward their sick sibling. 19.4% felt neglected by their parents because of siblings' disease. 11.1% school performance has been affected. Impact on QOL in biological (mean 7.09 </w:t>
            </w:r>
            <w:proofErr w:type="spellStart"/>
            <w:r w:rsidRPr="00DD7F33">
              <w:rPr>
                <w:rFonts w:ascii="Times New Roman" w:eastAsia="Times New Roman" w:hAnsi="Times New Roman" w:cs="Times New Roman"/>
                <w:color w:val="000000"/>
                <w:sz w:val="18"/>
                <w:szCs w:val="18"/>
                <w:lang w:eastAsia="en-GB"/>
              </w:rPr>
              <w:t>sd</w:t>
            </w:r>
            <w:proofErr w:type="spellEnd"/>
            <w:r w:rsidRPr="00DD7F33">
              <w:rPr>
                <w:rFonts w:ascii="Times New Roman" w:eastAsia="Times New Roman" w:hAnsi="Times New Roman" w:cs="Times New Roman"/>
                <w:color w:val="000000"/>
                <w:sz w:val="18"/>
                <w:szCs w:val="18"/>
                <w:lang w:eastAsia="en-GB"/>
              </w:rPr>
              <w:t xml:space="preserve"> 23.79), psychological (mean 24.96 </w:t>
            </w:r>
            <w:proofErr w:type="spellStart"/>
            <w:r w:rsidRPr="00DD7F33">
              <w:rPr>
                <w:rFonts w:ascii="Times New Roman" w:eastAsia="Times New Roman" w:hAnsi="Times New Roman" w:cs="Times New Roman"/>
                <w:color w:val="000000"/>
                <w:sz w:val="18"/>
                <w:szCs w:val="18"/>
                <w:lang w:eastAsia="en-GB"/>
              </w:rPr>
              <w:t>sd</w:t>
            </w:r>
            <w:proofErr w:type="spellEnd"/>
            <w:r w:rsidRPr="00DD7F33">
              <w:rPr>
                <w:rFonts w:ascii="Times New Roman" w:eastAsia="Times New Roman" w:hAnsi="Times New Roman" w:cs="Times New Roman"/>
                <w:color w:val="000000"/>
                <w:sz w:val="18"/>
                <w:szCs w:val="18"/>
                <w:lang w:eastAsia="en-GB"/>
              </w:rPr>
              <w:t xml:space="preserve"> 24.6), social (mean 8.28 </w:t>
            </w:r>
            <w:proofErr w:type="spellStart"/>
            <w:r w:rsidRPr="00DD7F33">
              <w:rPr>
                <w:rFonts w:ascii="Times New Roman" w:eastAsia="Times New Roman" w:hAnsi="Times New Roman" w:cs="Times New Roman"/>
                <w:color w:val="000000"/>
                <w:sz w:val="18"/>
                <w:szCs w:val="18"/>
                <w:lang w:eastAsia="en-GB"/>
              </w:rPr>
              <w:t>sd</w:t>
            </w:r>
            <w:proofErr w:type="spellEnd"/>
            <w:r w:rsidRPr="00DD7F33">
              <w:rPr>
                <w:rFonts w:ascii="Times New Roman" w:eastAsia="Times New Roman" w:hAnsi="Times New Roman" w:cs="Times New Roman"/>
                <w:color w:val="000000"/>
                <w:sz w:val="18"/>
                <w:szCs w:val="18"/>
                <w:lang w:eastAsia="en-GB"/>
              </w:rPr>
              <w:t xml:space="preserve"> 19.15), global (mean 13.6 </w:t>
            </w:r>
            <w:proofErr w:type="spellStart"/>
            <w:r w:rsidRPr="00DD7F33">
              <w:rPr>
                <w:rFonts w:ascii="Times New Roman" w:eastAsia="Times New Roman" w:hAnsi="Times New Roman" w:cs="Times New Roman"/>
                <w:color w:val="000000"/>
                <w:sz w:val="18"/>
                <w:szCs w:val="18"/>
                <w:lang w:eastAsia="en-GB"/>
              </w:rPr>
              <w:t>sd</w:t>
            </w:r>
            <w:proofErr w:type="spellEnd"/>
            <w:r w:rsidRPr="00DD7F33">
              <w:rPr>
                <w:rFonts w:ascii="Times New Roman" w:eastAsia="Times New Roman" w:hAnsi="Times New Roman" w:cs="Times New Roman"/>
                <w:color w:val="000000"/>
                <w:sz w:val="18"/>
                <w:szCs w:val="18"/>
                <w:lang w:eastAsia="en-GB"/>
              </w:rPr>
              <w:t xml:space="preserve"> 14.27) domains.</w:t>
            </w:r>
          </w:p>
        </w:tc>
      </w:tr>
      <w:tr w:rsidR="00B929B8" w:rsidRPr="00DD7F33" w14:paraId="10C58C08" w14:textId="2A6B9490" w:rsidTr="00637897">
        <w:trPr>
          <w:trHeight w:val="552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7AEA0F49" w14:textId="56498250"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lastRenderedPageBreak/>
              <w:t>Haverman</w:t>
            </w:r>
            <w:proofErr w:type="spellEnd"/>
            <w:r w:rsidRPr="00DD7F33">
              <w:rPr>
                <w:rFonts w:ascii="Times New Roman" w:eastAsia="Times New Roman" w:hAnsi="Times New Roman" w:cs="Times New Roman"/>
                <w:color w:val="000000"/>
                <w:sz w:val="18"/>
                <w:szCs w:val="18"/>
                <w:lang w:eastAsia="en-GB"/>
              </w:rPr>
              <w:t xml:space="preserve"> et al</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05959C3" w14:textId="5D191EB0"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5</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ED5333A" w14:textId="27BB27CC"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Belgium</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41B2A69" w14:textId="51F27920"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assess Belgian siblings’ self-reported QOL and the impact of illness on four different paediatric illnesses.</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136ED6A" w14:textId="3392D82F"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Quantitative questionnaires. Control group data used from a study by </w:t>
            </w:r>
            <w:proofErr w:type="spellStart"/>
            <w:r w:rsidRPr="00DD7F33">
              <w:rPr>
                <w:rFonts w:ascii="Times New Roman" w:eastAsia="Times New Roman" w:hAnsi="Times New Roman" w:cs="Times New Roman"/>
                <w:color w:val="000000"/>
                <w:sz w:val="18"/>
                <w:szCs w:val="18"/>
                <w:lang w:eastAsia="en-GB"/>
              </w:rPr>
              <w:t>Wuytack</w:t>
            </w:r>
            <w:proofErr w:type="spellEnd"/>
            <w:r w:rsidRPr="00DD7F33">
              <w:rPr>
                <w:rFonts w:ascii="Times New Roman" w:eastAsia="Times New Roman" w:hAnsi="Times New Roman" w:cs="Times New Roman"/>
                <w:color w:val="000000"/>
                <w:sz w:val="18"/>
                <w:szCs w:val="18"/>
                <w:lang w:eastAsia="en-GB"/>
              </w:rPr>
              <w:t xml:space="preserve"> in 2008.</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33ECB3C" w14:textId="2E0677B7"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iblings (aged 10 - 18) of children with four chronic conditions</w:t>
            </w:r>
            <w:r w:rsidR="00A42DB4">
              <w:rPr>
                <w:rFonts w:ascii="Times New Roman" w:eastAsia="Times New Roman" w:hAnsi="Times New Roman" w:cs="Times New Roman"/>
                <w:color w:val="000000"/>
                <w:sz w:val="18"/>
                <w:szCs w:val="18"/>
                <w:lang w:eastAsia="en-GB"/>
              </w:rPr>
              <w:t xml:space="preserve">. </w:t>
            </w:r>
            <w:r w:rsidRPr="00DD7F33">
              <w:rPr>
                <w:rFonts w:ascii="Times New Roman" w:eastAsia="Times New Roman" w:hAnsi="Times New Roman" w:cs="Times New Roman"/>
                <w:color w:val="000000"/>
                <w:sz w:val="18"/>
                <w:szCs w:val="18"/>
                <w:lang w:eastAsia="en-GB"/>
              </w:rPr>
              <w:t>Mean age of total illness groups 13.4, CHD, 14.3.</w:t>
            </w:r>
            <w:r w:rsidR="004E79E2" w:rsidRPr="00DD7F33">
              <w:rPr>
                <w:rFonts w:ascii="Times New Roman" w:eastAsia="Times New Roman" w:hAnsi="Times New Roman" w:cs="Times New Roman"/>
                <w:color w:val="000000"/>
                <w:sz w:val="18"/>
                <w:szCs w:val="18"/>
                <w:lang w:eastAsia="en-GB"/>
              </w:rPr>
              <w:t xml:space="preserve"> </w:t>
            </w:r>
            <w:r w:rsidRPr="00DD7F33">
              <w:rPr>
                <w:rFonts w:ascii="Times New Roman" w:eastAsia="Times New Roman" w:hAnsi="Times New Roman" w:cs="Times New Roman"/>
                <w:color w:val="000000"/>
                <w:sz w:val="18"/>
                <w:szCs w:val="18"/>
                <w:lang w:eastAsia="en-GB"/>
              </w:rPr>
              <w:t>Gender of total illness group 68 boys and 63 girls, 8 boys and 13 girls in CHD group. Control group data extracted from questionnaires completed by 437 children in 2008 - 131 siblings matched according to age and sex.</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B077A77" w14:textId="15CD9134"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iblings (n=131)</w:t>
            </w:r>
            <w:r w:rsidR="00A42DB4">
              <w:rPr>
                <w:rFonts w:ascii="Times New Roman" w:eastAsia="Times New Roman" w:hAnsi="Times New Roman" w:cs="Times New Roman"/>
                <w:color w:val="000000"/>
                <w:sz w:val="18"/>
                <w:szCs w:val="18"/>
                <w:lang w:eastAsia="en-GB"/>
              </w:rPr>
              <w:t>.</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8F1ED84" w14:textId="3C28C6B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Unwell sibling had four </w:t>
            </w:r>
            <w:r w:rsidR="006F3E48" w:rsidRPr="00DD7F33">
              <w:rPr>
                <w:rFonts w:ascii="Times New Roman" w:eastAsia="Times New Roman" w:hAnsi="Times New Roman" w:cs="Times New Roman"/>
                <w:color w:val="000000"/>
                <w:sz w:val="18"/>
                <w:szCs w:val="18"/>
                <w:lang w:eastAsia="en-GB"/>
              </w:rPr>
              <w:t>chronic conditions</w:t>
            </w:r>
            <w:r w:rsidRPr="00DD7F33">
              <w:rPr>
                <w:rFonts w:ascii="Times New Roman" w:eastAsia="Times New Roman" w:hAnsi="Times New Roman" w:cs="Times New Roman"/>
                <w:color w:val="000000"/>
                <w:sz w:val="18"/>
                <w:szCs w:val="18"/>
                <w:lang w:eastAsia="en-GB"/>
              </w:rPr>
              <w:t xml:space="preserve">: cancer, </w:t>
            </w:r>
            <w:r w:rsidR="006F3E48" w:rsidRPr="00DD7F33">
              <w:rPr>
                <w:rFonts w:ascii="Times New Roman" w:eastAsia="Times New Roman" w:hAnsi="Times New Roman" w:cs="Times New Roman"/>
                <w:color w:val="000000"/>
                <w:sz w:val="18"/>
                <w:szCs w:val="18"/>
                <w:lang w:eastAsia="en-GB"/>
              </w:rPr>
              <w:t>type 1</w:t>
            </w:r>
            <w:r w:rsidRPr="00DD7F33">
              <w:rPr>
                <w:rFonts w:ascii="Times New Roman" w:eastAsia="Times New Roman" w:hAnsi="Times New Roman" w:cs="Times New Roman"/>
                <w:color w:val="000000"/>
                <w:sz w:val="18"/>
                <w:szCs w:val="18"/>
                <w:lang w:eastAsia="en-GB"/>
              </w:rPr>
              <w:t xml:space="preserve"> diabetes, CHD and CF. CHD included serious heart defects e.g. </w:t>
            </w:r>
            <w:r w:rsidR="00A42DB4">
              <w:rPr>
                <w:rFonts w:ascii="Times New Roman" w:eastAsia="Times New Roman" w:hAnsi="Times New Roman" w:cs="Times New Roman"/>
                <w:color w:val="000000"/>
                <w:sz w:val="18"/>
                <w:szCs w:val="18"/>
                <w:lang w:eastAsia="en-GB"/>
              </w:rPr>
              <w:t>T</w:t>
            </w:r>
            <w:r w:rsidRPr="00DD7F33">
              <w:rPr>
                <w:rFonts w:ascii="Times New Roman" w:eastAsia="Times New Roman" w:hAnsi="Times New Roman" w:cs="Times New Roman"/>
                <w:color w:val="000000"/>
                <w:sz w:val="18"/>
                <w:szCs w:val="18"/>
                <w:lang w:eastAsia="en-GB"/>
              </w:rPr>
              <w:t xml:space="preserve">etralogy of </w:t>
            </w:r>
            <w:proofErr w:type="spellStart"/>
            <w:r w:rsidRPr="00DD7F33">
              <w:rPr>
                <w:rFonts w:ascii="Times New Roman" w:eastAsia="Times New Roman" w:hAnsi="Times New Roman" w:cs="Times New Roman"/>
                <w:color w:val="000000"/>
                <w:sz w:val="18"/>
                <w:szCs w:val="18"/>
                <w:lang w:eastAsia="en-GB"/>
              </w:rPr>
              <w:t>Fallot</w:t>
            </w:r>
            <w:proofErr w:type="spellEnd"/>
            <w:r w:rsidRPr="00DD7F33">
              <w:rPr>
                <w:rFonts w:ascii="Times New Roman" w:eastAsia="Times New Roman" w:hAnsi="Times New Roman" w:cs="Times New Roman"/>
                <w:color w:val="000000"/>
                <w:sz w:val="18"/>
                <w:szCs w:val="18"/>
                <w:lang w:eastAsia="en-GB"/>
              </w:rPr>
              <w:t xml:space="preserve"> (n=11), </w:t>
            </w:r>
            <w:proofErr w:type="spellStart"/>
            <w:r w:rsidRPr="00DD7F33">
              <w:rPr>
                <w:rFonts w:ascii="Times New Roman" w:eastAsia="Times New Roman" w:hAnsi="Times New Roman" w:cs="Times New Roman"/>
                <w:color w:val="000000"/>
                <w:sz w:val="18"/>
                <w:szCs w:val="18"/>
                <w:lang w:eastAsia="en-GB"/>
              </w:rPr>
              <w:t>univentricular</w:t>
            </w:r>
            <w:proofErr w:type="spellEnd"/>
            <w:r w:rsidRPr="00DD7F33">
              <w:rPr>
                <w:rFonts w:ascii="Times New Roman" w:eastAsia="Times New Roman" w:hAnsi="Times New Roman" w:cs="Times New Roman"/>
                <w:color w:val="000000"/>
                <w:sz w:val="18"/>
                <w:szCs w:val="18"/>
                <w:lang w:eastAsia="en-GB"/>
              </w:rPr>
              <w:t xml:space="preserve"> heart (n=10). All had at least one major heart surgery. 10 took daily medication.</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431A2F7" w14:textId="7831D6D8"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Study group: </w:t>
            </w:r>
            <w:r w:rsidR="006F3E48" w:rsidRPr="00DD7F33">
              <w:rPr>
                <w:rFonts w:ascii="Times New Roman" w:eastAsia="Times New Roman" w:hAnsi="Times New Roman" w:cs="Times New Roman"/>
                <w:color w:val="000000"/>
                <w:sz w:val="18"/>
                <w:szCs w:val="18"/>
                <w:lang w:eastAsia="en-GB"/>
              </w:rPr>
              <w:t>demographic and illness variables</w:t>
            </w:r>
            <w:r w:rsidRPr="00DD7F33">
              <w:rPr>
                <w:rFonts w:ascii="Times New Roman" w:eastAsia="Times New Roman" w:hAnsi="Times New Roman" w:cs="Times New Roman"/>
                <w:color w:val="000000"/>
                <w:sz w:val="18"/>
                <w:szCs w:val="18"/>
                <w:lang w:eastAsia="en-GB"/>
              </w:rPr>
              <w:t xml:space="preserve">, QOL (CHQ-CF87), </w:t>
            </w:r>
            <w:r w:rsidR="006F3E48" w:rsidRPr="00DD7F33">
              <w:rPr>
                <w:rFonts w:ascii="Times New Roman" w:eastAsia="Times New Roman" w:hAnsi="Times New Roman" w:cs="Times New Roman"/>
                <w:color w:val="000000"/>
                <w:sz w:val="18"/>
                <w:szCs w:val="18"/>
                <w:lang w:eastAsia="en-GB"/>
              </w:rPr>
              <w:t>Impact of illness</w:t>
            </w:r>
            <w:r w:rsidRPr="00DD7F33">
              <w:rPr>
                <w:rFonts w:ascii="Times New Roman" w:eastAsia="Times New Roman" w:hAnsi="Times New Roman" w:cs="Times New Roman"/>
                <w:color w:val="000000"/>
                <w:sz w:val="18"/>
                <w:szCs w:val="18"/>
                <w:lang w:eastAsia="en-GB"/>
              </w:rPr>
              <w:t xml:space="preserve"> (</w:t>
            </w:r>
            <w:r w:rsidR="006F3E48" w:rsidRPr="00DD7F33">
              <w:rPr>
                <w:rFonts w:ascii="Times New Roman" w:eastAsia="Times New Roman" w:hAnsi="Times New Roman" w:cs="Times New Roman"/>
                <w:color w:val="000000"/>
                <w:sz w:val="18"/>
                <w:szCs w:val="18"/>
                <w:lang w:eastAsia="en-GB"/>
              </w:rPr>
              <w:t>Sibling Perception Questionnaire</w:t>
            </w:r>
            <w:r w:rsidRPr="00DD7F33">
              <w:rPr>
                <w:rFonts w:ascii="Times New Roman" w:eastAsia="Times New Roman" w:hAnsi="Times New Roman" w:cs="Times New Roman"/>
                <w:color w:val="000000"/>
                <w:sz w:val="18"/>
                <w:szCs w:val="18"/>
                <w:lang w:eastAsia="en-GB"/>
              </w:rPr>
              <w:t>) completed at home.</w:t>
            </w:r>
            <w:r w:rsidR="004E79E2" w:rsidRPr="00DD7F33">
              <w:rPr>
                <w:rFonts w:ascii="Times New Roman" w:eastAsia="Times New Roman" w:hAnsi="Times New Roman" w:cs="Times New Roman"/>
                <w:color w:val="000000"/>
                <w:sz w:val="18"/>
                <w:szCs w:val="18"/>
                <w:lang w:eastAsia="en-GB"/>
              </w:rPr>
              <w:t xml:space="preserve"> </w:t>
            </w:r>
            <w:r w:rsidRPr="00DD7F33">
              <w:rPr>
                <w:rFonts w:ascii="Times New Roman" w:eastAsia="Times New Roman" w:hAnsi="Times New Roman" w:cs="Times New Roman"/>
                <w:color w:val="000000"/>
                <w:sz w:val="18"/>
                <w:szCs w:val="18"/>
                <w:lang w:eastAsia="en-GB"/>
              </w:rPr>
              <w:t>Control group: Child Health Questionnaire, completed at school.</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F45B88B" w14:textId="3FEE0CBD"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Siblings with CHD and cancer had lower </w:t>
            </w:r>
            <w:r w:rsidR="001C5622">
              <w:rPr>
                <w:rFonts w:ascii="Times New Roman" w:eastAsia="Times New Roman" w:hAnsi="Times New Roman" w:cs="Times New Roman"/>
                <w:color w:val="000000"/>
                <w:sz w:val="18"/>
                <w:szCs w:val="18"/>
                <w:lang w:eastAsia="en-GB"/>
              </w:rPr>
              <w:t xml:space="preserve">QOL </w:t>
            </w:r>
            <w:r w:rsidRPr="00DD7F33">
              <w:rPr>
                <w:rFonts w:ascii="Times New Roman" w:eastAsia="Times New Roman" w:hAnsi="Times New Roman" w:cs="Times New Roman"/>
                <w:color w:val="000000"/>
                <w:sz w:val="18"/>
                <w:szCs w:val="18"/>
                <w:lang w:eastAsia="en-GB"/>
              </w:rPr>
              <w:t xml:space="preserve">compared to siblings with other chronic conditions. Siblings of </w:t>
            </w:r>
            <w:proofErr w:type="gramStart"/>
            <w:r w:rsidRPr="00DD7F33">
              <w:rPr>
                <w:rFonts w:ascii="Times New Roman" w:eastAsia="Times New Roman" w:hAnsi="Times New Roman" w:cs="Times New Roman"/>
                <w:color w:val="000000"/>
                <w:sz w:val="18"/>
                <w:szCs w:val="18"/>
                <w:lang w:eastAsia="en-GB"/>
              </w:rPr>
              <w:t>unwell</w:t>
            </w:r>
            <w:proofErr w:type="gramEnd"/>
            <w:r w:rsidRPr="00DD7F33">
              <w:rPr>
                <w:rFonts w:ascii="Times New Roman" w:eastAsia="Times New Roman" w:hAnsi="Times New Roman" w:cs="Times New Roman"/>
                <w:color w:val="000000"/>
                <w:sz w:val="18"/>
                <w:szCs w:val="18"/>
                <w:lang w:eastAsia="en-GB"/>
              </w:rPr>
              <w:t xml:space="preserve"> child rate QOL higher but only significant for bodily pain. Siblings of children with CHD or cancer had more behavioural / internalizing problems than siblings of children with cystic fibrosis / diabetes. Siblings of children with cancer higher impact than other conditions.</w:t>
            </w:r>
          </w:p>
        </w:tc>
      </w:tr>
      <w:tr w:rsidR="00B929B8" w:rsidRPr="00DD7F33" w14:paraId="7A3323B5" w14:textId="4053676A" w:rsidTr="00637897">
        <w:trPr>
          <w:trHeight w:val="408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0599D917" w14:textId="7C2F3359"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lastRenderedPageBreak/>
              <w:t>Redshaw</w:t>
            </w:r>
            <w:proofErr w:type="spellEnd"/>
            <w:r w:rsidRPr="00DD7F33">
              <w:rPr>
                <w:rFonts w:ascii="Times New Roman" w:eastAsia="Times New Roman" w:hAnsi="Times New Roman" w:cs="Times New Roman"/>
                <w:color w:val="000000"/>
                <w:sz w:val="18"/>
                <w:szCs w:val="18"/>
                <w:lang w:eastAsia="en-GB"/>
              </w:rPr>
              <w:t xml:space="preserve"> &amp; Wilson</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A29F416" w14:textId="39D1D1C5"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2</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685DAB1" w14:textId="416956BF"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Australia</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82384F4" w14:textId="707CF3FD"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analyse statement</w:t>
            </w:r>
            <w:r w:rsidR="00A42DB4">
              <w:rPr>
                <w:rFonts w:ascii="Times New Roman" w:eastAsia="Times New Roman" w:hAnsi="Times New Roman" w:cs="Times New Roman"/>
                <w:color w:val="000000"/>
                <w:sz w:val="18"/>
                <w:szCs w:val="18"/>
                <w:lang w:eastAsia="en-GB"/>
              </w:rPr>
              <w:t>s</w:t>
            </w:r>
            <w:r w:rsidRPr="00DD7F33">
              <w:rPr>
                <w:rFonts w:ascii="Times New Roman" w:eastAsia="Times New Roman" w:hAnsi="Times New Roman" w:cs="Times New Roman"/>
                <w:color w:val="000000"/>
                <w:sz w:val="18"/>
                <w:szCs w:val="18"/>
                <w:lang w:eastAsia="en-GB"/>
              </w:rPr>
              <w:t xml:space="preserve"> made by parents in interviews regarding an evaluation of the Heart Beads </w:t>
            </w:r>
            <w:r w:rsidR="001C5622">
              <w:rPr>
                <w:rFonts w:ascii="Times New Roman" w:eastAsia="Times New Roman" w:hAnsi="Times New Roman" w:cs="Times New Roman"/>
                <w:color w:val="000000"/>
                <w:sz w:val="18"/>
                <w:szCs w:val="18"/>
                <w:lang w:eastAsia="en-GB"/>
              </w:rPr>
              <w:t>P</w:t>
            </w:r>
            <w:r w:rsidRPr="00DD7F33">
              <w:rPr>
                <w:rFonts w:ascii="Times New Roman" w:eastAsia="Times New Roman" w:hAnsi="Times New Roman" w:cs="Times New Roman"/>
                <w:color w:val="000000"/>
                <w:sz w:val="18"/>
                <w:szCs w:val="18"/>
                <w:lang w:eastAsia="en-GB"/>
              </w:rPr>
              <w:t xml:space="preserve">rogram </w:t>
            </w:r>
            <w:proofErr w:type="gramStart"/>
            <w:r w:rsidRPr="00DD7F33">
              <w:rPr>
                <w:rFonts w:ascii="Times New Roman" w:eastAsia="Times New Roman" w:hAnsi="Times New Roman" w:cs="Times New Roman"/>
                <w:color w:val="000000"/>
                <w:sz w:val="18"/>
                <w:szCs w:val="18"/>
                <w:lang w:eastAsia="en-GB"/>
              </w:rPr>
              <w:t>which commented on benefit for siblings.</w:t>
            </w:r>
            <w:proofErr w:type="gramEnd"/>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5B05784" w14:textId="04A928A6"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econdary analysis, qualitative interview.</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91A1262" w14:textId="707CC7FF"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milies of children with CHD who had a sibling and who participated in the Heart Beads Program. 19 family interviews were held with 17 mothers, three children/young people (4-year-old boy, 12-year-old girl and 15-year-old boy) and one father interviewed twice.</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840129D" w14:textId="37A5105F"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0/19 interviews analysed due to mention of siblings</w:t>
            </w:r>
            <w:r w:rsidR="00A42DB4">
              <w:rPr>
                <w:rFonts w:ascii="Times New Roman" w:eastAsia="Times New Roman" w:hAnsi="Times New Roman" w:cs="Times New Roman"/>
                <w:color w:val="000000"/>
                <w:sz w:val="18"/>
                <w:szCs w:val="18"/>
                <w:lang w:eastAsia="en-GB"/>
              </w:rPr>
              <w:t>.</w:t>
            </w:r>
          </w:p>
        </w:tc>
        <w:tc>
          <w:tcPr>
            <w:tcW w:w="2556"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D170924" w14:textId="5271DC76"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HD - no definition provided.</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7C6B0CC" w14:textId="6B2A41F8"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Qualitative interview, example questions provided.</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C7972BB" w14:textId="4F31B0A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wo themes: Touching and explaining - beads helped parents explain what was happening; Collecting beads to include a sibling - letting sibling thread beads, a way of including sibling.</w:t>
            </w:r>
          </w:p>
        </w:tc>
      </w:tr>
      <w:tr w:rsidR="00B929B8" w:rsidRPr="00DD7F33" w14:paraId="7919E21D" w14:textId="196E1C06" w:rsidTr="00637897">
        <w:trPr>
          <w:trHeight w:val="192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16EDC44D" w14:textId="5AB3186F"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Mughal et al.</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A908707" w14:textId="23BD4CBE"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1</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598F534" w14:textId="3035D683"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Lahore</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803A7AD" w14:textId="761CBC04"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To assess the socioeconomic status, treatment being offered, and the impact of </w:t>
            </w:r>
            <w:r w:rsidR="001C5622">
              <w:rPr>
                <w:rFonts w:ascii="Times New Roman" w:eastAsia="Times New Roman" w:hAnsi="Times New Roman" w:cs="Times New Roman"/>
                <w:color w:val="000000"/>
                <w:sz w:val="18"/>
                <w:szCs w:val="18"/>
                <w:lang w:eastAsia="en-GB"/>
              </w:rPr>
              <w:t xml:space="preserve">CHD </w:t>
            </w:r>
            <w:r w:rsidRPr="00DD7F33">
              <w:rPr>
                <w:rFonts w:ascii="Times New Roman" w:eastAsia="Times New Roman" w:hAnsi="Times New Roman" w:cs="Times New Roman"/>
                <w:color w:val="000000"/>
                <w:sz w:val="18"/>
                <w:szCs w:val="18"/>
                <w:lang w:eastAsia="en-GB"/>
              </w:rPr>
              <w:t>treatment on families.</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F44853E" w14:textId="4765D133"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Observational, quantitative questionnaire.</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2B87CDB" w14:textId="28177303"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 of children undergoing cardiac surgery or angiographic cardiac intervention. Mean age 39.1.</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A9AB599" w14:textId="7BAC7086"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 representing 211 children with CHD.</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C3598D4" w14:textId="5E860B7C"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Most had cardiac surgery (n=164) vs angiographic intervention. Detailed description of type of interventional treatment, closed heart surgery and </w:t>
            </w:r>
            <w:r w:rsidR="0005606D" w:rsidRPr="00DD7F33">
              <w:rPr>
                <w:rFonts w:ascii="Times New Roman" w:eastAsia="Times New Roman" w:hAnsi="Times New Roman" w:cs="Times New Roman"/>
                <w:color w:val="000000"/>
                <w:sz w:val="18"/>
                <w:szCs w:val="18"/>
                <w:lang w:eastAsia="en-GB"/>
              </w:rPr>
              <w:t>open-heart</w:t>
            </w:r>
            <w:r w:rsidRPr="00DD7F33">
              <w:rPr>
                <w:rFonts w:ascii="Times New Roman" w:eastAsia="Times New Roman" w:hAnsi="Times New Roman" w:cs="Times New Roman"/>
                <w:color w:val="000000"/>
                <w:sz w:val="18"/>
                <w:szCs w:val="18"/>
                <w:lang w:eastAsia="en-GB"/>
              </w:rPr>
              <w:t xml:space="preserve"> surgery presented in table III.</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F34EC96" w14:textId="520E29E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Interview using questionnaire </w:t>
            </w:r>
            <w:r w:rsidR="00EA49A9" w:rsidRPr="00DD7F33">
              <w:rPr>
                <w:rFonts w:ascii="Times New Roman" w:eastAsia="Times New Roman" w:hAnsi="Times New Roman" w:cs="Times New Roman"/>
                <w:color w:val="000000"/>
                <w:sz w:val="18"/>
                <w:szCs w:val="18"/>
                <w:lang w:eastAsia="en-GB"/>
              </w:rPr>
              <w:t>including</w:t>
            </w:r>
            <w:r w:rsidRPr="00DD7F33">
              <w:rPr>
                <w:rFonts w:ascii="Times New Roman" w:eastAsia="Times New Roman" w:hAnsi="Times New Roman" w:cs="Times New Roman"/>
                <w:color w:val="000000"/>
                <w:sz w:val="18"/>
                <w:szCs w:val="18"/>
                <w:lang w:eastAsia="en-GB"/>
              </w:rPr>
              <w:t xml:space="preserve"> demographic questions, cost of medicines and disposables, social impact on parents and siblings.</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C64FBB9" w14:textId="046B0A13"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HD affected schooling in 22.7% and health in 26.1% of siblings.</w:t>
            </w:r>
          </w:p>
        </w:tc>
      </w:tr>
      <w:tr w:rsidR="00B929B8" w:rsidRPr="00DD7F33" w14:paraId="0439D617" w14:textId="30E4F4E9" w:rsidTr="00637897">
        <w:trPr>
          <w:trHeight w:val="432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710460C1" w14:textId="3035D099"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lastRenderedPageBreak/>
              <w:t>Wray &amp; Maynard</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000AD72" w14:textId="1B903CD3"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05</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50AC674" w14:textId="077A29D2"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K</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96C3A64" w14:textId="2F7C18B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assess maternal perceptions of the impact of CHD on the child, parents, and siblings, and determine whether there were differences between different diagnostic groups, or between those with and without other health problems.</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808D788" w14:textId="46CD79F3"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Mixed methods, postal questionnaire.</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6416800" w14:textId="5F8F44D9"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Parents of children who had been inpatients on one cardiology ward </w:t>
            </w:r>
            <w:proofErr w:type="gramStart"/>
            <w:r w:rsidRPr="00DD7F33">
              <w:rPr>
                <w:rFonts w:ascii="Times New Roman" w:eastAsia="Times New Roman" w:hAnsi="Times New Roman" w:cs="Times New Roman"/>
                <w:color w:val="000000"/>
                <w:sz w:val="18"/>
                <w:szCs w:val="18"/>
                <w:lang w:eastAsia="en-GB"/>
              </w:rPr>
              <w:t>between 1995-1999</w:t>
            </w:r>
            <w:proofErr w:type="gramEnd"/>
            <w:r w:rsidRPr="00DD7F33">
              <w:rPr>
                <w:rFonts w:ascii="Times New Roman" w:eastAsia="Times New Roman" w:hAnsi="Times New Roman" w:cs="Times New Roman"/>
                <w:color w:val="000000"/>
                <w:sz w:val="18"/>
                <w:szCs w:val="18"/>
                <w:lang w:eastAsia="en-GB"/>
              </w:rPr>
              <w:t>.</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63FC1E8" w14:textId="165131C5"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 (n=209)</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6FECF6E" w14:textId="43EF0C7C"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Majority had </w:t>
            </w:r>
            <w:proofErr w:type="spellStart"/>
            <w:r w:rsidRPr="00DD7F33">
              <w:rPr>
                <w:rFonts w:ascii="Times New Roman" w:eastAsia="Times New Roman" w:hAnsi="Times New Roman" w:cs="Times New Roman"/>
                <w:color w:val="000000"/>
                <w:sz w:val="18"/>
                <w:szCs w:val="18"/>
                <w:lang w:eastAsia="en-GB"/>
              </w:rPr>
              <w:t>acyanotic</w:t>
            </w:r>
            <w:proofErr w:type="spellEnd"/>
            <w:r w:rsidRPr="00DD7F33">
              <w:rPr>
                <w:rFonts w:ascii="Times New Roman" w:eastAsia="Times New Roman" w:hAnsi="Times New Roman" w:cs="Times New Roman"/>
                <w:color w:val="000000"/>
                <w:sz w:val="18"/>
                <w:szCs w:val="18"/>
                <w:lang w:eastAsia="en-GB"/>
              </w:rPr>
              <w:t xml:space="preserve"> or cyanotic lesions, 24 had transplantation, 11 had miscellaneous cardiac disorders e.g. rheumatic valvar disease, cardiomyopathy, arrhythmias or Kawasaki disease.</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8686308" w14:textId="68D2FD1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unctional status measure and questionnaire developed for the study included: medical and surgical aspects of diagnosis and treatment, demographic information, perceived social support, impact of CHD on activities, family relationships, care issues and education.</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7AC3353" w14:textId="43C32811"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30% siblings perceived to be affected by cardiac malformation. Siblings of children with </w:t>
            </w:r>
            <w:proofErr w:type="spellStart"/>
            <w:r w:rsidRPr="00DD7F33">
              <w:rPr>
                <w:rFonts w:ascii="Times New Roman" w:eastAsia="Times New Roman" w:hAnsi="Times New Roman" w:cs="Times New Roman"/>
                <w:color w:val="000000"/>
                <w:sz w:val="18"/>
                <w:szCs w:val="18"/>
                <w:lang w:eastAsia="en-GB"/>
              </w:rPr>
              <w:t>acyanotic</w:t>
            </w:r>
            <w:proofErr w:type="spellEnd"/>
            <w:r w:rsidRPr="00DD7F33">
              <w:rPr>
                <w:rFonts w:ascii="Times New Roman" w:eastAsia="Times New Roman" w:hAnsi="Times New Roman" w:cs="Times New Roman"/>
                <w:color w:val="000000"/>
                <w:sz w:val="18"/>
                <w:szCs w:val="18"/>
                <w:lang w:eastAsia="en-GB"/>
              </w:rPr>
              <w:t xml:space="preserve"> lesions being affected in 16% of families, compared with 60% of transplanted patients, and 43 percent with cyanotic lesion. 25% parents gave more time to the ill child, more frequent in patients undergoing transplantation. 11 themes: Extra attention to sick child; Prevented from doing things as a family; Fear of getting too close to sick sibling; Feeling that sick child doesn’t have same rules to adhere to; Feeling left out; Anxiety/depression; Anger; Intolerance; Jealousy; Resentment; Insecurity.</w:t>
            </w:r>
          </w:p>
        </w:tc>
      </w:tr>
      <w:tr w:rsidR="00B929B8" w:rsidRPr="00DD7F33" w14:paraId="6D43C9E2" w14:textId="4A624A03" w:rsidTr="00637897">
        <w:trPr>
          <w:trHeight w:val="384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39D6E927" w14:textId="5A946C3B"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lastRenderedPageBreak/>
              <w:t>Janus &amp; Goldberg</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4BB4ADF" w14:textId="0B08E842"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97</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0340E5A" w14:textId="6FC2D0C4"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anada</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8175529" w14:textId="3BAF8415"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To assess behaviour problems in all children in families where one child was diagnosed with </w:t>
            </w:r>
            <w:r w:rsidR="00EA2D9B">
              <w:rPr>
                <w:rFonts w:ascii="Times New Roman" w:eastAsia="Times New Roman" w:hAnsi="Times New Roman" w:cs="Times New Roman"/>
                <w:color w:val="000000"/>
                <w:sz w:val="18"/>
                <w:szCs w:val="18"/>
                <w:lang w:eastAsia="en-GB"/>
              </w:rPr>
              <w:t xml:space="preserve">CHD </w:t>
            </w:r>
            <w:r w:rsidRPr="00DD7F33">
              <w:rPr>
                <w:rFonts w:ascii="Times New Roman" w:eastAsia="Times New Roman" w:hAnsi="Times New Roman" w:cs="Times New Roman"/>
                <w:color w:val="000000"/>
                <w:sz w:val="18"/>
                <w:szCs w:val="18"/>
                <w:lang w:eastAsia="en-GB"/>
              </w:rPr>
              <w:t>in infancy in relation to the treatment regimen for the child with CHD.</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22ABDCC" w14:textId="576AE0BC"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ross-sectional, quantitative, telephone interviews.</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CBFDB8E" w14:textId="2D894F7A"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 of child with CHD age 2.5-4 years old who a healthy sibling 4-14 years old.</w:t>
            </w:r>
            <w:r w:rsidR="00700B1C" w:rsidRPr="00DD7F33">
              <w:rPr>
                <w:rFonts w:ascii="Times New Roman" w:eastAsia="Times New Roman" w:hAnsi="Times New Roman" w:cs="Times New Roman"/>
                <w:color w:val="000000"/>
                <w:sz w:val="18"/>
                <w:szCs w:val="18"/>
                <w:lang w:eastAsia="en-GB"/>
              </w:rPr>
              <w:t xml:space="preserve"> Due to small sample size of fathers, only </w:t>
            </w:r>
            <w:r w:rsidR="00EA49A9" w:rsidRPr="00DD7F33">
              <w:rPr>
                <w:rFonts w:ascii="Times New Roman" w:eastAsia="Times New Roman" w:hAnsi="Times New Roman" w:cs="Times New Roman"/>
                <w:color w:val="000000"/>
                <w:sz w:val="18"/>
                <w:szCs w:val="18"/>
                <w:lang w:eastAsia="en-GB"/>
              </w:rPr>
              <w:t>mothers’</w:t>
            </w:r>
            <w:r w:rsidR="00700B1C" w:rsidRPr="00DD7F33">
              <w:rPr>
                <w:rFonts w:ascii="Times New Roman" w:eastAsia="Times New Roman" w:hAnsi="Times New Roman" w:cs="Times New Roman"/>
                <w:color w:val="000000"/>
                <w:sz w:val="18"/>
                <w:szCs w:val="18"/>
                <w:lang w:eastAsia="en-GB"/>
              </w:rPr>
              <w:t xml:space="preserve"> reports used in </w:t>
            </w:r>
            <w:r w:rsidR="00233203" w:rsidRPr="00DD7F33">
              <w:rPr>
                <w:rFonts w:ascii="Times New Roman" w:eastAsia="Times New Roman" w:hAnsi="Times New Roman" w:cs="Times New Roman"/>
                <w:color w:val="000000"/>
                <w:sz w:val="18"/>
                <w:szCs w:val="18"/>
                <w:lang w:eastAsia="en-GB"/>
              </w:rPr>
              <w:t>some analyses</w:t>
            </w:r>
            <w:r w:rsidR="00700B1C" w:rsidRPr="00DD7F33">
              <w:rPr>
                <w:rFonts w:ascii="Times New Roman" w:eastAsia="Times New Roman" w:hAnsi="Times New Roman" w:cs="Times New Roman"/>
                <w:color w:val="000000"/>
                <w:sz w:val="18"/>
                <w:szCs w:val="18"/>
                <w:lang w:eastAsia="en-GB"/>
              </w:rPr>
              <w:t>.</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756A304" w14:textId="2168C76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Mothers completed data for 29 children with CHD and 43 healthy siblings. </w:t>
            </w:r>
            <w:r w:rsidRPr="00DD7F33">
              <w:rPr>
                <w:rFonts w:ascii="Times New Roman" w:eastAsia="Times New Roman" w:hAnsi="Times New Roman" w:cs="Times New Roman"/>
                <w:color w:val="000000"/>
                <w:sz w:val="18"/>
                <w:szCs w:val="18"/>
                <w:lang w:eastAsia="en-GB"/>
              </w:rPr>
              <w:br/>
              <w:t>Fathers completed data for 23 children with CHD and 33 healthy siblings.</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1B8A56C" w14:textId="4BDA8260"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reatment intensity based on hospitalizations, surgery, current treatment, check-up frequency and finality of surgical repair.</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3AEF952" w14:textId="18C88DA5"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Questionnaire included: treatment intensity, functional status, family accommodation of illness, behaviour problems, impact on healthy siblings, background measures.</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A9FBDDE" w14:textId="4CE36338"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Siblings more behaviour problems when child required less treatment. Stronger perceived effect of sibling reported when treatment more intense. Family life illness accommodation variables not correlated to sibling behaviour problems. More illness accommodation in families with siblings with behaviour problems in clinical range than non-clinical. Sibling behavioural </w:t>
            </w:r>
            <w:proofErr w:type="gramStart"/>
            <w:r w:rsidRPr="00DD7F33">
              <w:rPr>
                <w:rFonts w:ascii="Times New Roman" w:eastAsia="Times New Roman" w:hAnsi="Times New Roman" w:cs="Times New Roman"/>
                <w:color w:val="000000"/>
                <w:sz w:val="18"/>
                <w:szCs w:val="18"/>
                <w:lang w:eastAsia="en-GB"/>
              </w:rPr>
              <w:t>profile were</w:t>
            </w:r>
            <w:proofErr w:type="gramEnd"/>
            <w:r w:rsidRPr="00DD7F33">
              <w:rPr>
                <w:rFonts w:ascii="Times New Roman" w:eastAsia="Times New Roman" w:hAnsi="Times New Roman" w:cs="Times New Roman"/>
                <w:color w:val="000000"/>
                <w:sz w:val="18"/>
                <w:szCs w:val="18"/>
                <w:lang w:eastAsia="en-GB"/>
              </w:rPr>
              <w:t xml:space="preserve"> significantly and negatively associated with treatment intensity in following domains: social, thought, and attention problems, aggression, and delinquency.</w:t>
            </w:r>
          </w:p>
        </w:tc>
      </w:tr>
      <w:tr w:rsidR="00B929B8" w:rsidRPr="00DD7F33" w14:paraId="6A374C69" w14:textId="1FC51842" w:rsidTr="00637897">
        <w:trPr>
          <w:trHeight w:val="360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5CA4D3F1" w14:textId="37BE39CB"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lastRenderedPageBreak/>
              <w:t>Williams et al.</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A63B3AC" w14:textId="17BBFF62"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93</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DF08F46" w14:textId="224115E4"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hilippines</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0B53657" w14:textId="63EDD3E2"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explore the effects of paediatric chronic illness on sibling and maternal activity</w:t>
            </w:r>
            <w:r w:rsidR="00FD1142">
              <w:rPr>
                <w:rFonts w:ascii="Times New Roman" w:eastAsia="Times New Roman" w:hAnsi="Times New Roman" w:cs="Times New Roman"/>
                <w:color w:val="000000"/>
                <w:sz w:val="18"/>
                <w:szCs w:val="18"/>
                <w:lang w:eastAsia="en-GB"/>
              </w:rPr>
              <w:t>.</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2F26D24" w14:textId="35E66AC8"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ross sectional, mixed methods, qualitative interviews and quantitative questionnaires.</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951C723" w14:textId="577FB4C0"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00 families of children with neurological and cardiac conditions. Families primarily of lower socioeconomic status, with 4-6 children.</w:t>
            </w:r>
            <w:r w:rsidR="004E79E2" w:rsidRPr="00DD7F33">
              <w:rPr>
                <w:rFonts w:ascii="Times New Roman" w:eastAsia="Times New Roman" w:hAnsi="Times New Roman" w:cs="Times New Roman"/>
                <w:color w:val="000000"/>
                <w:sz w:val="18"/>
                <w:szCs w:val="18"/>
                <w:lang w:eastAsia="en-GB"/>
              </w:rPr>
              <w:t xml:space="preserve"> </w:t>
            </w:r>
            <w:r w:rsidRPr="00DD7F33">
              <w:rPr>
                <w:rFonts w:ascii="Times New Roman" w:eastAsia="Times New Roman" w:hAnsi="Times New Roman" w:cs="Times New Roman"/>
                <w:color w:val="000000"/>
                <w:sz w:val="18"/>
                <w:szCs w:val="18"/>
                <w:lang w:eastAsia="en-GB"/>
              </w:rPr>
              <w:t>Siblings were included if between 6-18 years old and emotionally and physically healthy.</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1514102" w14:textId="59462169"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Mothers (n=100) representing 57 children with CHD, and 43 with neurological condition</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537EBE0" w14:textId="309579E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Either congenital or acquired, at least 6 months duration, range of severity.</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D60DDD8" w14:textId="7172F653"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Structured interviews ~45 </w:t>
            </w:r>
            <w:proofErr w:type="gramStart"/>
            <w:r w:rsidRPr="00DD7F33">
              <w:rPr>
                <w:rFonts w:ascii="Times New Roman" w:eastAsia="Times New Roman" w:hAnsi="Times New Roman" w:cs="Times New Roman"/>
                <w:color w:val="000000"/>
                <w:sz w:val="18"/>
                <w:szCs w:val="18"/>
                <w:lang w:eastAsia="en-GB"/>
              </w:rPr>
              <w:t>minutes</w:t>
            </w:r>
            <w:proofErr w:type="gramEnd"/>
            <w:r w:rsidRPr="00DD7F33">
              <w:rPr>
                <w:rFonts w:ascii="Times New Roman" w:eastAsia="Times New Roman" w:hAnsi="Times New Roman" w:cs="Times New Roman"/>
                <w:color w:val="000000"/>
                <w:sz w:val="18"/>
                <w:szCs w:val="18"/>
                <w:lang w:eastAsia="en-GB"/>
              </w:rPr>
              <w:t xml:space="preserve"> duration.</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82B8FC4" w14:textId="5A76EF3F"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Mother reported significant increase in </w:t>
            </w:r>
            <w:r w:rsidR="0075782C" w:rsidRPr="00DD7F33">
              <w:rPr>
                <w:rFonts w:ascii="Times New Roman" w:eastAsia="Times New Roman" w:hAnsi="Times New Roman" w:cs="Times New Roman"/>
                <w:color w:val="000000"/>
                <w:sz w:val="18"/>
                <w:szCs w:val="18"/>
                <w:lang w:eastAsia="en-GB"/>
              </w:rPr>
              <w:t>sibling’s</w:t>
            </w:r>
            <w:r w:rsidRPr="00DD7F33">
              <w:rPr>
                <w:rFonts w:ascii="Times New Roman" w:eastAsia="Times New Roman" w:hAnsi="Times New Roman" w:cs="Times New Roman"/>
                <w:color w:val="000000"/>
                <w:sz w:val="18"/>
                <w:szCs w:val="18"/>
                <w:lang w:eastAsia="en-GB"/>
              </w:rPr>
              <w:t xml:space="preserve"> household and decrease in school and social activities. Significant decrease in maternal activities in 4/5 areas studies: caretaking of well children, housekeeping, provider role-related activities, and social activities. </w:t>
            </w:r>
            <w:r w:rsidR="00EA2D9B">
              <w:rPr>
                <w:rFonts w:ascii="Times New Roman" w:eastAsia="Times New Roman" w:hAnsi="Times New Roman" w:cs="Times New Roman"/>
                <w:color w:val="000000"/>
                <w:sz w:val="18"/>
                <w:szCs w:val="18"/>
                <w:lang w:eastAsia="en-GB"/>
              </w:rPr>
              <w:t xml:space="preserve">Female </w:t>
            </w:r>
            <w:r w:rsidRPr="00DD7F33">
              <w:rPr>
                <w:rFonts w:ascii="Times New Roman" w:eastAsia="Times New Roman" w:hAnsi="Times New Roman" w:cs="Times New Roman"/>
                <w:color w:val="000000"/>
                <w:sz w:val="18"/>
                <w:szCs w:val="18"/>
                <w:lang w:eastAsia="en-GB"/>
              </w:rPr>
              <w:t xml:space="preserve">siblings given twice as many caretaking activities as </w:t>
            </w:r>
            <w:r w:rsidR="00EA2D9B">
              <w:rPr>
                <w:rFonts w:ascii="Times New Roman" w:eastAsia="Times New Roman" w:hAnsi="Times New Roman" w:cs="Times New Roman"/>
                <w:color w:val="000000"/>
                <w:sz w:val="18"/>
                <w:szCs w:val="18"/>
                <w:lang w:eastAsia="en-GB"/>
              </w:rPr>
              <w:t>male</w:t>
            </w:r>
            <w:r w:rsidRPr="00DD7F33">
              <w:rPr>
                <w:rFonts w:ascii="Times New Roman" w:eastAsia="Times New Roman" w:hAnsi="Times New Roman" w:cs="Times New Roman"/>
                <w:color w:val="000000"/>
                <w:sz w:val="18"/>
                <w:szCs w:val="18"/>
                <w:lang w:eastAsia="en-GB"/>
              </w:rPr>
              <w:t>.</w:t>
            </w:r>
          </w:p>
        </w:tc>
      </w:tr>
      <w:tr w:rsidR="00B929B8" w:rsidRPr="00DD7F33" w14:paraId="36838B00" w14:textId="74B5F403" w:rsidTr="00637897">
        <w:trPr>
          <w:trHeight w:val="354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667B3BCC" w14:textId="674063AE"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Menke</w:t>
            </w:r>
            <w:proofErr w:type="spellEnd"/>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0B1F147" w14:textId="2C3D03E5"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87</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65820768" w14:textId="3BCB416E"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SA</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8632016" w14:textId="51EFFE07"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explore the impact of a child's chronic illness on school-aged siblings in the family system.</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DD2B6C6" w14:textId="7EF14435"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Qualitative interviews.</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7BA880C" w14:textId="08D29427"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iblings 6-12 years (mean age 9.6 years).</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A01FE18" w14:textId="7520800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iblings (n=72), 39 girls, from 53 families</w:t>
            </w:r>
            <w:r w:rsidR="002120A7">
              <w:rPr>
                <w:rFonts w:ascii="Times New Roman" w:eastAsia="Times New Roman" w:hAnsi="Times New Roman" w:cs="Times New Roman"/>
                <w:color w:val="000000"/>
                <w:sz w:val="18"/>
                <w:szCs w:val="18"/>
                <w:lang w:eastAsia="en-GB"/>
              </w:rPr>
              <w:t>.</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97D8802" w14:textId="7ADD1FFA"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iblings of children with cancer (n=20), cystic fibrosis (n=15), CHD (n=14), myelomeningocele (n=12) and/or severe burns (n=11).</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FD76B6D" w14:textId="529E8926"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tructured interview ~ 45 minutes duration, 90% in participant home.</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640FF00" w14:textId="5527D8D3"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Themes: needs and concerns - worries about self, sibling, parents, protective concerns; changes - parents treated differently more with CHD; comparing siblings and parents. CHD group more likely to have concerns of ill child than no concerns, fighting with ill child and others were most difficult, change in parents (equal yes and no), change in self (more </w:t>
            </w:r>
            <w:proofErr w:type="spellStart"/>
            <w:r w:rsidRPr="00DD7F33">
              <w:rPr>
                <w:rFonts w:ascii="Times New Roman" w:eastAsia="Times New Roman" w:hAnsi="Times New Roman" w:cs="Times New Roman"/>
                <w:color w:val="000000"/>
                <w:sz w:val="18"/>
                <w:szCs w:val="18"/>
                <w:lang w:eastAsia="en-GB"/>
              </w:rPr>
              <w:t>no</w:t>
            </w:r>
            <w:proofErr w:type="spellEnd"/>
            <w:r w:rsidRPr="00DD7F33">
              <w:rPr>
                <w:rFonts w:ascii="Times New Roman" w:eastAsia="Times New Roman" w:hAnsi="Times New Roman" w:cs="Times New Roman"/>
                <w:color w:val="000000"/>
                <w:sz w:val="18"/>
                <w:szCs w:val="18"/>
                <w:lang w:eastAsia="en-GB"/>
              </w:rPr>
              <w:t xml:space="preserve"> than yes), change in others (more </w:t>
            </w:r>
            <w:proofErr w:type="spellStart"/>
            <w:r w:rsidRPr="00DD7F33">
              <w:rPr>
                <w:rFonts w:ascii="Times New Roman" w:eastAsia="Times New Roman" w:hAnsi="Times New Roman" w:cs="Times New Roman"/>
                <w:color w:val="000000"/>
                <w:sz w:val="18"/>
                <w:szCs w:val="18"/>
                <w:lang w:eastAsia="en-GB"/>
              </w:rPr>
              <w:t>no</w:t>
            </w:r>
            <w:proofErr w:type="spellEnd"/>
            <w:r w:rsidRPr="00DD7F33">
              <w:rPr>
                <w:rFonts w:ascii="Times New Roman" w:eastAsia="Times New Roman" w:hAnsi="Times New Roman" w:cs="Times New Roman"/>
                <w:color w:val="000000"/>
                <w:sz w:val="18"/>
                <w:szCs w:val="18"/>
                <w:lang w:eastAsia="en-GB"/>
              </w:rPr>
              <w:t xml:space="preserve"> than yes).</w:t>
            </w:r>
          </w:p>
        </w:tc>
      </w:tr>
      <w:tr w:rsidR="00B929B8" w:rsidRPr="00DD7F33" w14:paraId="6DCE24FB" w14:textId="602EF77E" w:rsidTr="00637897">
        <w:trPr>
          <w:trHeight w:val="336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6F785D55" w14:textId="035EFD5F"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lastRenderedPageBreak/>
              <w:t>Lavigne</w:t>
            </w:r>
            <w:proofErr w:type="spellEnd"/>
            <w:r w:rsidRPr="00DD7F33">
              <w:rPr>
                <w:rFonts w:ascii="Times New Roman" w:eastAsia="Times New Roman" w:hAnsi="Times New Roman" w:cs="Times New Roman"/>
                <w:color w:val="000000"/>
                <w:sz w:val="18"/>
                <w:szCs w:val="18"/>
                <w:lang w:eastAsia="en-GB"/>
              </w:rPr>
              <w:t xml:space="preserve"> &amp; Ryan</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7A17A04" w14:textId="6E2AD6BD"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79</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8D2DA47" w14:textId="7C7CF775"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SA</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C0C7BC9" w14:textId="7DA135EC"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To compare the adjustment of </w:t>
            </w:r>
            <w:r w:rsidR="00B25E0E" w:rsidRPr="00DD7F33">
              <w:rPr>
                <w:rFonts w:ascii="Times New Roman" w:eastAsia="Times New Roman" w:hAnsi="Times New Roman" w:cs="Times New Roman"/>
                <w:color w:val="000000"/>
                <w:sz w:val="18"/>
                <w:szCs w:val="18"/>
                <w:lang w:eastAsia="en-GB"/>
              </w:rPr>
              <w:t>3-13-year-old</w:t>
            </w:r>
            <w:r w:rsidRPr="00DD7F33">
              <w:rPr>
                <w:rFonts w:ascii="Times New Roman" w:eastAsia="Times New Roman" w:hAnsi="Times New Roman" w:cs="Times New Roman"/>
                <w:color w:val="000000"/>
                <w:sz w:val="18"/>
                <w:szCs w:val="18"/>
                <w:lang w:eastAsia="en-GB"/>
              </w:rPr>
              <w:t xml:space="preserve"> siblings of paediatric haematology, cardiology and plastic surgery patients with healthy siblings.</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5F58505" w14:textId="2C9E9486"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ross-sectional, quantitative.</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6FCD0BB" w14:textId="5E8B0882"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arents recruited from clinics of children with CHD, haematology conditions, plastic surgery. Healthy controls recruited from a school. Data completed on oldest and youngest siblings age 3-13.</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BE06D73" w14:textId="16D24A1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iblings of children with CHD (n=57), haematology condition (n=62), plastic surgery (n=37), and healthy children (n=46).</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2BD3B49D" w14:textId="50870532"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CHD: various cardiac conditions, largest group ventricular septal defect (n=11). </w:t>
            </w:r>
            <w:r w:rsidRPr="00DD7F33">
              <w:rPr>
                <w:rFonts w:ascii="Times New Roman" w:eastAsia="Times New Roman" w:hAnsi="Times New Roman" w:cs="Times New Roman"/>
                <w:color w:val="000000"/>
                <w:sz w:val="18"/>
                <w:szCs w:val="18"/>
                <w:lang w:eastAsia="en-GB"/>
              </w:rPr>
              <w:br/>
              <w:t>Haematology: all but two had leukaemia or cancer, largest group ALL (n=23).</w:t>
            </w:r>
            <w:r w:rsidRPr="00DD7F33">
              <w:rPr>
                <w:rFonts w:ascii="Times New Roman" w:eastAsia="Times New Roman" w:hAnsi="Times New Roman" w:cs="Times New Roman"/>
                <w:color w:val="000000"/>
                <w:sz w:val="18"/>
                <w:szCs w:val="18"/>
                <w:lang w:eastAsia="en-GB"/>
              </w:rPr>
              <w:br/>
              <w:t>Plastic surgery: various diagnoses, largest group cleft palate, cleft lip and palate (n=12).</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3C4AAB9" w14:textId="1C7C62C9"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mily information form (demographic data), Louisville Behaviour Checklist (behaviours which reflect adjustment problems).</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AD6642E" w14:textId="25E869C8"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No relationship between severity of illness and psychopathology within CHD group. Social withdrawal, overall disturbance, and irritability: Illness groups worse than control. Visible illness (plastic surgery) worse than CHD and haematology.</w:t>
            </w:r>
          </w:p>
        </w:tc>
      </w:tr>
      <w:tr w:rsidR="00B929B8" w:rsidRPr="00DD7F33" w14:paraId="07B536AC" w14:textId="190F66FD" w:rsidTr="00637897">
        <w:trPr>
          <w:trHeight w:val="3360"/>
        </w:trPr>
        <w:tc>
          <w:tcPr>
            <w:tcW w:w="77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186D9D15" w14:textId="04D994D0"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Apley</w:t>
            </w:r>
            <w:proofErr w:type="spellEnd"/>
            <w:r w:rsidRPr="00DD7F33">
              <w:rPr>
                <w:rFonts w:ascii="Times New Roman" w:eastAsia="Times New Roman" w:hAnsi="Times New Roman" w:cs="Times New Roman"/>
                <w:color w:val="000000"/>
                <w:sz w:val="18"/>
                <w:szCs w:val="18"/>
                <w:lang w:eastAsia="en-GB"/>
              </w:rPr>
              <w:t xml:space="preserve"> et al.</w:t>
            </w:r>
          </w:p>
        </w:tc>
        <w:tc>
          <w:tcPr>
            <w:tcW w:w="75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02FF7AF" w14:textId="2A2EA297"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67</w:t>
            </w:r>
          </w:p>
        </w:tc>
        <w:tc>
          <w:tcPr>
            <w:tcW w:w="710"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0B3DD23D" w14:textId="5A204914" w:rsidR="00B929B8" w:rsidRPr="00DD7F33" w:rsidRDefault="00B929B8" w:rsidP="00B929B8">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K</w:t>
            </w:r>
          </w:p>
        </w:tc>
        <w:tc>
          <w:tcPr>
            <w:tcW w:w="1418"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DB72395" w14:textId="5DEA5994"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To determine whether CHD has an appreciable impact on the family of the affected child. If it has, to assess how the impact is influenced by the cardiac disorder, by the characteristics of the family, and by medical management.</w:t>
            </w:r>
          </w:p>
        </w:tc>
        <w:tc>
          <w:tcPr>
            <w:tcW w:w="1301"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55DCF886" w14:textId="788E934B"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Quantitative</w:t>
            </w:r>
            <w:r w:rsidR="00EB6B3B" w:rsidRPr="00DD7F33">
              <w:rPr>
                <w:rFonts w:ascii="Times New Roman" w:eastAsia="Times New Roman" w:hAnsi="Times New Roman" w:cs="Times New Roman"/>
                <w:color w:val="000000"/>
                <w:sz w:val="18"/>
                <w:szCs w:val="18"/>
                <w:lang w:eastAsia="en-GB"/>
              </w:rPr>
              <w:t xml:space="preserve"> methods</w:t>
            </w:r>
            <w:r w:rsidRPr="00DD7F33">
              <w:rPr>
                <w:rFonts w:ascii="Times New Roman" w:eastAsia="Times New Roman" w:hAnsi="Times New Roman" w:cs="Times New Roman"/>
                <w:color w:val="000000"/>
                <w:sz w:val="18"/>
                <w:szCs w:val="18"/>
                <w:lang w:eastAsia="en-GB"/>
              </w:rPr>
              <w:t xml:space="preserve"> unclear (see data collection methods).</w:t>
            </w:r>
          </w:p>
        </w:tc>
        <w:tc>
          <w:tcPr>
            <w:tcW w:w="1379"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19370E04" w14:textId="10B5ACB2"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Mothers of children from Bristol and SW UK. Unclear on recruitment procedures though it says "randomly" selected.</w:t>
            </w:r>
          </w:p>
        </w:tc>
        <w:tc>
          <w:tcPr>
            <w:tcW w:w="1524"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021610E" w14:textId="24AED34D"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70 families had siblings.</w:t>
            </w:r>
          </w:p>
        </w:tc>
        <w:tc>
          <w:tcPr>
            <w:tcW w:w="2556"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4B95395E" w14:textId="7770F227"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All congenital cardiac conditions: </w:t>
            </w:r>
            <w:r w:rsidR="00EA2D9B">
              <w:rPr>
                <w:rFonts w:ascii="Times New Roman" w:eastAsia="Times New Roman" w:hAnsi="Times New Roman" w:cs="Times New Roman"/>
                <w:color w:val="000000"/>
                <w:sz w:val="18"/>
                <w:szCs w:val="18"/>
                <w:lang w:eastAsia="en-GB"/>
              </w:rPr>
              <w:t>V</w:t>
            </w:r>
            <w:r w:rsidRPr="00DD7F33">
              <w:rPr>
                <w:rFonts w:ascii="Times New Roman" w:eastAsia="Times New Roman" w:hAnsi="Times New Roman" w:cs="Times New Roman"/>
                <w:color w:val="000000"/>
                <w:sz w:val="18"/>
                <w:szCs w:val="18"/>
                <w:lang w:eastAsia="en-GB"/>
              </w:rPr>
              <w:t xml:space="preserve">entricular </w:t>
            </w:r>
            <w:r w:rsidR="00EA2D9B">
              <w:rPr>
                <w:rFonts w:ascii="Times New Roman" w:eastAsia="Times New Roman" w:hAnsi="Times New Roman" w:cs="Times New Roman"/>
                <w:color w:val="000000"/>
                <w:sz w:val="18"/>
                <w:szCs w:val="18"/>
                <w:lang w:eastAsia="en-GB"/>
              </w:rPr>
              <w:t>s</w:t>
            </w:r>
            <w:r w:rsidRPr="00DD7F33">
              <w:rPr>
                <w:rFonts w:ascii="Times New Roman" w:eastAsia="Times New Roman" w:hAnsi="Times New Roman" w:cs="Times New Roman"/>
                <w:color w:val="000000"/>
                <w:sz w:val="18"/>
                <w:szCs w:val="18"/>
                <w:lang w:eastAsia="en-GB"/>
              </w:rPr>
              <w:t xml:space="preserve">eptal defect, </w:t>
            </w:r>
            <w:r w:rsidR="00EA2D9B">
              <w:rPr>
                <w:rFonts w:ascii="Times New Roman" w:eastAsia="Times New Roman" w:hAnsi="Times New Roman" w:cs="Times New Roman"/>
                <w:color w:val="000000"/>
                <w:sz w:val="18"/>
                <w:szCs w:val="18"/>
                <w:lang w:eastAsia="en-GB"/>
              </w:rPr>
              <w:t>A</w:t>
            </w:r>
            <w:r w:rsidRPr="00DD7F33">
              <w:rPr>
                <w:rFonts w:ascii="Times New Roman" w:eastAsia="Times New Roman" w:hAnsi="Times New Roman" w:cs="Times New Roman"/>
                <w:color w:val="000000"/>
                <w:sz w:val="18"/>
                <w:szCs w:val="18"/>
                <w:lang w:eastAsia="en-GB"/>
              </w:rPr>
              <w:t xml:space="preserve">trial septal defect, tetralogy of </w:t>
            </w:r>
            <w:proofErr w:type="spellStart"/>
            <w:r w:rsidR="00EA2D9B">
              <w:rPr>
                <w:rFonts w:ascii="Times New Roman" w:eastAsia="Times New Roman" w:hAnsi="Times New Roman" w:cs="Times New Roman"/>
                <w:color w:val="000000"/>
                <w:sz w:val="18"/>
                <w:szCs w:val="18"/>
                <w:lang w:eastAsia="en-GB"/>
              </w:rPr>
              <w:t>F</w:t>
            </w:r>
            <w:r w:rsidRPr="00DD7F33">
              <w:rPr>
                <w:rFonts w:ascii="Times New Roman" w:eastAsia="Times New Roman" w:hAnsi="Times New Roman" w:cs="Times New Roman"/>
                <w:color w:val="000000"/>
                <w:sz w:val="18"/>
                <w:szCs w:val="18"/>
                <w:lang w:eastAsia="en-GB"/>
              </w:rPr>
              <w:t>allot</w:t>
            </w:r>
            <w:proofErr w:type="spellEnd"/>
            <w:r w:rsidRPr="00DD7F33">
              <w:rPr>
                <w:rFonts w:ascii="Times New Roman" w:eastAsia="Times New Roman" w:hAnsi="Times New Roman" w:cs="Times New Roman"/>
                <w:color w:val="000000"/>
                <w:sz w:val="18"/>
                <w:szCs w:val="18"/>
                <w:lang w:eastAsia="en-GB"/>
              </w:rPr>
              <w:t xml:space="preserve">, patent ductus arteriosus, pulmonary stenosis, </w:t>
            </w:r>
            <w:proofErr w:type="spellStart"/>
            <w:r w:rsidRPr="00DD7F33">
              <w:rPr>
                <w:rFonts w:ascii="Times New Roman" w:eastAsia="Times New Roman" w:hAnsi="Times New Roman" w:cs="Times New Roman"/>
                <w:color w:val="000000"/>
                <w:sz w:val="18"/>
                <w:szCs w:val="18"/>
                <w:lang w:eastAsia="en-GB"/>
              </w:rPr>
              <w:t>coarctation</w:t>
            </w:r>
            <w:proofErr w:type="spellEnd"/>
            <w:r w:rsidRPr="00DD7F33">
              <w:rPr>
                <w:rFonts w:ascii="Times New Roman" w:eastAsia="Times New Roman" w:hAnsi="Times New Roman" w:cs="Times New Roman"/>
                <w:color w:val="000000"/>
                <w:sz w:val="18"/>
                <w:szCs w:val="18"/>
                <w:lang w:eastAsia="en-GB"/>
              </w:rPr>
              <w:t xml:space="preserve"> of aorta, aortic stenosis, miscellaneous.</w:t>
            </w:r>
          </w:p>
        </w:tc>
        <w:tc>
          <w:tcPr>
            <w:tcW w:w="1663"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36C6988D" w14:textId="743C1530"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nclear, quantitative surveys completed with researcher and "supplementary enquiries made of doctors, ward sisters and school teachers".</w:t>
            </w:r>
          </w:p>
        </w:tc>
        <w:tc>
          <w:tcPr>
            <w:tcW w:w="1702" w:type="dxa"/>
            <w:tcBorders>
              <w:top w:val="nil"/>
              <w:left w:val="nil"/>
              <w:bottom w:val="single" w:sz="4" w:space="0" w:color="auto"/>
              <w:right w:val="single" w:sz="4" w:space="0" w:color="auto"/>
            </w:tcBorders>
            <w:shd w:val="clear" w:color="auto" w:fill="auto"/>
            <w:tcMar>
              <w:left w:w="57" w:type="dxa"/>
              <w:right w:w="57" w:type="dxa"/>
            </w:tcMar>
            <w:vAlign w:val="center"/>
            <w:hideMark/>
          </w:tcPr>
          <w:p w14:paraId="7BD7250C" w14:textId="5B9C5FAD" w:rsidR="00B929B8" w:rsidRPr="00DD7F33" w:rsidRDefault="00B929B8" w:rsidP="00B929B8">
            <w:pPr>
              <w:spacing w:after="0" w:line="240" w:lineRule="auto"/>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 xml:space="preserve">27% </w:t>
            </w:r>
            <w:r w:rsidR="002120A7" w:rsidRPr="00DD7F33">
              <w:rPr>
                <w:rFonts w:ascii="Times New Roman" w:eastAsia="Times New Roman" w:hAnsi="Times New Roman" w:cs="Times New Roman"/>
                <w:color w:val="000000"/>
                <w:sz w:val="18"/>
                <w:szCs w:val="18"/>
                <w:lang w:eastAsia="en-GB"/>
              </w:rPr>
              <w:t>family’s</w:t>
            </w:r>
            <w:r w:rsidRPr="00DD7F33">
              <w:rPr>
                <w:rFonts w:ascii="Times New Roman" w:eastAsia="Times New Roman" w:hAnsi="Times New Roman" w:cs="Times New Roman"/>
                <w:color w:val="000000"/>
                <w:sz w:val="18"/>
                <w:szCs w:val="18"/>
                <w:lang w:eastAsia="en-GB"/>
              </w:rPr>
              <w:t xml:space="preserve"> siblings had behaviour problems, 13% psychosomatic disorders, </w:t>
            </w:r>
            <w:proofErr w:type="gramStart"/>
            <w:r w:rsidRPr="00DD7F33">
              <w:rPr>
                <w:rFonts w:ascii="Times New Roman" w:eastAsia="Times New Roman" w:hAnsi="Times New Roman" w:cs="Times New Roman"/>
                <w:color w:val="000000"/>
                <w:sz w:val="18"/>
                <w:szCs w:val="18"/>
                <w:lang w:eastAsia="en-GB"/>
              </w:rPr>
              <w:t>24</w:t>
            </w:r>
            <w:proofErr w:type="gramEnd"/>
            <w:r w:rsidRPr="00DD7F33">
              <w:rPr>
                <w:rFonts w:ascii="Times New Roman" w:eastAsia="Times New Roman" w:hAnsi="Times New Roman" w:cs="Times New Roman"/>
                <w:color w:val="000000"/>
                <w:sz w:val="18"/>
                <w:szCs w:val="18"/>
                <w:lang w:eastAsia="en-GB"/>
              </w:rPr>
              <w:t>% both. Siblings classified as disturbed in 4 of least severe and 9 of most severe families. Of 45 families with disturbed siblings: 33% had history of miscarriages, 18% history of sibling death. Of 25 families with no disturbed siblings: 4% had history of miscarriages, 4% had history of sibling death.</w:t>
            </w:r>
          </w:p>
        </w:tc>
      </w:tr>
    </w:tbl>
    <w:p w14:paraId="4C438F0D" w14:textId="77777777" w:rsidR="00B929B8" w:rsidRPr="00DD7F33" w:rsidRDefault="00B929B8" w:rsidP="00607069">
      <w:pPr>
        <w:sectPr w:rsidR="00B929B8" w:rsidRPr="00DD7F33" w:rsidSect="00B929B8">
          <w:pgSz w:w="16838" w:h="11906" w:orient="landscape"/>
          <w:pgMar w:top="1440" w:right="1440" w:bottom="1440" w:left="1440" w:header="708" w:footer="708" w:gutter="0"/>
          <w:cols w:space="708"/>
          <w:docGrid w:linePitch="360"/>
        </w:sectPr>
      </w:pPr>
    </w:p>
    <w:p w14:paraId="5BC553C4" w14:textId="1E1D24C4" w:rsidR="006F3E48" w:rsidRPr="00DD7F33" w:rsidRDefault="006F3E48" w:rsidP="006F3E48">
      <w:pPr>
        <w:pStyle w:val="Caption"/>
        <w:keepNext/>
      </w:pPr>
      <w:bookmarkStart w:id="13" w:name="_Ref525661105"/>
      <w:r w:rsidRPr="00DD7F33">
        <w:lastRenderedPageBreak/>
        <w:t xml:space="preserve">Table </w:t>
      </w:r>
      <w:r w:rsidR="008A2C9C" w:rsidRPr="00DD7F33">
        <w:rPr>
          <w:noProof/>
        </w:rPr>
        <w:fldChar w:fldCharType="begin"/>
      </w:r>
      <w:r w:rsidR="008A2C9C" w:rsidRPr="00DD7F33">
        <w:rPr>
          <w:noProof/>
        </w:rPr>
        <w:instrText xml:space="preserve"> SEQ Table \* ARABIC </w:instrText>
      </w:r>
      <w:r w:rsidR="008A2C9C" w:rsidRPr="00DD7F33">
        <w:rPr>
          <w:noProof/>
        </w:rPr>
        <w:fldChar w:fldCharType="separate"/>
      </w:r>
      <w:r w:rsidR="008020F4">
        <w:rPr>
          <w:noProof/>
        </w:rPr>
        <w:t>4</w:t>
      </w:r>
      <w:r w:rsidR="008A2C9C" w:rsidRPr="00DD7F33">
        <w:rPr>
          <w:noProof/>
        </w:rPr>
        <w:fldChar w:fldCharType="end"/>
      </w:r>
      <w:bookmarkEnd w:id="13"/>
      <w:r w:rsidRPr="00DD7F33">
        <w:t xml:space="preserve">: </w:t>
      </w:r>
      <w:r w:rsidR="00FF34C3">
        <w:t>Q</w:t>
      </w:r>
      <w:r w:rsidRPr="00DD7F33">
        <w:t xml:space="preserve">uality appraisal </w:t>
      </w:r>
      <w:r w:rsidR="00FF34C3">
        <w:t>r</w:t>
      </w:r>
      <w:r w:rsidR="00FF34C3" w:rsidRPr="00DD7F33">
        <w:t xml:space="preserve">esults </w:t>
      </w:r>
      <w:r w:rsidRPr="00DD7F33">
        <w:t>of included studies</w:t>
      </w:r>
    </w:p>
    <w:tbl>
      <w:tblPr>
        <w:tblW w:w="10915" w:type="dxa"/>
        <w:tblInd w:w="-714" w:type="dxa"/>
        <w:tblLayout w:type="fixed"/>
        <w:tblLook w:val="04A0" w:firstRow="1" w:lastRow="0" w:firstColumn="1" w:lastColumn="0" w:noHBand="0" w:noVBand="1"/>
      </w:tblPr>
      <w:tblGrid>
        <w:gridCol w:w="1093"/>
        <w:gridCol w:w="609"/>
        <w:gridCol w:w="992"/>
        <w:gridCol w:w="747"/>
        <w:gridCol w:w="747"/>
        <w:gridCol w:w="748"/>
        <w:gridCol w:w="747"/>
        <w:gridCol w:w="747"/>
        <w:gridCol w:w="748"/>
        <w:gridCol w:w="747"/>
        <w:gridCol w:w="747"/>
        <w:gridCol w:w="748"/>
        <w:gridCol w:w="747"/>
        <w:gridCol w:w="748"/>
      </w:tblGrid>
      <w:tr w:rsidR="00637897" w:rsidRPr="00DD7F33" w14:paraId="14084E24" w14:textId="131E6310" w:rsidTr="00637897">
        <w:trPr>
          <w:cantSplit/>
          <w:trHeight w:val="1304"/>
        </w:trPr>
        <w:tc>
          <w:tcPr>
            <w:tcW w:w="1093"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859264A" w14:textId="1B8F9020"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Author</w:t>
            </w:r>
          </w:p>
        </w:tc>
        <w:tc>
          <w:tcPr>
            <w:tcW w:w="609" w:type="dxa"/>
            <w:tcBorders>
              <w:top w:val="single" w:sz="4" w:space="0" w:color="auto"/>
              <w:left w:val="nil"/>
              <w:bottom w:val="single" w:sz="4" w:space="0" w:color="auto"/>
              <w:right w:val="single" w:sz="4" w:space="0" w:color="auto"/>
            </w:tcBorders>
            <w:shd w:val="clear" w:color="000000" w:fill="F2F2F2"/>
            <w:vAlign w:val="center"/>
            <w:hideMark/>
          </w:tcPr>
          <w:p w14:paraId="2F1E9849" w14:textId="6D98CD60"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Date</w:t>
            </w:r>
          </w:p>
        </w:tc>
        <w:tc>
          <w:tcPr>
            <w:tcW w:w="992" w:type="dxa"/>
            <w:tcBorders>
              <w:top w:val="single" w:sz="4" w:space="0" w:color="auto"/>
              <w:left w:val="nil"/>
              <w:bottom w:val="single" w:sz="4" w:space="0" w:color="auto"/>
              <w:right w:val="single" w:sz="4" w:space="0" w:color="auto"/>
            </w:tcBorders>
            <w:shd w:val="clear" w:color="000000" w:fill="F2F2F2"/>
            <w:vAlign w:val="center"/>
            <w:hideMark/>
          </w:tcPr>
          <w:p w14:paraId="43C4F339" w14:textId="1A0BCD18"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Country</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0955C533" w14:textId="51C7D6E0"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Abstract &amp; title</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3A7ADE84" w14:textId="7A8B4250"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Introduction &amp; aims</w:t>
            </w:r>
          </w:p>
        </w:tc>
        <w:tc>
          <w:tcPr>
            <w:tcW w:w="748"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16B72F25" w14:textId="4B7BE954"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Method &amp; data</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0C9852F8" w14:textId="6BB31581"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Sampling</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4AB3B43B" w14:textId="504CD579"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Data analysis</w:t>
            </w:r>
          </w:p>
        </w:tc>
        <w:tc>
          <w:tcPr>
            <w:tcW w:w="748"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6B1627DA" w14:textId="2EA6541B"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Ethics &amp; bias</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4C03D007" w14:textId="3DF55EC9"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Findings / results</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495083DE" w14:textId="094209BC"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Transferability / generalizability</w:t>
            </w:r>
          </w:p>
        </w:tc>
        <w:tc>
          <w:tcPr>
            <w:tcW w:w="748"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30DFC7FF" w14:textId="457C1410" w:rsidR="006A75AD" w:rsidRPr="00DD7F33" w:rsidRDefault="006A75AD" w:rsidP="006A75AD">
            <w:pPr>
              <w:spacing w:after="0" w:line="240" w:lineRule="auto"/>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Implications &amp; usefulness</w:t>
            </w:r>
          </w:p>
        </w:tc>
        <w:tc>
          <w:tcPr>
            <w:tcW w:w="747" w:type="dxa"/>
            <w:tcBorders>
              <w:top w:val="single" w:sz="4" w:space="0" w:color="auto"/>
              <w:left w:val="nil"/>
              <w:bottom w:val="single" w:sz="4" w:space="0" w:color="auto"/>
              <w:right w:val="single" w:sz="4" w:space="0" w:color="auto"/>
            </w:tcBorders>
            <w:shd w:val="clear" w:color="000000" w:fill="F2F2F2"/>
            <w:textDirection w:val="btLr"/>
            <w:vAlign w:val="center"/>
          </w:tcPr>
          <w:p w14:paraId="2984F7D2" w14:textId="49D75CB7" w:rsidR="006A75AD" w:rsidRPr="00DD7F33" w:rsidRDefault="006A75AD" w:rsidP="006A75AD">
            <w:pPr>
              <w:spacing w:after="0" w:line="240" w:lineRule="auto"/>
              <w:ind w:left="113" w:right="113"/>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Quality appraisal classification</w:t>
            </w:r>
          </w:p>
        </w:tc>
        <w:tc>
          <w:tcPr>
            <w:tcW w:w="748" w:type="dxa"/>
            <w:tcBorders>
              <w:top w:val="single" w:sz="4" w:space="0" w:color="auto"/>
              <w:left w:val="single" w:sz="4" w:space="0" w:color="auto"/>
              <w:bottom w:val="single" w:sz="4" w:space="0" w:color="auto"/>
              <w:right w:val="single" w:sz="4" w:space="0" w:color="auto"/>
            </w:tcBorders>
            <w:shd w:val="clear" w:color="000000" w:fill="F2F2F2"/>
            <w:textDirection w:val="btLr"/>
            <w:vAlign w:val="center"/>
          </w:tcPr>
          <w:p w14:paraId="49640CF5" w14:textId="660CC640" w:rsidR="006A75AD" w:rsidRPr="00DD7F33" w:rsidRDefault="006A75AD" w:rsidP="006A75AD">
            <w:pPr>
              <w:spacing w:after="0" w:line="240" w:lineRule="auto"/>
              <w:ind w:left="113" w:right="113"/>
              <w:jc w:val="center"/>
              <w:rPr>
                <w:rFonts w:ascii="Times New Roman" w:eastAsia="Times New Roman" w:hAnsi="Times New Roman" w:cs="Times New Roman"/>
                <w:b/>
                <w:bCs/>
                <w:color w:val="000000"/>
                <w:sz w:val="18"/>
                <w:szCs w:val="18"/>
                <w:lang w:eastAsia="en-GB"/>
              </w:rPr>
            </w:pPr>
            <w:r w:rsidRPr="00DD7F33">
              <w:rPr>
                <w:rFonts w:ascii="Times New Roman" w:eastAsia="Times New Roman" w:hAnsi="Times New Roman" w:cs="Times New Roman"/>
                <w:b/>
                <w:bCs/>
                <w:color w:val="000000"/>
                <w:sz w:val="18"/>
                <w:szCs w:val="18"/>
                <w:lang w:eastAsia="en-GB"/>
              </w:rPr>
              <w:t>Quality appraisal percentage</w:t>
            </w:r>
          </w:p>
        </w:tc>
      </w:tr>
      <w:tr w:rsidR="00637897" w:rsidRPr="00DD7F33" w14:paraId="1B87CEBB" w14:textId="694ED338"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tcPr>
          <w:p w14:paraId="6A795F36" w14:textId="0FCB202D"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Caris</w:t>
            </w:r>
            <w:proofErr w:type="spellEnd"/>
            <w:r w:rsidRPr="00DD7F33">
              <w:rPr>
                <w:rFonts w:ascii="Times New Roman" w:eastAsia="Times New Roman" w:hAnsi="Times New Roman" w:cs="Times New Roman"/>
                <w:color w:val="000000"/>
                <w:sz w:val="18"/>
                <w:szCs w:val="18"/>
                <w:lang w:eastAsia="en-GB"/>
              </w:rPr>
              <w:t xml:space="preserve"> et al</w:t>
            </w:r>
          </w:p>
        </w:tc>
        <w:tc>
          <w:tcPr>
            <w:tcW w:w="609" w:type="dxa"/>
            <w:tcBorders>
              <w:top w:val="nil"/>
              <w:left w:val="nil"/>
              <w:bottom w:val="single" w:sz="4" w:space="0" w:color="auto"/>
              <w:right w:val="single" w:sz="4" w:space="0" w:color="auto"/>
            </w:tcBorders>
            <w:shd w:val="clear" w:color="auto" w:fill="auto"/>
            <w:vAlign w:val="center"/>
          </w:tcPr>
          <w:p w14:paraId="4D46871D" w14:textId="7E9E1D22"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8</w:t>
            </w:r>
          </w:p>
        </w:tc>
        <w:tc>
          <w:tcPr>
            <w:tcW w:w="992" w:type="dxa"/>
            <w:tcBorders>
              <w:top w:val="nil"/>
              <w:left w:val="nil"/>
              <w:bottom w:val="single" w:sz="4" w:space="0" w:color="auto"/>
              <w:right w:val="single" w:sz="4" w:space="0" w:color="auto"/>
            </w:tcBorders>
            <w:shd w:val="clear" w:color="auto" w:fill="auto"/>
            <w:vAlign w:val="center"/>
          </w:tcPr>
          <w:p w14:paraId="25BA3DFA" w14:textId="12D0A9CD"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SA</w:t>
            </w:r>
          </w:p>
        </w:tc>
        <w:tc>
          <w:tcPr>
            <w:tcW w:w="747" w:type="dxa"/>
            <w:tcBorders>
              <w:top w:val="nil"/>
              <w:left w:val="nil"/>
              <w:bottom w:val="single" w:sz="4" w:space="0" w:color="auto"/>
              <w:right w:val="single" w:sz="4" w:space="0" w:color="auto"/>
            </w:tcBorders>
            <w:shd w:val="clear" w:color="auto" w:fill="auto"/>
            <w:vAlign w:val="center"/>
          </w:tcPr>
          <w:p w14:paraId="74E85C82" w14:textId="6A0EC81B"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tcPr>
          <w:p w14:paraId="1131EC61" w14:textId="541F9B35"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tcPr>
          <w:p w14:paraId="4345F02C" w14:textId="5B923391"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tcPr>
          <w:p w14:paraId="6D1BA4E5" w14:textId="12D1306C"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tcPr>
          <w:p w14:paraId="5891C805" w14:textId="7E3B648A"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tcPr>
          <w:p w14:paraId="6BB35822" w14:textId="478D0302"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tcPr>
          <w:p w14:paraId="5A48F4E7" w14:textId="07B94DC1"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tcPr>
          <w:p w14:paraId="3BE83921" w14:textId="6AE89969" w:rsidR="001E703C" w:rsidRPr="00DD7F33" w:rsidRDefault="001E703C"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8" w:type="dxa"/>
            <w:tcBorders>
              <w:top w:val="nil"/>
              <w:left w:val="nil"/>
              <w:bottom w:val="single" w:sz="4" w:space="0" w:color="auto"/>
              <w:right w:val="single" w:sz="4" w:space="0" w:color="auto"/>
            </w:tcBorders>
            <w:shd w:val="clear" w:color="auto" w:fill="auto"/>
            <w:vAlign w:val="center"/>
          </w:tcPr>
          <w:p w14:paraId="56E48074" w14:textId="07CB634F" w:rsidR="001E703C" w:rsidRPr="00DD7F33" w:rsidRDefault="005B35D0"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1720B756" w14:textId="3B302DCC" w:rsidR="001E703C" w:rsidRPr="00DD7F33" w:rsidRDefault="007C4C2B"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5D2625DF" w14:textId="06C90844" w:rsidR="001E703C" w:rsidRPr="00DD7F33" w:rsidRDefault="007C4C2B"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92%</w:t>
            </w:r>
          </w:p>
        </w:tc>
      </w:tr>
      <w:tr w:rsidR="00637897" w:rsidRPr="00DD7F33" w14:paraId="76D477E2" w14:textId="356DE9AA"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1DAA8004" w14:textId="100A063B"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Azhar</w:t>
            </w:r>
            <w:proofErr w:type="spellEnd"/>
            <w:r w:rsidRPr="00DD7F33">
              <w:rPr>
                <w:rFonts w:ascii="Times New Roman" w:eastAsia="Times New Roman" w:hAnsi="Times New Roman" w:cs="Times New Roman"/>
                <w:color w:val="000000"/>
                <w:sz w:val="18"/>
                <w:szCs w:val="18"/>
                <w:lang w:eastAsia="en-GB"/>
              </w:rPr>
              <w:t xml:space="preserve"> et al.</w:t>
            </w:r>
          </w:p>
        </w:tc>
        <w:tc>
          <w:tcPr>
            <w:tcW w:w="609" w:type="dxa"/>
            <w:tcBorders>
              <w:top w:val="nil"/>
              <w:left w:val="nil"/>
              <w:bottom w:val="single" w:sz="4" w:space="0" w:color="auto"/>
              <w:right w:val="single" w:sz="4" w:space="0" w:color="auto"/>
            </w:tcBorders>
            <w:shd w:val="clear" w:color="auto" w:fill="auto"/>
            <w:vAlign w:val="center"/>
            <w:hideMark/>
          </w:tcPr>
          <w:p w14:paraId="30FDD120" w14:textId="6B9DB4B6"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6</w:t>
            </w:r>
          </w:p>
        </w:tc>
        <w:tc>
          <w:tcPr>
            <w:tcW w:w="992" w:type="dxa"/>
            <w:tcBorders>
              <w:top w:val="nil"/>
              <w:left w:val="nil"/>
              <w:bottom w:val="single" w:sz="4" w:space="0" w:color="auto"/>
              <w:right w:val="single" w:sz="4" w:space="0" w:color="auto"/>
            </w:tcBorders>
            <w:shd w:val="clear" w:color="auto" w:fill="auto"/>
            <w:vAlign w:val="center"/>
            <w:hideMark/>
          </w:tcPr>
          <w:p w14:paraId="144C90E5" w14:textId="1C2A9B9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Saudi Arabia</w:t>
            </w:r>
          </w:p>
        </w:tc>
        <w:tc>
          <w:tcPr>
            <w:tcW w:w="747" w:type="dxa"/>
            <w:tcBorders>
              <w:top w:val="nil"/>
              <w:left w:val="nil"/>
              <w:bottom w:val="single" w:sz="4" w:space="0" w:color="auto"/>
              <w:right w:val="single" w:sz="4" w:space="0" w:color="auto"/>
            </w:tcBorders>
            <w:shd w:val="clear" w:color="auto" w:fill="auto"/>
            <w:vAlign w:val="center"/>
            <w:hideMark/>
          </w:tcPr>
          <w:p w14:paraId="5C17B79A" w14:textId="299E96F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14EB7BAB" w14:textId="441154CC"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28F4181A" w14:textId="67EEE74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374D7423" w14:textId="532A9DF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316D42A0" w14:textId="24FA5E5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47A1BAC8" w14:textId="34026BD4"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22876F83" w14:textId="5BEF624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40CDBACC" w14:textId="099A3BD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2F840584" w14:textId="7CF5D50E"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1943F1BE" w14:textId="342793B4"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4A61F056" w14:textId="6D5A1F41"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5%</w:t>
            </w:r>
          </w:p>
        </w:tc>
      </w:tr>
      <w:tr w:rsidR="00637897" w:rsidRPr="00DD7F33" w14:paraId="274CCA0B" w14:textId="2952C0A4"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50081EA0" w14:textId="54A9EB8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Havermans</w:t>
            </w:r>
            <w:proofErr w:type="spellEnd"/>
            <w:r w:rsidRPr="00DD7F33">
              <w:rPr>
                <w:rFonts w:ascii="Times New Roman" w:eastAsia="Times New Roman" w:hAnsi="Times New Roman" w:cs="Times New Roman"/>
                <w:color w:val="000000"/>
                <w:sz w:val="18"/>
                <w:szCs w:val="18"/>
                <w:lang w:eastAsia="en-GB"/>
              </w:rPr>
              <w:t xml:space="preserve"> et al</w:t>
            </w:r>
          </w:p>
        </w:tc>
        <w:tc>
          <w:tcPr>
            <w:tcW w:w="609" w:type="dxa"/>
            <w:tcBorders>
              <w:top w:val="nil"/>
              <w:left w:val="nil"/>
              <w:bottom w:val="single" w:sz="4" w:space="0" w:color="auto"/>
              <w:right w:val="single" w:sz="4" w:space="0" w:color="auto"/>
            </w:tcBorders>
            <w:shd w:val="clear" w:color="auto" w:fill="auto"/>
            <w:vAlign w:val="center"/>
            <w:hideMark/>
          </w:tcPr>
          <w:p w14:paraId="628BADF9" w14:textId="15BEADC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5</w:t>
            </w:r>
          </w:p>
        </w:tc>
        <w:tc>
          <w:tcPr>
            <w:tcW w:w="992" w:type="dxa"/>
            <w:tcBorders>
              <w:top w:val="nil"/>
              <w:left w:val="nil"/>
              <w:bottom w:val="single" w:sz="4" w:space="0" w:color="auto"/>
              <w:right w:val="single" w:sz="4" w:space="0" w:color="auto"/>
            </w:tcBorders>
            <w:shd w:val="clear" w:color="auto" w:fill="auto"/>
            <w:vAlign w:val="center"/>
            <w:hideMark/>
          </w:tcPr>
          <w:p w14:paraId="239E1F19" w14:textId="4F1CB90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Belgium</w:t>
            </w:r>
          </w:p>
        </w:tc>
        <w:tc>
          <w:tcPr>
            <w:tcW w:w="747" w:type="dxa"/>
            <w:tcBorders>
              <w:top w:val="nil"/>
              <w:left w:val="nil"/>
              <w:bottom w:val="single" w:sz="4" w:space="0" w:color="auto"/>
              <w:right w:val="single" w:sz="4" w:space="0" w:color="auto"/>
            </w:tcBorders>
            <w:shd w:val="clear" w:color="auto" w:fill="auto"/>
            <w:vAlign w:val="center"/>
            <w:hideMark/>
          </w:tcPr>
          <w:p w14:paraId="3713B4FC" w14:textId="1BF31B4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0A12E751" w14:textId="586B706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1240B1A5" w14:textId="2CC3FCEE"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56EBC8A7" w14:textId="75CB044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2E7D93F9" w14:textId="0871405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22A2811D" w14:textId="7BBE03D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4F3FFE37" w14:textId="4244FD86"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65086529" w14:textId="6BBEC74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0E1DC64A" w14:textId="10EF170E"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66C21410" w14:textId="1C393D12"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09EEF76B" w14:textId="5AE8A019"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86%</w:t>
            </w:r>
          </w:p>
        </w:tc>
      </w:tr>
      <w:tr w:rsidR="00637897" w:rsidRPr="00DD7F33" w14:paraId="6F637818" w14:textId="71D67645"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47EFD493" w14:textId="66B51A1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Redshaw</w:t>
            </w:r>
            <w:proofErr w:type="spellEnd"/>
            <w:r w:rsidRPr="00DD7F33">
              <w:rPr>
                <w:rFonts w:ascii="Times New Roman" w:eastAsia="Times New Roman" w:hAnsi="Times New Roman" w:cs="Times New Roman"/>
                <w:color w:val="000000"/>
                <w:sz w:val="18"/>
                <w:szCs w:val="18"/>
                <w:lang w:eastAsia="en-GB"/>
              </w:rPr>
              <w:t xml:space="preserve"> &amp; Wilson</w:t>
            </w:r>
          </w:p>
        </w:tc>
        <w:tc>
          <w:tcPr>
            <w:tcW w:w="609" w:type="dxa"/>
            <w:tcBorders>
              <w:top w:val="nil"/>
              <w:left w:val="nil"/>
              <w:bottom w:val="single" w:sz="4" w:space="0" w:color="auto"/>
              <w:right w:val="single" w:sz="4" w:space="0" w:color="auto"/>
            </w:tcBorders>
            <w:shd w:val="clear" w:color="auto" w:fill="auto"/>
            <w:vAlign w:val="center"/>
            <w:hideMark/>
          </w:tcPr>
          <w:p w14:paraId="56BAD74E" w14:textId="4CB694E9"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2</w:t>
            </w:r>
          </w:p>
        </w:tc>
        <w:tc>
          <w:tcPr>
            <w:tcW w:w="992" w:type="dxa"/>
            <w:tcBorders>
              <w:top w:val="nil"/>
              <w:left w:val="nil"/>
              <w:bottom w:val="single" w:sz="4" w:space="0" w:color="auto"/>
              <w:right w:val="single" w:sz="4" w:space="0" w:color="auto"/>
            </w:tcBorders>
            <w:shd w:val="clear" w:color="auto" w:fill="auto"/>
            <w:vAlign w:val="center"/>
            <w:hideMark/>
          </w:tcPr>
          <w:p w14:paraId="58E2A540" w14:textId="137B7D19"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Australia</w:t>
            </w:r>
          </w:p>
        </w:tc>
        <w:tc>
          <w:tcPr>
            <w:tcW w:w="747" w:type="dxa"/>
            <w:tcBorders>
              <w:top w:val="nil"/>
              <w:left w:val="nil"/>
              <w:bottom w:val="single" w:sz="4" w:space="0" w:color="auto"/>
              <w:right w:val="single" w:sz="4" w:space="0" w:color="auto"/>
            </w:tcBorders>
            <w:shd w:val="clear" w:color="auto" w:fill="auto"/>
            <w:vAlign w:val="center"/>
            <w:hideMark/>
          </w:tcPr>
          <w:p w14:paraId="7F93E018" w14:textId="037AE26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6708EDAE" w14:textId="1C4B62DB"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5C931AE1" w14:textId="131C2734"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127B0E72" w14:textId="3A18BFD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15E5E3B0" w14:textId="6284A60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2F5C9A39" w14:textId="15E204E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0E955AE5" w14:textId="1AE1F74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12CCC309" w14:textId="69D7C92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5462DA74" w14:textId="164C30F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18FE0F03" w14:textId="6D98B90C"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39D509DC" w14:textId="16FFE3E5"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5%</w:t>
            </w:r>
          </w:p>
        </w:tc>
      </w:tr>
      <w:tr w:rsidR="00637897" w:rsidRPr="00DD7F33" w14:paraId="052B6A0C" w14:textId="79F16689"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56031665" w14:textId="4B842A1B"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Mughal et al.</w:t>
            </w:r>
          </w:p>
        </w:tc>
        <w:tc>
          <w:tcPr>
            <w:tcW w:w="609" w:type="dxa"/>
            <w:tcBorders>
              <w:top w:val="nil"/>
              <w:left w:val="nil"/>
              <w:bottom w:val="single" w:sz="4" w:space="0" w:color="auto"/>
              <w:right w:val="single" w:sz="4" w:space="0" w:color="auto"/>
            </w:tcBorders>
            <w:shd w:val="clear" w:color="auto" w:fill="auto"/>
            <w:vAlign w:val="center"/>
            <w:hideMark/>
          </w:tcPr>
          <w:p w14:paraId="4F7F0D43" w14:textId="28501D0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11</w:t>
            </w:r>
          </w:p>
        </w:tc>
        <w:tc>
          <w:tcPr>
            <w:tcW w:w="992" w:type="dxa"/>
            <w:tcBorders>
              <w:top w:val="nil"/>
              <w:left w:val="nil"/>
              <w:bottom w:val="single" w:sz="4" w:space="0" w:color="auto"/>
              <w:right w:val="single" w:sz="4" w:space="0" w:color="auto"/>
            </w:tcBorders>
            <w:shd w:val="clear" w:color="auto" w:fill="auto"/>
            <w:vAlign w:val="center"/>
            <w:hideMark/>
          </w:tcPr>
          <w:p w14:paraId="582CA4BF" w14:textId="2475AF5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Lahore</w:t>
            </w:r>
          </w:p>
        </w:tc>
        <w:tc>
          <w:tcPr>
            <w:tcW w:w="747" w:type="dxa"/>
            <w:tcBorders>
              <w:top w:val="nil"/>
              <w:left w:val="nil"/>
              <w:bottom w:val="single" w:sz="4" w:space="0" w:color="auto"/>
              <w:right w:val="single" w:sz="4" w:space="0" w:color="auto"/>
            </w:tcBorders>
            <w:shd w:val="clear" w:color="auto" w:fill="auto"/>
            <w:vAlign w:val="center"/>
            <w:hideMark/>
          </w:tcPr>
          <w:p w14:paraId="2E00B2F3" w14:textId="51D47FBC"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6BDDE1FA" w14:textId="6035350C"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8" w:type="dxa"/>
            <w:tcBorders>
              <w:top w:val="nil"/>
              <w:left w:val="nil"/>
              <w:bottom w:val="single" w:sz="4" w:space="0" w:color="auto"/>
              <w:right w:val="single" w:sz="4" w:space="0" w:color="auto"/>
            </w:tcBorders>
            <w:shd w:val="clear" w:color="auto" w:fill="auto"/>
            <w:vAlign w:val="center"/>
            <w:hideMark/>
          </w:tcPr>
          <w:p w14:paraId="3A331B86" w14:textId="744100D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55B3A624" w14:textId="7CC974F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67F99156" w14:textId="57993186"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6C497D69" w14:textId="2B0DBD0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5A5D17EF" w14:textId="49192C6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406C1027" w14:textId="65C93F1C"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0CB48A54" w14:textId="7487114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Very poor</w:t>
            </w:r>
          </w:p>
        </w:tc>
        <w:tc>
          <w:tcPr>
            <w:tcW w:w="747" w:type="dxa"/>
            <w:tcBorders>
              <w:top w:val="single" w:sz="4" w:space="0" w:color="auto"/>
              <w:left w:val="nil"/>
              <w:bottom w:val="single" w:sz="4" w:space="0" w:color="auto"/>
              <w:right w:val="single" w:sz="4" w:space="0" w:color="auto"/>
            </w:tcBorders>
            <w:vAlign w:val="center"/>
          </w:tcPr>
          <w:p w14:paraId="44DD988E" w14:textId="302B7557"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2CE97D98" w14:textId="0E414B46"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5%</w:t>
            </w:r>
          </w:p>
        </w:tc>
      </w:tr>
      <w:tr w:rsidR="00637897" w:rsidRPr="00DD7F33" w14:paraId="0AFA7912" w14:textId="2B818049"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6D90044E" w14:textId="3CF7991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Wray &amp; Maynard</w:t>
            </w:r>
          </w:p>
        </w:tc>
        <w:tc>
          <w:tcPr>
            <w:tcW w:w="609" w:type="dxa"/>
            <w:tcBorders>
              <w:top w:val="nil"/>
              <w:left w:val="nil"/>
              <w:bottom w:val="single" w:sz="4" w:space="0" w:color="auto"/>
              <w:right w:val="single" w:sz="4" w:space="0" w:color="auto"/>
            </w:tcBorders>
            <w:shd w:val="clear" w:color="auto" w:fill="auto"/>
            <w:vAlign w:val="center"/>
            <w:hideMark/>
          </w:tcPr>
          <w:p w14:paraId="49021C25" w14:textId="01B9FDC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2005</w:t>
            </w:r>
          </w:p>
        </w:tc>
        <w:tc>
          <w:tcPr>
            <w:tcW w:w="992" w:type="dxa"/>
            <w:tcBorders>
              <w:top w:val="nil"/>
              <w:left w:val="nil"/>
              <w:bottom w:val="single" w:sz="4" w:space="0" w:color="auto"/>
              <w:right w:val="single" w:sz="4" w:space="0" w:color="auto"/>
            </w:tcBorders>
            <w:shd w:val="clear" w:color="auto" w:fill="auto"/>
            <w:vAlign w:val="center"/>
            <w:hideMark/>
          </w:tcPr>
          <w:p w14:paraId="70FEA25D" w14:textId="574961A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K</w:t>
            </w:r>
          </w:p>
        </w:tc>
        <w:tc>
          <w:tcPr>
            <w:tcW w:w="747" w:type="dxa"/>
            <w:tcBorders>
              <w:top w:val="nil"/>
              <w:left w:val="nil"/>
              <w:bottom w:val="single" w:sz="4" w:space="0" w:color="auto"/>
              <w:right w:val="single" w:sz="4" w:space="0" w:color="auto"/>
            </w:tcBorders>
            <w:shd w:val="clear" w:color="auto" w:fill="auto"/>
            <w:vAlign w:val="center"/>
            <w:hideMark/>
          </w:tcPr>
          <w:p w14:paraId="026515A1" w14:textId="353443E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7AFB800D" w14:textId="311CAAB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8" w:type="dxa"/>
            <w:tcBorders>
              <w:top w:val="nil"/>
              <w:left w:val="nil"/>
              <w:bottom w:val="single" w:sz="4" w:space="0" w:color="auto"/>
              <w:right w:val="single" w:sz="4" w:space="0" w:color="auto"/>
            </w:tcBorders>
            <w:shd w:val="clear" w:color="auto" w:fill="auto"/>
            <w:vAlign w:val="center"/>
            <w:hideMark/>
          </w:tcPr>
          <w:p w14:paraId="1D6C6644" w14:textId="33CCF24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629C0CB4" w14:textId="5876C36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17A0329B" w14:textId="5F329F0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77C21648" w14:textId="340AD4BD"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6BDDCE47" w14:textId="1E90154D"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373F5907" w14:textId="1A80FB1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1447364A" w14:textId="612C747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18CBD139" w14:textId="5A75FC77"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259FF45C" w14:textId="7B634CAD"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8%</w:t>
            </w:r>
          </w:p>
        </w:tc>
      </w:tr>
      <w:tr w:rsidR="00637897" w:rsidRPr="00DD7F33" w14:paraId="38EFB22B" w14:textId="50A922B8"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46036641" w14:textId="2223388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Janus &amp; Goldberg</w:t>
            </w:r>
          </w:p>
        </w:tc>
        <w:tc>
          <w:tcPr>
            <w:tcW w:w="609" w:type="dxa"/>
            <w:tcBorders>
              <w:top w:val="nil"/>
              <w:left w:val="nil"/>
              <w:bottom w:val="single" w:sz="4" w:space="0" w:color="auto"/>
              <w:right w:val="single" w:sz="4" w:space="0" w:color="auto"/>
            </w:tcBorders>
            <w:shd w:val="clear" w:color="auto" w:fill="auto"/>
            <w:vAlign w:val="center"/>
            <w:hideMark/>
          </w:tcPr>
          <w:p w14:paraId="0B76A6BB" w14:textId="3C3C5BE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97</w:t>
            </w:r>
          </w:p>
        </w:tc>
        <w:tc>
          <w:tcPr>
            <w:tcW w:w="992" w:type="dxa"/>
            <w:tcBorders>
              <w:top w:val="nil"/>
              <w:left w:val="nil"/>
              <w:bottom w:val="single" w:sz="4" w:space="0" w:color="auto"/>
              <w:right w:val="single" w:sz="4" w:space="0" w:color="auto"/>
            </w:tcBorders>
            <w:shd w:val="clear" w:color="auto" w:fill="auto"/>
            <w:vAlign w:val="center"/>
            <w:hideMark/>
          </w:tcPr>
          <w:p w14:paraId="61E7029D" w14:textId="729D692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Canada</w:t>
            </w:r>
          </w:p>
        </w:tc>
        <w:tc>
          <w:tcPr>
            <w:tcW w:w="747" w:type="dxa"/>
            <w:tcBorders>
              <w:top w:val="nil"/>
              <w:left w:val="nil"/>
              <w:bottom w:val="single" w:sz="4" w:space="0" w:color="auto"/>
              <w:right w:val="single" w:sz="4" w:space="0" w:color="auto"/>
            </w:tcBorders>
            <w:shd w:val="clear" w:color="auto" w:fill="auto"/>
            <w:vAlign w:val="center"/>
            <w:hideMark/>
          </w:tcPr>
          <w:p w14:paraId="476E6A50" w14:textId="1BD6FF24"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71F15BBF" w14:textId="2206CDFD"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8" w:type="dxa"/>
            <w:tcBorders>
              <w:top w:val="nil"/>
              <w:left w:val="nil"/>
              <w:bottom w:val="single" w:sz="4" w:space="0" w:color="auto"/>
              <w:right w:val="single" w:sz="4" w:space="0" w:color="auto"/>
            </w:tcBorders>
            <w:shd w:val="clear" w:color="auto" w:fill="auto"/>
            <w:vAlign w:val="center"/>
            <w:hideMark/>
          </w:tcPr>
          <w:p w14:paraId="5359A2AD" w14:textId="7A19287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30C29D17" w14:textId="3231667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351157D1" w14:textId="2C34E75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7562CC4E" w14:textId="049B6446"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6A44D54D" w14:textId="5862945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6DB7ECAC" w14:textId="58E1AF5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43FF6C6F" w14:textId="650F648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7B9261E1" w14:textId="12A9761F"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Medium</w:t>
            </w:r>
          </w:p>
        </w:tc>
        <w:tc>
          <w:tcPr>
            <w:tcW w:w="748" w:type="dxa"/>
            <w:tcBorders>
              <w:top w:val="nil"/>
              <w:left w:val="single" w:sz="4" w:space="0" w:color="auto"/>
              <w:bottom w:val="single" w:sz="4" w:space="0" w:color="auto"/>
              <w:right w:val="single" w:sz="4" w:space="0" w:color="auto"/>
            </w:tcBorders>
            <w:vAlign w:val="center"/>
          </w:tcPr>
          <w:p w14:paraId="135DA1C9" w14:textId="0A253684"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69%</w:t>
            </w:r>
          </w:p>
        </w:tc>
      </w:tr>
      <w:tr w:rsidR="00637897" w:rsidRPr="00DD7F33" w14:paraId="0D9A5F52" w14:textId="276B3245"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5E92FF46" w14:textId="03A5D29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Williams et al.</w:t>
            </w:r>
          </w:p>
        </w:tc>
        <w:tc>
          <w:tcPr>
            <w:tcW w:w="609" w:type="dxa"/>
            <w:tcBorders>
              <w:top w:val="nil"/>
              <w:left w:val="nil"/>
              <w:bottom w:val="single" w:sz="4" w:space="0" w:color="auto"/>
              <w:right w:val="single" w:sz="4" w:space="0" w:color="auto"/>
            </w:tcBorders>
            <w:shd w:val="clear" w:color="auto" w:fill="auto"/>
            <w:vAlign w:val="center"/>
            <w:hideMark/>
          </w:tcPr>
          <w:p w14:paraId="48581099" w14:textId="0B8D04B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93</w:t>
            </w:r>
          </w:p>
        </w:tc>
        <w:tc>
          <w:tcPr>
            <w:tcW w:w="992" w:type="dxa"/>
            <w:tcBorders>
              <w:top w:val="nil"/>
              <w:left w:val="nil"/>
              <w:bottom w:val="single" w:sz="4" w:space="0" w:color="auto"/>
              <w:right w:val="single" w:sz="4" w:space="0" w:color="auto"/>
            </w:tcBorders>
            <w:shd w:val="clear" w:color="auto" w:fill="auto"/>
            <w:vAlign w:val="center"/>
            <w:hideMark/>
          </w:tcPr>
          <w:p w14:paraId="75819432" w14:textId="3BF983E4"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hilippines</w:t>
            </w:r>
          </w:p>
        </w:tc>
        <w:tc>
          <w:tcPr>
            <w:tcW w:w="747" w:type="dxa"/>
            <w:tcBorders>
              <w:top w:val="nil"/>
              <w:left w:val="nil"/>
              <w:bottom w:val="single" w:sz="4" w:space="0" w:color="auto"/>
              <w:right w:val="single" w:sz="4" w:space="0" w:color="auto"/>
            </w:tcBorders>
            <w:shd w:val="clear" w:color="auto" w:fill="auto"/>
            <w:vAlign w:val="center"/>
            <w:hideMark/>
          </w:tcPr>
          <w:p w14:paraId="551F6372" w14:textId="6E45A54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3036F7DD" w14:textId="00E1B03E"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47CF9EE5" w14:textId="6D32F72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030F8738" w14:textId="573FF7E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05C32286" w14:textId="4C15ED1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8" w:type="dxa"/>
            <w:tcBorders>
              <w:top w:val="nil"/>
              <w:left w:val="nil"/>
              <w:bottom w:val="single" w:sz="4" w:space="0" w:color="auto"/>
              <w:right w:val="single" w:sz="4" w:space="0" w:color="auto"/>
            </w:tcBorders>
            <w:shd w:val="clear" w:color="auto" w:fill="auto"/>
            <w:vAlign w:val="center"/>
            <w:hideMark/>
          </w:tcPr>
          <w:p w14:paraId="2A10247B" w14:textId="0034C66D"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48545D30" w14:textId="03ACF2E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6787D536" w14:textId="1CEE6CD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610B67CF" w14:textId="01D1764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5E047425" w14:textId="18C596B6"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49851DF0" w14:textId="6F338B12"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8%</w:t>
            </w:r>
          </w:p>
        </w:tc>
      </w:tr>
      <w:tr w:rsidR="00637897" w:rsidRPr="00DD7F33" w14:paraId="780EA77E" w14:textId="0D6EFE95"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76478E93" w14:textId="567436C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Menke</w:t>
            </w:r>
            <w:proofErr w:type="spellEnd"/>
          </w:p>
        </w:tc>
        <w:tc>
          <w:tcPr>
            <w:tcW w:w="609" w:type="dxa"/>
            <w:tcBorders>
              <w:top w:val="nil"/>
              <w:left w:val="nil"/>
              <w:bottom w:val="single" w:sz="4" w:space="0" w:color="auto"/>
              <w:right w:val="single" w:sz="4" w:space="0" w:color="auto"/>
            </w:tcBorders>
            <w:shd w:val="clear" w:color="auto" w:fill="auto"/>
            <w:vAlign w:val="center"/>
            <w:hideMark/>
          </w:tcPr>
          <w:p w14:paraId="323589AD" w14:textId="4366C64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87</w:t>
            </w:r>
          </w:p>
        </w:tc>
        <w:tc>
          <w:tcPr>
            <w:tcW w:w="992" w:type="dxa"/>
            <w:tcBorders>
              <w:top w:val="nil"/>
              <w:left w:val="nil"/>
              <w:bottom w:val="single" w:sz="4" w:space="0" w:color="auto"/>
              <w:right w:val="single" w:sz="4" w:space="0" w:color="auto"/>
            </w:tcBorders>
            <w:shd w:val="clear" w:color="auto" w:fill="auto"/>
            <w:vAlign w:val="center"/>
            <w:hideMark/>
          </w:tcPr>
          <w:p w14:paraId="4AEF7775" w14:textId="58D1D5BB"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SA</w:t>
            </w:r>
          </w:p>
        </w:tc>
        <w:tc>
          <w:tcPr>
            <w:tcW w:w="747" w:type="dxa"/>
            <w:tcBorders>
              <w:top w:val="nil"/>
              <w:left w:val="nil"/>
              <w:bottom w:val="single" w:sz="4" w:space="0" w:color="auto"/>
              <w:right w:val="single" w:sz="4" w:space="0" w:color="auto"/>
            </w:tcBorders>
            <w:shd w:val="clear" w:color="auto" w:fill="auto"/>
            <w:vAlign w:val="center"/>
            <w:hideMark/>
          </w:tcPr>
          <w:p w14:paraId="60167B95" w14:textId="0501406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598FDF4A" w14:textId="1C105E40"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7F7603C1" w14:textId="3AFC84E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6D7AF633" w14:textId="04829E7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214402BB" w14:textId="2205A581"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492991AE" w14:textId="4DAB05C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5AC6A091" w14:textId="35097AC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110ACB25" w14:textId="47B9370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66201691" w14:textId="278113F6"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single" w:sz="4" w:space="0" w:color="auto"/>
              <w:left w:val="nil"/>
              <w:bottom w:val="single" w:sz="4" w:space="0" w:color="auto"/>
              <w:right w:val="single" w:sz="4" w:space="0" w:color="auto"/>
            </w:tcBorders>
            <w:vAlign w:val="center"/>
          </w:tcPr>
          <w:p w14:paraId="558522B2" w14:textId="56321104"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5BA30866" w14:textId="42929BC7"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8%</w:t>
            </w:r>
          </w:p>
        </w:tc>
      </w:tr>
      <w:tr w:rsidR="00637897" w:rsidRPr="00DD7F33" w14:paraId="43CC95DA" w14:textId="2029A73B"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653C7F69" w14:textId="7629531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Lavigne</w:t>
            </w:r>
            <w:proofErr w:type="spellEnd"/>
            <w:r w:rsidRPr="00DD7F33">
              <w:rPr>
                <w:rFonts w:ascii="Times New Roman" w:eastAsia="Times New Roman" w:hAnsi="Times New Roman" w:cs="Times New Roman"/>
                <w:color w:val="000000"/>
                <w:sz w:val="18"/>
                <w:szCs w:val="18"/>
                <w:lang w:eastAsia="en-GB"/>
              </w:rPr>
              <w:t xml:space="preserve"> &amp; Ryan</w:t>
            </w:r>
          </w:p>
        </w:tc>
        <w:tc>
          <w:tcPr>
            <w:tcW w:w="609" w:type="dxa"/>
            <w:tcBorders>
              <w:top w:val="nil"/>
              <w:left w:val="nil"/>
              <w:bottom w:val="single" w:sz="4" w:space="0" w:color="auto"/>
              <w:right w:val="single" w:sz="4" w:space="0" w:color="auto"/>
            </w:tcBorders>
            <w:shd w:val="clear" w:color="auto" w:fill="auto"/>
            <w:vAlign w:val="center"/>
            <w:hideMark/>
          </w:tcPr>
          <w:p w14:paraId="5CF0DC0C" w14:textId="2A64DB8B"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79</w:t>
            </w:r>
          </w:p>
        </w:tc>
        <w:tc>
          <w:tcPr>
            <w:tcW w:w="992" w:type="dxa"/>
            <w:tcBorders>
              <w:top w:val="nil"/>
              <w:left w:val="nil"/>
              <w:bottom w:val="single" w:sz="4" w:space="0" w:color="auto"/>
              <w:right w:val="single" w:sz="4" w:space="0" w:color="auto"/>
            </w:tcBorders>
            <w:shd w:val="clear" w:color="auto" w:fill="auto"/>
            <w:vAlign w:val="center"/>
            <w:hideMark/>
          </w:tcPr>
          <w:p w14:paraId="1F36B0B2" w14:textId="7A471CA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SA</w:t>
            </w:r>
          </w:p>
        </w:tc>
        <w:tc>
          <w:tcPr>
            <w:tcW w:w="747" w:type="dxa"/>
            <w:tcBorders>
              <w:top w:val="nil"/>
              <w:left w:val="nil"/>
              <w:bottom w:val="single" w:sz="4" w:space="0" w:color="auto"/>
              <w:right w:val="single" w:sz="4" w:space="0" w:color="auto"/>
            </w:tcBorders>
            <w:shd w:val="clear" w:color="auto" w:fill="auto"/>
            <w:vAlign w:val="center"/>
            <w:hideMark/>
          </w:tcPr>
          <w:p w14:paraId="069C576C" w14:textId="1523964E"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36D27120" w14:textId="1149DB1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8" w:type="dxa"/>
            <w:tcBorders>
              <w:top w:val="nil"/>
              <w:left w:val="nil"/>
              <w:bottom w:val="single" w:sz="4" w:space="0" w:color="auto"/>
              <w:right w:val="single" w:sz="4" w:space="0" w:color="auto"/>
            </w:tcBorders>
            <w:shd w:val="clear" w:color="auto" w:fill="auto"/>
            <w:vAlign w:val="center"/>
            <w:hideMark/>
          </w:tcPr>
          <w:p w14:paraId="424A9684" w14:textId="596605D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Good</w:t>
            </w:r>
          </w:p>
        </w:tc>
        <w:tc>
          <w:tcPr>
            <w:tcW w:w="747" w:type="dxa"/>
            <w:tcBorders>
              <w:top w:val="nil"/>
              <w:left w:val="nil"/>
              <w:bottom w:val="single" w:sz="4" w:space="0" w:color="auto"/>
              <w:right w:val="single" w:sz="4" w:space="0" w:color="auto"/>
            </w:tcBorders>
            <w:shd w:val="clear" w:color="auto" w:fill="auto"/>
            <w:vAlign w:val="center"/>
            <w:hideMark/>
          </w:tcPr>
          <w:p w14:paraId="427D2124" w14:textId="39FC2F07"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556D3E17" w14:textId="1AA4F26B"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5AF3D44B" w14:textId="44F4A24D"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57241637" w14:textId="78033CFC"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nil"/>
              <w:left w:val="nil"/>
              <w:bottom w:val="single" w:sz="4" w:space="0" w:color="auto"/>
              <w:right w:val="single" w:sz="4" w:space="0" w:color="auto"/>
            </w:tcBorders>
            <w:shd w:val="clear" w:color="auto" w:fill="auto"/>
            <w:vAlign w:val="center"/>
            <w:hideMark/>
          </w:tcPr>
          <w:p w14:paraId="1E751513" w14:textId="2F4787A9"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8" w:type="dxa"/>
            <w:tcBorders>
              <w:top w:val="nil"/>
              <w:left w:val="nil"/>
              <w:bottom w:val="single" w:sz="4" w:space="0" w:color="auto"/>
              <w:right w:val="single" w:sz="4" w:space="0" w:color="auto"/>
            </w:tcBorders>
            <w:shd w:val="clear" w:color="auto" w:fill="auto"/>
            <w:vAlign w:val="center"/>
            <w:hideMark/>
          </w:tcPr>
          <w:p w14:paraId="0CB62C42" w14:textId="662C1876"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Fair</w:t>
            </w:r>
          </w:p>
        </w:tc>
        <w:tc>
          <w:tcPr>
            <w:tcW w:w="747" w:type="dxa"/>
            <w:tcBorders>
              <w:top w:val="single" w:sz="4" w:space="0" w:color="auto"/>
              <w:left w:val="nil"/>
              <w:bottom w:val="single" w:sz="4" w:space="0" w:color="auto"/>
              <w:right w:val="single" w:sz="4" w:space="0" w:color="auto"/>
            </w:tcBorders>
            <w:vAlign w:val="center"/>
          </w:tcPr>
          <w:p w14:paraId="23C80920" w14:textId="30359E58"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High</w:t>
            </w:r>
          </w:p>
        </w:tc>
        <w:tc>
          <w:tcPr>
            <w:tcW w:w="748" w:type="dxa"/>
            <w:tcBorders>
              <w:top w:val="nil"/>
              <w:left w:val="single" w:sz="4" w:space="0" w:color="auto"/>
              <w:bottom w:val="single" w:sz="4" w:space="0" w:color="auto"/>
              <w:right w:val="single" w:sz="4" w:space="0" w:color="auto"/>
            </w:tcBorders>
            <w:vAlign w:val="center"/>
          </w:tcPr>
          <w:p w14:paraId="69CCDFD1" w14:textId="14085ECD"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75%</w:t>
            </w:r>
          </w:p>
        </w:tc>
      </w:tr>
      <w:tr w:rsidR="00637897" w:rsidRPr="00DD7F33" w14:paraId="1F1A196B" w14:textId="6F91C437" w:rsidTr="00637897">
        <w:trPr>
          <w:cantSplit/>
          <w:trHeight w:val="907"/>
        </w:trPr>
        <w:tc>
          <w:tcPr>
            <w:tcW w:w="1093" w:type="dxa"/>
            <w:tcBorders>
              <w:top w:val="nil"/>
              <w:left w:val="single" w:sz="4" w:space="0" w:color="auto"/>
              <w:bottom w:val="single" w:sz="4" w:space="0" w:color="auto"/>
              <w:right w:val="single" w:sz="4" w:space="0" w:color="auto"/>
            </w:tcBorders>
            <w:shd w:val="clear" w:color="auto" w:fill="auto"/>
            <w:vAlign w:val="center"/>
            <w:hideMark/>
          </w:tcPr>
          <w:p w14:paraId="1A9D96AD" w14:textId="79014438"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proofErr w:type="spellStart"/>
            <w:r w:rsidRPr="00DD7F33">
              <w:rPr>
                <w:rFonts w:ascii="Times New Roman" w:eastAsia="Times New Roman" w:hAnsi="Times New Roman" w:cs="Times New Roman"/>
                <w:color w:val="000000"/>
                <w:sz w:val="18"/>
                <w:szCs w:val="18"/>
                <w:lang w:eastAsia="en-GB"/>
              </w:rPr>
              <w:t>Apley</w:t>
            </w:r>
            <w:proofErr w:type="spellEnd"/>
            <w:r w:rsidRPr="00DD7F33">
              <w:rPr>
                <w:rFonts w:ascii="Times New Roman" w:eastAsia="Times New Roman" w:hAnsi="Times New Roman" w:cs="Times New Roman"/>
                <w:color w:val="000000"/>
                <w:sz w:val="18"/>
                <w:szCs w:val="18"/>
                <w:lang w:eastAsia="en-GB"/>
              </w:rPr>
              <w:t xml:space="preserve"> et al.</w:t>
            </w:r>
          </w:p>
        </w:tc>
        <w:tc>
          <w:tcPr>
            <w:tcW w:w="609" w:type="dxa"/>
            <w:tcBorders>
              <w:top w:val="nil"/>
              <w:left w:val="nil"/>
              <w:bottom w:val="single" w:sz="4" w:space="0" w:color="auto"/>
              <w:right w:val="single" w:sz="4" w:space="0" w:color="auto"/>
            </w:tcBorders>
            <w:shd w:val="clear" w:color="auto" w:fill="auto"/>
            <w:vAlign w:val="center"/>
            <w:hideMark/>
          </w:tcPr>
          <w:p w14:paraId="2AAA3374" w14:textId="40A3049E"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1967</w:t>
            </w:r>
          </w:p>
        </w:tc>
        <w:tc>
          <w:tcPr>
            <w:tcW w:w="992" w:type="dxa"/>
            <w:tcBorders>
              <w:top w:val="nil"/>
              <w:left w:val="nil"/>
              <w:bottom w:val="single" w:sz="4" w:space="0" w:color="auto"/>
              <w:right w:val="single" w:sz="4" w:space="0" w:color="auto"/>
            </w:tcBorders>
            <w:shd w:val="clear" w:color="auto" w:fill="auto"/>
            <w:vAlign w:val="center"/>
            <w:hideMark/>
          </w:tcPr>
          <w:p w14:paraId="5E84C35A" w14:textId="48F4E70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UK</w:t>
            </w:r>
          </w:p>
        </w:tc>
        <w:tc>
          <w:tcPr>
            <w:tcW w:w="747" w:type="dxa"/>
            <w:tcBorders>
              <w:top w:val="nil"/>
              <w:left w:val="nil"/>
              <w:bottom w:val="single" w:sz="4" w:space="0" w:color="auto"/>
              <w:right w:val="single" w:sz="4" w:space="0" w:color="auto"/>
            </w:tcBorders>
            <w:shd w:val="clear" w:color="auto" w:fill="auto"/>
            <w:vAlign w:val="center"/>
            <w:hideMark/>
          </w:tcPr>
          <w:p w14:paraId="17AA0467" w14:textId="764F07B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Very poor</w:t>
            </w:r>
          </w:p>
        </w:tc>
        <w:tc>
          <w:tcPr>
            <w:tcW w:w="747" w:type="dxa"/>
            <w:tcBorders>
              <w:top w:val="nil"/>
              <w:left w:val="nil"/>
              <w:bottom w:val="single" w:sz="4" w:space="0" w:color="auto"/>
              <w:right w:val="single" w:sz="4" w:space="0" w:color="auto"/>
            </w:tcBorders>
            <w:shd w:val="clear" w:color="auto" w:fill="auto"/>
            <w:vAlign w:val="center"/>
            <w:hideMark/>
          </w:tcPr>
          <w:p w14:paraId="7077B384" w14:textId="50E92A4A"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Very poor</w:t>
            </w:r>
          </w:p>
        </w:tc>
        <w:tc>
          <w:tcPr>
            <w:tcW w:w="748" w:type="dxa"/>
            <w:tcBorders>
              <w:top w:val="nil"/>
              <w:left w:val="nil"/>
              <w:bottom w:val="single" w:sz="4" w:space="0" w:color="auto"/>
              <w:right w:val="single" w:sz="4" w:space="0" w:color="auto"/>
            </w:tcBorders>
            <w:shd w:val="clear" w:color="auto" w:fill="auto"/>
            <w:vAlign w:val="center"/>
            <w:hideMark/>
          </w:tcPr>
          <w:p w14:paraId="3B2EAF76" w14:textId="1C08351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090E19E9" w14:textId="01EAB0B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7D04C387" w14:textId="238B31A2"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8" w:type="dxa"/>
            <w:tcBorders>
              <w:top w:val="nil"/>
              <w:left w:val="nil"/>
              <w:bottom w:val="single" w:sz="4" w:space="0" w:color="auto"/>
              <w:right w:val="single" w:sz="4" w:space="0" w:color="auto"/>
            </w:tcBorders>
            <w:shd w:val="clear" w:color="auto" w:fill="auto"/>
            <w:vAlign w:val="center"/>
            <w:hideMark/>
          </w:tcPr>
          <w:p w14:paraId="3ACE019D" w14:textId="2DFBC7B5"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Very poor</w:t>
            </w:r>
          </w:p>
        </w:tc>
        <w:tc>
          <w:tcPr>
            <w:tcW w:w="747" w:type="dxa"/>
            <w:tcBorders>
              <w:top w:val="nil"/>
              <w:left w:val="nil"/>
              <w:bottom w:val="single" w:sz="4" w:space="0" w:color="auto"/>
              <w:right w:val="single" w:sz="4" w:space="0" w:color="auto"/>
            </w:tcBorders>
            <w:shd w:val="clear" w:color="auto" w:fill="auto"/>
            <w:vAlign w:val="center"/>
            <w:hideMark/>
          </w:tcPr>
          <w:p w14:paraId="0C20A959" w14:textId="2F29298C"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nil"/>
              <w:left w:val="nil"/>
              <w:bottom w:val="single" w:sz="4" w:space="0" w:color="auto"/>
              <w:right w:val="single" w:sz="4" w:space="0" w:color="auto"/>
            </w:tcBorders>
            <w:shd w:val="clear" w:color="auto" w:fill="auto"/>
            <w:vAlign w:val="center"/>
            <w:hideMark/>
          </w:tcPr>
          <w:p w14:paraId="5C0D6F7B" w14:textId="592B9B93"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Very poor</w:t>
            </w:r>
          </w:p>
        </w:tc>
        <w:tc>
          <w:tcPr>
            <w:tcW w:w="748" w:type="dxa"/>
            <w:tcBorders>
              <w:top w:val="nil"/>
              <w:left w:val="nil"/>
              <w:bottom w:val="single" w:sz="4" w:space="0" w:color="auto"/>
              <w:right w:val="single" w:sz="4" w:space="0" w:color="auto"/>
            </w:tcBorders>
            <w:shd w:val="clear" w:color="auto" w:fill="auto"/>
            <w:vAlign w:val="center"/>
            <w:hideMark/>
          </w:tcPr>
          <w:p w14:paraId="0A7AABB6" w14:textId="78FC4DAF" w:rsidR="006A75AD" w:rsidRPr="00DD7F33" w:rsidRDefault="006A75AD" w:rsidP="006A75AD">
            <w:pPr>
              <w:spacing w:after="0" w:line="240" w:lineRule="auto"/>
              <w:jc w:val="center"/>
              <w:rPr>
                <w:rFonts w:ascii="Times New Roman" w:eastAsia="Times New Roman" w:hAnsi="Times New Roman" w:cs="Times New Roman"/>
                <w:color w:val="000000"/>
                <w:sz w:val="18"/>
                <w:szCs w:val="18"/>
                <w:lang w:eastAsia="en-GB"/>
              </w:rPr>
            </w:pPr>
            <w:r w:rsidRPr="00DD7F33">
              <w:rPr>
                <w:rFonts w:ascii="Times New Roman" w:eastAsia="Times New Roman" w:hAnsi="Times New Roman" w:cs="Times New Roman"/>
                <w:color w:val="000000"/>
                <w:sz w:val="18"/>
                <w:szCs w:val="18"/>
                <w:lang w:eastAsia="en-GB"/>
              </w:rPr>
              <w:t>Poor</w:t>
            </w:r>
          </w:p>
        </w:tc>
        <w:tc>
          <w:tcPr>
            <w:tcW w:w="747" w:type="dxa"/>
            <w:tcBorders>
              <w:top w:val="single" w:sz="4" w:space="0" w:color="auto"/>
              <w:left w:val="nil"/>
              <w:bottom w:val="single" w:sz="4" w:space="0" w:color="auto"/>
              <w:right w:val="single" w:sz="4" w:space="0" w:color="auto"/>
            </w:tcBorders>
            <w:vAlign w:val="center"/>
          </w:tcPr>
          <w:p w14:paraId="07C8E1CF" w14:textId="01CEC2AA"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color w:val="000000"/>
                <w:sz w:val="18"/>
                <w:szCs w:val="18"/>
                <w:lang w:eastAsia="en-GB"/>
              </w:rPr>
              <w:t>Low</w:t>
            </w:r>
          </w:p>
        </w:tc>
        <w:tc>
          <w:tcPr>
            <w:tcW w:w="748" w:type="dxa"/>
            <w:tcBorders>
              <w:top w:val="nil"/>
              <w:left w:val="single" w:sz="4" w:space="0" w:color="auto"/>
              <w:bottom w:val="single" w:sz="4" w:space="0" w:color="auto"/>
              <w:right w:val="single" w:sz="4" w:space="0" w:color="auto"/>
            </w:tcBorders>
            <w:vAlign w:val="center"/>
          </w:tcPr>
          <w:p w14:paraId="40AD91FB" w14:textId="740E9C5E" w:rsidR="006A75AD" w:rsidRPr="00DD7F33" w:rsidRDefault="006A75AD" w:rsidP="006A75AD">
            <w:pPr>
              <w:spacing w:after="0" w:line="240" w:lineRule="auto"/>
              <w:jc w:val="center"/>
              <w:rPr>
                <w:rFonts w:ascii="Times New Roman" w:eastAsia="Times New Roman" w:hAnsi="Times New Roman" w:cs="Times New Roman"/>
                <w:bCs/>
                <w:color w:val="000000"/>
                <w:sz w:val="18"/>
                <w:szCs w:val="18"/>
                <w:lang w:eastAsia="en-GB"/>
              </w:rPr>
            </w:pPr>
            <w:r w:rsidRPr="00DD7F33">
              <w:rPr>
                <w:rFonts w:ascii="Times New Roman" w:eastAsia="Times New Roman" w:hAnsi="Times New Roman" w:cs="Times New Roman"/>
                <w:bCs/>
                <w:color w:val="000000"/>
                <w:sz w:val="18"/>
                <w:szCs w:val="18"/>
                <w:lang w:eastAsia="en-GB"/>
              </w:rPr>
              <w:t>39%</w:t>
            </w:r>
          </w:p>
        </w:tc>
      </w:tr>
    </w:tbl>
    <w:p w14:paraId="47FCF475" w14:textId="4E3B1939" w:rsidR="00B929B8" w:rsidRPr="00DD7F33" w:rsidRDefault="00B929B8" w:rsidP="00607069"/>
    <w:p w14:paraId="531CDD54" w14:textId="26FB3077" w:rsidR="00607069" w:rsidRPr="00DD7F33" w:rsidRDefault="00607069" w:rsidP="00607069">
      <w:pPr>
        <w:pStyle w:val="Heading2"/>
      </w:pPr>
      <w:r w:rsidRPr="00DD7F33">
        <w:t>Impact of having a sibling with congenital heart disease</w:t>
      </w:r>
    </w:p>
    <w:p w14:paraId="153F6E49" w14:textId="32A3D985" w:rsidR="001A31AF" w:rsidRPr="00DD7F33" w:rsidRDefault="001A31AF" w:rsidP="001A31AF">
      <w:pPr>
        <w:pStyle w:val="Heading3"/>
      </w:pPr>
      <w:bookmarkStart w:id="14" w:name="_Hlk526156899"/>
      <w:r w:rsidRPr="00DD7F33">
        <w:t>Changes in normal life</w:t>
      </w:r>
    </w:p>
    <w:p w14:paraId="6CE43CFE" w14:textId="02F392E6" w:rsidR="001A31AF" w:rsidRPr="00DD7F33" w:rsidRDefault="0016162A" w:rsidP="001A31AF">
      <w:r w:rsidRPr="00DD7F33">
        <w:t>T</w:t>
      </w:r>
      <w:r w:rsidR="001A31AF" w:rsidRPr="00DD7F33">
        <w:t>wo key ways in which siblings of children with CHD experience</w:t>
      </w:r>
      <w:r w:rsidRPr="00DD7F33">
        <w:t>d changes</w:t>
      </w:r>
      <w:r w:rsidR="001A31AF" w:rsidRPr="00DD7F33">
        <w:t xml:space="preserve"> </w:t>
      </w:r>
      <w:r w:rsidRPr="00DD7F33">
        <w:t>to normal</w:t>
      </w:r>
      <w:r w:rsidR="006F33ED" w:rsidRPr="00DD7F33">
        <w:t xml:space="preserve"> </w:t>
      </w:r>
      <w:r w:rsidR="00525A72" w:rsidRPr="00DD7F33">
        <w:t>life were</w:t>
      </w:r>
      <w:r w:rsidRPr="00DD7F33">
        <w:t xml:space="preserve"> in </w:t>
      </w:r>
      <w:r w:rsidR="001A31AF" w:rsidRPr="00DD7F33">
        <w:t xml:space="preserve">parenting and activities. </w:t>
      </w:r>
      <w:r w:rsidR="00EA49A9" w:rsidRPr="00DD7F33">
        <w:t xml:space="preserve">Parents reported a </w:t>
      </w:r>
      <w:r w:rsidRPr="00DD7F33">
        <w:t>reduc</w:t>
      </w:r>
      <w:r w:rsidR="00EA49A9" w:rsidRPr="00DD7F33">
        <w:t>tion in</w:t>
      </w:r>
      <w:r w:rsidRPr="00DD7F33">
        <w:t xml:space="preserve"> </w:t>
      </w:r>
      <w:r w:rsidR="00980B4D" w:rsidRPr="00DD7F33">
        <w:t xml:space="preserve">time and </w:t>
      </w:r>
      <w:r w:rsidR="00980B4D" w:rsidRPr="00DD7F33">
        <w:lastRenderedPageBreak/>
        <w:t xml:space="preserve">attention </w:t>
      </w:r>
      <w:r w:rsidR="006F33ED" w:rsidRPr="00DD7F33">
        <w:t xml:space="preserve">given </w:t>
      </w:r>
      <w:r w:rsidR="00980B4D" w:rsidRPr="00DD7F33">
        <w:t>to the</w:t>
      </w:r>
      <w:r w:rsidRPr="00DD7F33">
        <w:t>ir</w:t>
      </w:r>
      <w:r w:rsidR="00C45DB5" w:rsidRPr="00DD7F33">
        <w:t xml:space="preserve"> well </w:t>
      </w:r>
      <w:r w:rsidR="00980B4D" w:rsidRPr="00DD7F33">
        <w:t>child</w:t>
      </w:r>
      <w:r w:rsidR="00525A72" w:rsidRPr="00DD7F33">
        <w:t xml:space="preserve"> </w:t>
      </w:r>
      <w:r w:rsidR="00980B4D" w:rsidRPr="00DD7F33">
        <w:fldChar w:fldCharType="begin"/>
      </w:r>
      <w:r w:rsidR="00B11860" w:rsidRPr="00DD7F33">
        <w:instrText xml:space="preserve"> ADDIN ZOTERO_ITEM CSL_CITATION {"citationID":"Wxy8xFiK","properties":{"formattedCitation":"(Wray and Maynard, 2005)","plainCitation":"(Wray and Maynard, 2005)","noteIndex":0},"citationItems":[{"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980B4D" w:rsidRPr="00DD7F33">
        <w:fldChar w:fldCharType="separate"/>
      </w:r>
      <w:r w:rsidR="001658B9" w:rsidRPr="00DD7F33">
        <w:t>(Wray and Maynard, 2005)</w:t>
      </w:r>
      <w:r w:rsidR="00980B4D" w:rsidRPr="00DD7F33">
        <w:fldChar w:fldCharType="end"/>
      </w:r>
      <w:r w:rsidR="00980B4D" w:rsidRPr="00DD7F33">
        <w:t xml:space="preserve">. Parents worried about getting too close to </w:t>
      </w:r>
      <w:r w:rsidR="0075782C" w:rsidRPr="00DD7F33">
        <w:t>the child</w:t>
      </w:r>
      <w:r w:rsidR="00980B4D" w:rsidRPr="00DD7F33">
        <w:t xml:space="preserve"> </w:t>
      </w:r>
      <w:r w:rsidR="00166C68">
        <w:t xml:space="preserve">with CHD </w:t>
      </w:r>
      <w:r w:rsidR="00980B4D" w:rsidRPr="00DD7F33">
        <w:t xml:space="preserve">and </w:t>
      </w:r>
      <w:r w:rsidR="00D308D2">
        <w:t xml:space="preserve">relaxed their </w:t>
      </w:r>
      <w:r w:rsidR="006F33ED" w:rsidRPr="00DD7F33">
        <w:t>discipline</w:t>
      </w:r>
      <w:r w:rsidR="00166C68">
        <w:t>.</w:t>
      </w:r>
      <w:r w:rsidR="00FF34C3">
        <w:t xml:space="preserve"> </w:t>
      </w:r>
      <w:r w:rsidR="00980B4D" w:rsidRPr="00DD7F33">
        <w:t>Mothers’ caretaking and housekeeping significant</w:t>
      </w:r>
      <w:r w:rsidR="00EA49A9" w:rsidRPr="00DD7F33">
        <w:t>ly</w:t>
      </w:r>
      <w:r w:rsidR="00980B4D" w:rsidRPr="00DD7F33">
        <w:t xml:space="preserve"> reduced due to having a child with </w:t>
      </w:r>
      <w:r w:rsidR="006F33ED" w:rsidRPr="00DD7F33">
        <w:t xml:space="preserve">CHD </w:t>
      </w:r>
      <w:r w:rsidR="00980B4D" w:rsidRPr="00DD7F33">
        <w:fldChar w:fldCharType="begin"/>
      </w:r>
      <w:r w:rsidR="00B11860" w:rsidRPr="00DD7F33">
        <w:instrText xml:space="preserve"> ADDIN ZOTERO_ITEM CSL_CITATION {"citationID":"Q1iA5g9C","properties":{"formattedCitation":"(Williams et al., 1993)","plainCitation":"(Williams et al., 1993)","noteIndex":0},"citationItems":[{"id":15272,"uris":["http://zotero.org/groups/2196222/items/U5HM5U9P"],"uri":["http://zotero.org/groups/2196222/items/U5HM5U9P"],"itemData":{"id":15272,"type":"article-journal","title":"Pediatric chronic illness: effects on siblings and mothers.","container-title":"Maternal-Child Nursing Journal","source":"Google Scholar","title-short":"Pediatric chronic illness","author":[{"family":"Williams","given":"Phoebe Dauz"},{"family":"Lorenzo","given":"Florita D."},{"family":"Borja","given":"Maridel"}],"issued":{"date-parts":[["1993"]]}}}],"schema":"https://github.com/citation-style-language/schema/raw/master/csl-citation.json"} </w:instrText>
      </w:r>
      <w:r w:rsidR="00980B4D" w:rsidRPr="00DD7F33">
        <w:fldChar w:fldCharType="separate"/>
      </w:r>
      <w:r w:rsidR="001658B9" w:rsidRPr="00DD7F33">
        <w:t>(Williams et al., 1993)</w:t>
      </w:r>
      <w:r w:rsidR="00980B4D" w:rsidRPr="00DD7F33">
        <w:fldChar w:fldCharType="end"/>
      </w:r>
      <w:r w:rsidR="00980B4D" w:rsidRPr="00DD7F33">
        <w:t xml:space="preserve">. In the only intervention </w:t>
      </w:r>
      <w:r w:rsidR="00525A72" w:rsidRPr="00DD7F33">
        <w:t>study parents</w:t>
      </w:r>
      <w:r w:rsidR="00980B4D" w:rsidRPr="00DD7F33">
        <w:t xml:space="preserve"> valued the </w:t>
      </w:r>
      <w:r w:rsidR="002050FD" w:rsidRPr="00DD7F33">
        <w:t>Heart Beads Programme</w:t>
      </w:r>
      <w:r w:rsidR="00EA49A9" w:rsidRPr="00DD7F33">
        <w:t xml:space="preserve"> as i</w:t>
      </w:r>
      <w:r w:rsidR="00525A72" w:rsidRPr="00DD7F33">
        <w:t>t empowered them to</w:t>
      </w:r>
      <w:r w:rsidR="0061758B">
        <w:t xml:space="preserve"> talk about CHD to their </w:t>
      </w:r>
      <w:r w:rsidR="007E4B49">
        <w:t>other</w:t>
      </w:r>
      <w:r w:rsidR="0061758B">
        <w:t xml:space="preserve"> children </w:t>
      </w:r>
      <w:r w:rsidR="00AD3C0E" w:rsidRPr="00DD7F33">
        <w:fldChar w:fldCharType="begin"/>
      </w:r>
      <w:r w:rsidR="00AD3C0E" w:rsidRPr="00DD7F33">
        <w:instrText xml:space="preserve"> ADDIN ZOTERO_ITEM CSL_CITATION {"citationID":"W0BDdnAJ","properties":{"formattedCitation":"(Redshaw and Wilson, 2012)","plainCitation":"(Redshaw and Wilson, 2012)","noteIndex":0},"citationItems":[{"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schema":"https://github.com/citation-style-language/schema/raw/master/csl-citation.json"} </w:instrText>
      </w:r>
      <w:r w:rsidR="00AD3C0E" w:rsidRPr="00DD7F33">
        <w:fldChar w:fldCharType="separate"/>
      </w:r>
      <w:r w:rsidR="00AD3C0E" w:rsidRPr="00DD7F33">
        <w:t>(Redshaw and Wilson, 2012)</w:t>
      </w:r>
      <w:r w:rsidR="00AD3C0E" w:rsidRPr="00DD7F33">
        <w:fldChar w:fldCharType="end"/>
      </w:r>
      <w:r w:rsidR="00525A72" w:rsidRPr="00DD7F33">
        <w:t xml:space="preserve">. </w:t>
      </w:r>
    </w:p>
    <w:p w14:paraId="7E1CC3DD" w14:textId="69596033" w:rsidR="00980B4D" w:rsidRPr="00DD7F33" w:rsidRDefault="00EA49A9" w:rsidP="001A31AF">
      <w:r w:rsidRPr="00DD7F33">
        <w:t>Family a</w:t>
      </w:r>
      <w:r w:rsidR="00980B4D" w:rsidRPr="00DD7F33">
        <w:t xml:space="preserve">ctivities differed as a result of having a sibling with CHD. </w:t>
      </w:r>
      <w:r w:rsidR="003B1E60" w:rsidRPr="00DD7F33">
        <w:t xml:space="preserve">Parents reported that CHD prevented them from doing things as a family </w:t>
      </w:r>
      <w:r w:rsidR="003B1E60" w:rsidRPr="00DD7F33">
        <w:fldChar w:fldCharType="begin"/>
      </w:r>
      <w:r w:rsidR="00B11860" w:rsidRPr="00DD7F33">
        <w:instrText xml:space="preserve"> ADDIN ZOTERO_ITEM CSL_CITATION {"citationID":"OA17Pvgm","properties":{"formattedCitation":"(Wray and Maynard, 2005)","plainCitation":"(Wray and Maynard, 2005)","noteIndex":0},"citationItems":[{"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3B1E60" w:rsidRPr="00DD7F33">
        <w:fldChar w:fldCharType="separate"/>
      </w:r>
      <w:r w:rsidR="001658B9" w:rsidRPr="00DD7F33">
        <w:t>(Wray and Maynard, 2005)</w:t>
      </w:r>
      <w:r w:rsidR="003B1E60" w:rsidRPr="00DD7F33">
        <w:fldChar w:fldCharType="end"/>
      </w:r>
      <w:r w:rsidR="005114E2" w:rsidRPr="00DD7F33">
        <w:t xml:space="preserve">. </w:t>
      </w:r>
      <w:r w:rsidR="00C45DB5" w:rsidRPr="00DD7F33">
        <w:t xml:space="preserve">Following </w:t>
      </w:r>
      <w:r w:rsidR="002055C6" w:rsidRPr="00DD7F33">
        <w:t>diagnosis</w:t>
      </w:r>
      <w:r w:rsidRPr="00DD7F33">
        <w:t>,</w:t>
      </w:r>
      <w:r w:rsidR="002055C6" w:rsidRPr="00DD7F33">
        <w:t xml:space="preserve"> </w:t>
      </w:r>
      <w:r w:rsidR="005114E2" w:rsidRPr="00DD7F33">
        <w:t>s</w:t>
      </w:r>
      <w:r w:rsidR="003B1E60" w:rsidRPr="00DD7F33">
        <w:t xml:space="preserve">iblings were reported to be undertaking more household activities </w:t>
      </w:r>
      <w:r w:rsidR="009D3931">
        <w:t xml:space="preserve">(mean difference -0.5, t-value 2.32 p &lt;0.05) </w:t>
      </w:r>
      <w:r w:rsidR="003B1E60" w:rsidRPr="00DD7F33">
        <w:t>and fewer social activities</w:t>
      </w:r>
      <w:r w:rsidR="009D3931">
        <w:t xml:space="preserve"> (mean difference 0.99, t-value 5.39 p &lt;0.01)</w:t>
      </w:r>
      <w:r w:rsidR="008B6E28">
        <w:t xml:space="preserve"> </w:t>
      </w:r>
      <w:r w:rsidR="00717E6C">
        <w:t xml:space="preserve">than before their siblings diagnosis, </w:t>
      </w:r>
      <w:r w:rsidR="005114E2" w:rsidRPr="00DD7F33">
        <w:fldChar w:fldCharType="begin"/>
      </w:r>
      <w:r w:rsidR="00B11860" w:rsidRPr="00DD7F33">
        <w:instrText xml:space="preserve"> ADDIN ZOTERO_ITEM CSL_CITATION {"citationID":"tA2J5wAa","properties":{"formattedCitation":"(Williams et al., 1993)","plainCitation":"(Williams et al., 1993)","noteIndex":0},"citationItems":[{"id":15272,"uris":["http://zotero.org/groups/2196222/items/U5HM5U9P"],"uri":["http://zotero.org/groups/2196222/items/U5HM5U9P"],"itemData":{"id":15272,"type":"article-journal","title":"Pediatric chronic illness: effects on siblings and mothers.","container-title":"Maternal-Child Nursing Journal","source":"Google Scholar","title-short":"Pediatric chronic illness","author":[{"family":"Williams","given":"Phoebe Dauz"},{"family":"Lorenzo","given":"Florita D."},{"family":"Borja","given":"Maridel"}],"issued":{"date-parts":[["1993"]]}}}],"schema":"https://github.com/citation-style-language/schema/raw/master/csl-citation.json"} </w:instrText>
      </w:r>
      <w:r w:rsidR="005114E2" w:rsidRPr="00DD7F33">
        <w:fldChar w:fldCharType="separate"/>
      </w:r>
      <w:r w:rsidR="001658B9" w:rsidRPr="00DD7F33">
        <w:t>(Williams et al., 1993)</w:t>
      </w:r>
      <w:r w:rsidR="005114E2" w:rsidRPr="00DD7F33">
        <w:fldChar w:fldCharType="end"/>
      </w:r>
      <w:r w:rsidR="005114E2" w:rsidRPr="00DD7F33">
        <w:t>. S</w:t>
      </w:r>
      <w:r w:rsidR="003B1E60" w:rsidRPr="00DD7F33">
        <w:t xml:space="preserve">isters </w:t>
      </w:r>
      <w:r w:rsidR="005114E2" w:rsidRPr="00DD7F33">
        <w:t>took</w:t>
      </w:r>
      <w:r w:rsidR="003B1E60" w:rsidRPr="00DD7F33">
        <w:t xml:space="preserve"> on twice as many caretaking activities compared to brothers</w:t>
      </w:r>
      <w:r w:rsidR="00525A72" w:rsidRPr="00DD7F33">
        <w:t>.</w:t>
      </w:r>
    </w:p>
    <w:p w14:paraId="72DD47ED" w14:textId="420D70AA" w:rsidR="00A70B1B" w:rsidRPr="00DD7F33" w:rsidRDefault="00A70B1B" w:rsidP="00A70B1B">
      <w:pPr>
        <w:pStyle w:val="Heading3"/>
      </w:pPr>
      <w:r w:rsidRPr="00DD7F33">
        <w:t>Impact on siblings</w:t>
      </w:r>
    </w:p>
    <w:p w14:paraId="63D07D76" w14:textId="3CD8F402" w:rsidR="00525A72" w:rsidRPr="00DD7F33" w:rsidRDefault="00582832" w:rsidP="001A31AF">
      <w:r w:rsidRPr="00DD7F33">
        <w:t>According to parents</w:t>
      </w:r>
      <w:r w:rsidR="00D308D2" w:rsidRPr="00D308D2">
        <w:t xml:space="preserve"> </w:t>
      </w:r>
      <w:r w:rsidR="00D308D2" w:rsidRPr="00DD7F33">
        <w:t>of children with CHD</w:t>
      </w:r>
      <w:r w:rsidRPr="00DD7F33">
        <w:t>, c</w:t>
      </w:r>
      <w:r w:rsidR="00A70B1B" w:rsidRPr="00DD7F33">
        <w:t xml:space="preserve">hanges </w:t>
      </w:r>
      <w:r w:rsidR="00525A72" w:rsidRPr="00DD7F33">
        <w:t>to ‘normal’</w:t>
      </w:r>
      <w:r w:rsidR="00A70B1B" w:rsidRPr="00DD7F33">
        <w:t xml:space="preserve"> li</w:t>
      </w:r>
      <w:r w:rsidR="002055C6" w:rsidRPr="00DD7F33">
        <w:t>fe</w:t>
      </w:r>
      <w:r w:rsidR="00A70B1B" w:rsidRPr="00DD7F33">
        <w:t xml:space="preserve"> </w:t>
      </w:r>
      <w:r w:rsidR="002055C6" w:rsidRPr="00DD7F33">
        <w:t xml:space="preserve">left </w:t>
      </w:r>
      <w:bookmarkStart w:id="15" w:name="_Hlk526154917"/>
      <w:r w:rsidR="00525A72" w:rsidRPr="00DD7F33">
        <w:t>siblings feeling</w:t>
      </w:r>
      <w:r w:rsidR="002055C6" w:rsidRPr="00DD7F33">
        <w:t xml:space="preserve"> left out, jealous, resentful</w:t>
      </w:r>
      <w:r w:rsidRPr="00DD7F33">
        <w:t>,</w:t>
      </w:r>
      <w:r w:rsidR="002055C6" w:rsidRPr="00DD7F33">
        <w:t xml:space="preserve"> and insecure </w:t>
      </w:r>
      <w:r w:rsidR="00AD3C0E" w:rsidRPr="00DD7F33">
        <w:fldChar w:fldCharType="begin"/>
      </w:r>
      <w:r w:rsidR="00AD3C0E" w:rsidRPr="00DD7F33">
        <w:instrText xml:space="preserve"> ADDIN ZOTERO_ITEM CSL_CITATION {"citationID":"m0jUFjzo","properties":{"formattedCitation":"(Wray and Maynard, 2005)","plainCitation":"(Wray and Maynard, 2005)","noteIndex":0},"citationItems":[{"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AD3C0E" w:rsidRPr="00DD7F33">
        <w:fldChar w:fldCharType="separate"/>
      </w:r>
      <w:r w:rsidR="00AD3C0E" w:rsidRPr="00DD7F33">
        <w:t>(Wray and Maynard, 2005)</w:t>
      </w:r>
      <w:r w:rsidR="00AD3C0E" w:rsidRPr="00DD7F33">
        <w:fldChar w:fldCharType="end"/>
      </w:r>
      <w:r w:rsidR="002055C6" w:rsidRPr="00DD7F33">
        <w:t xml:space="preserve">. This was confirmed by siblings themselves, </w:t>
      </w:r>
      <w:r w:rsidR="00827D05">
        <w:t>35 /180 (</w:t>
      </w:r>
      <w:r w:rsidR="002055C6" w:rsidRPr="00DD7F33">
        <w:t>19%</w:t>
      </w:r>
      <w:r w:rsidR="00827D05">
        <w:t>)</w:t>
      </w:r>
      <w:r w:rsidR="002055C6" w:rsidRPr="00DD7F33">
        <w:t xml:space="preserve"> of whom felt neglected by their parents due to their siblings’ illness and </w:t>
      </w:r>
      <w:r w:rsidR="009D3931" w:rsidRPr="009D3931">
        <w:t>59</w:t>
      </w:r>
      <w:r w:rsidR="009D3931">
        <w:t>/180 (</w:t>
      </w:r>
      <w:r w:rsidR="002055C6" w:rsidRPr="00DD7F33">
        <w:t>33%</w:t>
      </w:r>
      <w:r w:rsidR="009D3931">
        <w:t>)</w:t>
      </w:r>
      <w:r w:rsidR="002055C6" w:rsidRPr="00DD7F33">
        <w:t xml:space="preserve"> had feelings of jealousy towards their unwell sibling </w:t>
      </w:r>
      <w:r w:rsidR="00AD3C0E" w:rsidRPr="00DD7F33">
        <w:fldChar w:fldCharType="begin"/>
      </w:r>
      <w:r w:rsidR="00AD3C0E" w:rsidRPr="00DD7F33">
        <w:instrText xml:space="preserve"> ADDIN ZOTERO_ITEM CSL_CITATION {"citationID":"LAStMh7a","properties":{"formattedCitation":"(Azhar et al., 2016)","plainCitation":"(Azhar et al., 2016)","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schema":"https://github.com/citation-style-language/schema/raw/master/csl-citation.json"} </w:instrText>
      </w:r>
      <w:r w:rsidR="00AD3C0E" w:rsidRPr="00DD7F33">
        <w:fldChar w:fldCharType="separate"/>
      </w:r>
      <w:r w:rsidR="00AD3C0E" w:rsidRPr="00DD7F33">
        <w:t>(Azhar et al., 2016)</w:t>
      </w:r>
      <w:r w:rsidR="00AD3C0E" w:rsidRPr="00DD7F33">
        <w:fldChar w:fldCharType="end"/>
      </w:r>
      <w:r w:rsidR="002055C6" w:rsidRPr="00DD7F33">
        <w:t xml:space="preserve">. Adapting to having an unwell sibling impacted </w:t>
      </w:r>
      <w:bookmarkStart w:id="16" w:name="_Hlk526157777"/>
      <w:r w:rsidR="00827D05">
        <w:t xml:space="preserve">on 20/180 (11%) </w:t>
      </w:r>
      <w:r w:rsidR="00525A72" w:rsidRPr="00DD7F33">
        <w:t>children’s school</w:t>
      </w:r>
      <w:r w:rsidR="00A70B1B" w:rsidRPr="00DD7F33">
        <w:t xml:space="preserve"> performance</w:t>
      </w:r>
      <w:r w:rsidR="00717E6C">
        <w:t xml:space="preserve"> </w:t>
      </w:r>
      <w:r w:rsidR="00510437">
        <w:t xml:space="preserve">and affected QOL </w:t>
      </w:r>
      <w:r w:rsidR="00827D05">
        <w:t>for</w:t>
      </w:r>
      <w:r w:rsidR="00510437">
        <w:t xml:space="preserve"> the entire family</w:t>
      </w:r>
      <w:r w:rsidR="00166C68">
        <w:t xml:space="preserve"> </w:t>
      </w:r>
      <w:r w:rsidR="002120A7" w:rsidRPr="00DD7F33">
        <w:fldChar w:fldCharType="begin"/>
      </w:r>
      <w:r w:rsidR="00710A87">
        <w:instrText xml:space="preserve"> ADDIN ZOTERO_ITEM CSL_CITATION {"citationID":"zlbujBBF","properties":{"formattedCitation":"(Azhar et al., 2016)","plainCitation":"(Azhar et al., 2016)","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schema":"https://github.com/citation-style-language/schema/raw/master/csl-citation.json"} </w:instrText>
      </w:r>
      <w:r w:rsidR="002120A7" w:rsidRPr="00DD7F33">
        <w:fldChar w:fldCharType="separate"/>
      </w:r>
      <w:r w:rsidR="002120A7" w:rsidRPr="00DD7F33">
        <w:t>(Azhar et al., 2016)</w:t>
      </w:r>
      <w:r w:rsidR="002120A7" w:rsidRPr="00DD7F33">
        <w:fldChar w:fldCharType="end"/>
      </w:r>
      <w:bookmarkEnd w:id="15"/>
      <w:bookmarkEnd w:id="16"/>
      <w:r w:rsidR="00D17AEF">
        <w:t>.</w:t>
      </w:r>
    </w:p>
    <w:p w14:paraId="18A81116" w14:textId="78A250B5" w:rsidR="00A70B1B" w:rsidRPr="00DD7F33" w:rsidRDefault="007A799F" w:rsidP="001A31AF">
      <w:r w:rsidRPr="00DD7F33">
        <w:t xml:space="preserve">Parents </w:t>
      </w:r>
      <w:r w:rsidR="00EA2D9B">
        <w:t xml:space="preserve">reported that </w:t>
      </w:r>
      <w:r w:rsidRPr="00DD7F33">
        <w:t xml:space="preserve">the </w:t>
      </w:r>
      <w:r w:rsidR="00475617" w:rsidRPr="00DD7F33">
        <w:t xml:space="preserve">Heart Beads Programme </w:t>
      </w:r>
      <w:r w:rsidR="00582832" w:rsidRPr="00DD7F33">
        <w:t>enabled</w:t>
      </w:r>
      <w:r w:rsidRPr="00DD7F33">
        <w:t xml:space="preserve"> </w:t>
      </w:r>
      <w:r w:rsidR="003C5651" w:rsidRPr="00DD7F33">
        <w:t>siblings</w:t>
      </w:r>
      <w:r w:rsidR="00582832" w:rsidRPr="00DD7F33">
        <w:t xml:space="preserve"> to</w:t>
      </w:r>
      <w:r w:rsidR="003C5651" w:rsidRPr="00DD7F33">
        <w:t xml:space="preserve"> </w:t>
      </w:r>
      <w:r w:rsidRPr="00DD7F33">
        <w:t xml:space="preserve">feel included </w:t>
      </w:r>
      <w:r w:rsidRPr="00DD7F33">
        <w:fldChar w:fldCharType="begin"/>
      </w:r>
      <w:r w:rsidR="00B11860" w:rsidRPr="00DD7F33">
        <w:instrText xml:space="preserve"> ADDIN ZOTERO_ITEM CSL_CITATION {"citationID":"Qk1p9lcN","properties":{"formattedCitation":"(Redshaw and Wilson, 2012)","plainCitation":"(Redshaw and Wilson, 2012)","noteIndex":0},"citationItems":[{"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schema":"https://github.com/citation-style-language/schema/raw/master/csl-citation.json"} </w:instrText>
      </w:r>
      <w:r w:rsidRPr="00DD7F33">
        <w:fldChar w:fldCharType="separate"/>
      </w:r>
      <w:r w:rsidR="001658B9" w:rsidRPr="00DD7F33">
        <w:t>(Redshaw and Wilson, 2012)</w:t>
      </w:r>
      <w:r w:rsidRPr="00DD7F33">
        <w:fldChar w:fldCharType="end"/>
      </w:r>
      <w:r w:rsidRPr="00DD7F33">
        <w:t xml:space="preserve">. Siblings of children with CHD and cancer </w:t>
      </w:r>
      <w:r w:rsidR="006A16DE">
        <w:t>had more</w:t>
      </w:r>
      <w:r w:rsidR="00E91D95">
        <w:t xml:space="preserve"> behavioural and </w:t>
      </w:r>
      <w:r w:rsidR="006A16DE">
        <w:t>interna</w:t>
      </w:r>
      <w:r w:rsidR="00E91D95">
        <w:t xml:space="preserve">lising problems </w:t>
      </w:r>
      <w:r w:rsidRPr="00DD7F33">
        <w:t xml:space="preserve">reported more worries compared to siblings of children with cystic fibrosis and diabetes </w:t>
      </w:r>
      <w:r w:rsidRPr="00DD7F33">
        <w:fldChar w:fldCharType="begin"/>
      </w:r>
      <w:r w:rsidR="00B11860" w:rsidRPr="00DD7F33">
        <w:instrText xml:space="preserve"> ADDIN ZOTERO_ITEM CSL_CITATION {"citationID":"S90NkFqD","properties":{"formattedCitation":"(Havermans et al., 2015)","plainCitation":"(Havermans et al., 2015)","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schema":"https://github.com/citation-style-language/schema/raw/master/csl-citation.json"} </w:instrText>
      </w:r>
      <w:r w:rsidRPr="00DD7F33">
        <w:fldChar w:fldCharType="separate"/>
      </w:r>
      <w:r w:rsidR="001658B9" w:rsidRPr="00DD7F33">
        <w:t>(Havermans et al., 2015)</w:t>
      </w:r>
      <w:r w:rsidRPr="00DD7F33">
        <w:fldChar w:fldCharType="end"/>
      </w:r>
      <w:r w:rsidRPr="00DD7F33">
        <w:t>. In interviews, siblings described worries relating to themselves, their unwell sibling</w:t>
      </w:r>
      <w:r w:rsidR="00EA2D9B">
        <w:t xml:space="preserve"> and</w:t>
      </w:r>
      <w:r w:rsidRPr="00DD7F33">
        <w:t xml:space="preserve"> their parents </w:t>
      </w:r>
      <w:r w:rsidRPr="00DD7F33">
        <w:fldChar w:fldCharType="begin"/>
      </w:r>
      <w:r w:rsidR="00B11860" w:rsidRPr="00DD7F33">
        <w:instrText xml:space="preserve"> ADDIN ZOTERO_ITEM CSL_CITATION {"citationID":"NsxQbP5z","properties":{"formattedCitation":"(Menke, 1987)","plainCitation":"(Menke, 1987)","noteIndex":0},"citationItems":[{"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schema":"https://github.com/citation-style-language/schema/raw/master/csl-citation.json"} </w:instrText>
      </w:r>
      <w:r w:rsidRPr="00DD7F33">
        <w:fldChar w:fldCharType="separate"/>
      </w:r>
      <w:r w:rsidR="001658B9" w:rsidRPr="00DD7F33">
        <w:t>(Menke, 1987)</w:t>
      </w:r>
      <w:r w:rsidRPr="00DD7F33">
        <w:fldChar w:fldCharType="end"/>
      </w:r>
      <w:r w:rsidRPr="00DD7F33">
        <w:t xml:space="preserve">. Parents reported anxiety and depression in their well child </w:t>
      </w:r>
      <w:r w:rsidR="00C45DB5" w:rsidRPr="00DD7F33">
        <w:t>and believed their well children displayed f</w:t>
      </w:r>
      <w:r w:rsidRPr="00DD7F33">
        <w:t xml:space="preserve">eelings of anger and intolerance </w:t>
      </w:r>
      <w:r w:rsidRPr="00DD7F33">
        <w:fldChar w:fldCharType="begin"/>
      </w:r>
      <w:r w:rsidR="00B11860" w:rsidRPr="00DD7F33">
        <w:instrText xml:space="preserve"> ADDIN ZOTERO_ITEM CSL_CITATION {"citationID":"re5bJqew","properties":{"formattedCitation":"(Wray and Maynard, 2005)","plainCitation":"(Wray and Maynard, 2005)","noteIndex":0},"citationItems":[{"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Pr="00DD7F33">
        <w:fldChar w:fldCharType="separate"/>
      </w:r>
      <w:r w:rsidR="001658B9" w:rsidRPr="00DD7F33">
        <w:t>(Wray and Maynard, 2005)</w:t>
      </w:r>
      <w:r w:rsidRPr="00DD7F33">
        <w:fldChar w:fldCharType="end"/>
      </w:r>
      <w:r w:rsidRPr="00DD7F33">
        <w:t>.</w:t>
      </w:r>
      <w:r w:rsidR="00975DAC" w:rsidRPr="00DD7F33">
        <w:t xml:space="preserve"> </w:t>
      </w:r>
      <w:r w:rsidR="00EA2D9B">
        <w:t xml:space="preserve">One study </w:t>
      </w:r>
      <w:r w:rsidR="00975DAC" w:rsidRPr="00DD7F33">
        <w:t xml:space="preserve">suggested birth order </w:t>
      </w:r>
      <w:r w:rsidR="00BB0355">
        <w:t xml:space="preserve">or family structure </w:t>
      </w:r>
      <w:r w:rsidR="00975DAC" w:rsidRPr="00DD7F33">
        <w:t xml:space="preserve">could play a role </w:t>
      </w:r>
      <w:r w:rsidR="00BB0355">
        <w:t>in</w:t>
      </w:r>
      <w:r w:rsidR="00975DAC" w:rsidRPr="00DD7F33">
        <w:t xml:space="preserve"> behaviour and adjustment of siblings</w:t>
      </w:r>
      <w:r w:rsidR="00EA2D9B">
        <w:t xml:space="preserve">, as </w:t>
      </w:r>
      <w:r w:rsidR="00BB0355">
        <w:t>older children</w:t>
      </w:r>
      <w:r w:rsidR="006358F0">
        <w:t xml:space="preserve"> with a younger sibling with CHD</w:t>
      </w:r>
      <w:r w:rsidR="00BB0355">
        <w:t xml:space="preserve"> had less clinically significant behavioural problems</w:t>
      </w:r>
      <w:r w:rsidR="00975DAC" w:rsidRPr="00DD7F33">
        <w:t xml:space="preserve"> </w:t>
      </w:r>
      <w:r w:rsidR="00AD3C0E" w:rsidRPr="00DD7F33">
        <w:fldChar w:fldCharType="begin"/>
      </w:r>
      <w:r w:rsidR="00AD3C0E" w:rsidRPr="00DD7F33">
        <w:instrText xml:space="preserve"> ADDIN ZOTERO_ITEM CSL_CITATION {"citationID":"1Zoec0Rf","properties":{"formattedCitation":"(Knight, 2018)","plainCitation":"(Knight, 2018)","noteIndex":0},"citationItems":[{"id":14297,"uris":["http://zotero.org/groups/2196222/items/KPMFHJPQ"],"uri":["http://zotero.org/groups/2196222/items/KPMFHJPQ"],"itemData":{"id":14297,"type":"thesis","title":"Understanding the impact of congenital heart disease on behavior, quality of life, and self-perception in adolescents","publisher":"ProQuest Information &amp; Learning","publisher-place":"US","source":"EBSCOhost","archive_location":"2017-29365-285","event-place":"US","abstract":"Congenital heart disease (CHD) is the most common type of birth defect. Advancements in treatment of this condition over the last several decades have dramatically improved the survival rate in these patients. However, evidence of cognitive and other developmental differences between affected children and healthy peers has raised concern over the long term impacts of this condition and its treatments. Previous literature has been limited on its assessment of these potential impacts in affected adolescents. Additionally, available studies have mostly focused on more severe forms of CHD and lacked adequate information to control for potential confounding. Therefore, the goal of this dissertation was to assess behavior, quality of life, and self-perception in a large sample of adolescents, 11-18 years old, surgically treated for CHD using siblings without a birth defect and normative samples for comparison. Using the Child Behavior Checklist parents reported increased internalizing behavior problems, such as anxiety and depression, for their child with CHD compared with their sibling (mean difference = 4.3, 95% CI = 2.7 - 5.9). Seventeen percent of the children with CHD were reported to have clinically significant internalizing behavior problems compared with the expected 10% from population norms for this instrument. Parents also reported lower quality of life for their child with CHD compared with their siblings on all composite scores measured by the PedsQL, physical health, psychosocial health, and total quality of life. After adjusting for gender and age, the child with CHD scored 7.6 points lower on physical health (95% CI: -11.4, -3.7) and 6.8 points lower on psychosocial health (95% CI: -10.1, -3.5) than their unaffected sibling. Adolescents' perspective of the impact of CHD was assessed using the Harter Self-Perception Profile and self-reported quality of life on the PedsQL. The adolescents with CHD generally reported normal self-esteem but lower quality of life than normative samples of healthy children. Increased severity of CHD was associated with lower perceived physical health, psychosocial health, and quality of life related to symptoms. After adjustment, other factors including household income and total number of cardiac surgeries were more strongly related to quality of life than defect severity. The results of this dissertation suggest that those with CHD face behavioral and quality of life challenges even years after the defect has been repaired. As these differences were not only observed in those with the most severe forms of CHD, and defect severity does not appear to be the strongest influence on these outcomes, parents and clinicians should monitor all children with CHD requiring surgical intervention. Further research should utilize longitudinally collected data to better identify risk factors for these outcomes in the CHD population. (PsycINFO Database Record (c) 2017 APA, all rights reserved)","author":[{"family":"Knight","given":"Jessica Holley"}],"issued":{"date-parts":[["2018"]]}}}],"schema":"https://github.com/citation-style-language/schema/raw/master/csl-citation.json"} </w:instrText>
      </w:r>
      <w:r w:rsidR="00AD3C0E" w:rsidRPr="00DD7F33">
        <w:fldChar w:fldCharType="separate"/>
      </w:r>
      <w:r w:rsidR="00AD3C0E" w:rsidRPr="00DD7F33">
        <w:t>(Knight, 2018)</w:t>
      </w:r>
      <w:r w:rsidR="00AD3C0E" w:rsidRPr="00DD7F33">
        <w:fldChar w:fldCharType="end"/>
      </w:r>
      <w:r w:rsidR="006E20C6" w:rsidRPr="00DD7F33">
        <w:t>.</w:t>
      </w:r>
    </w:p>
    <w:p w14:paraId="2F5492F5" w14:textId="158571F8" w:rsidR="009A33E9" w:rsidRPr="00DD7F33" w:rsidRDefault="00ED4F31" w:rsidP="001A31AF">
      <w:r w:rsidRPr="00DD7F33">
        <w:t xml:space="preserve">In </w:t>
      </w:r>
      <w:r w:rsidR="005114E2" w:rsidRPr="00DD7F33">
        <w:t>11</w:t>
      </w:r>
      <w:r w:rsidRPr="00DD7F33">
        <w:t>-</w:t>
      </w:r>
      <w:r w:rsidR="00475617" w:rsidRPr="00DD7F33">
        <w:t>23% of families</w:t>
      </w:r>
      <w:r w:rsidR="0014042E" w:rsidRPr="00DD7F33">
        <w:t xml:space="preserve"> </w:t>
      </w:r>
      <w:r w:rsidR="0014042E" w:rsidRPr="00DD7F33">
        <w:fldChar w:fldCharType="begin"/>
      </w:r>
      <w:r w:rsidR="00B11860" w:rsidRPr="00DD7F33">
        <w:instrText xml:space="preserve"> ADDIN ZOTERO_ITEM CSL_CITATION {"citationID":"Z45XsrvE","properties":{"formattedCitation":"(Azhar et al., 2016)","plainCitation":"(Azhar et al., 2016)","dontUpdate":true,"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schema":"https://github.com/citation-style-language/schema/raw/master/csl-citation.json"} </w:instrText>
      </w:r>
      <w:r w:rsidR="0014042E" w:rsidRPr="00DD7F33">
        <w:fldChar w:fldCharType="separate"/>
      </w:r>
      <w:r w:rsidR="001658B9" w:rsidRPr="00DD7F33">
        <w:t>(Azhar et al., 2016</w:t>
      </w:r>
      <w:r w:rsidR="004755F1" w:rsidRPr="00DD7F33">
        <w:t xml:space="preserve">; </w:t>
      </w:r>
      <w:r w:rsidR="0014042E" w:rsidRPr="00DD7F33">
        <w:fldChar w:fldCharType="end"/>
      </w:r>
      <w:r w:rsidR="0014042E" w:rsidRPr="00DD7F33">
        <w:fldChar w:fldCharType="begin"/>
      </w:r>
      <w:r w:rsidR="00B11860" w:rsidRPr="00DD7F33">
        <w:instrText xml:space="preserve"> ADDIN ZOTERO_ITEM CSL_CITATION {"citationID":"G0YdCtbn","properties":{"formattedCitation":"(Mughal et al., 2011)","plainCitation":"(Mughal et al., 2011)","dontUpdate":true,"noteIndex":0},"citationItems":[{"id":14329,"uris":["http://zotero.org/groups/2196222/items/UT74LW42"],"uri":["http://zotero.org/groups/2196222/items/UT74LW42"],"itemData":{"id":14329,"type":"article-journal","title":"Socioeconomic status and impact of treatment on families of children with congenital heart disease","container-title":"Journal Of The College Of Physicians And Surgeons--Pakistan: JCPSP","page":"398-402","volume":"21","issue":"7","source":"EBSCOhost","archive_location":"21777526","abstract":"Objective: To assess the socioeconomic status, treatment being offered and the impact of congenital heart disease treatment on families.; Study Design: Observational study.; Place and Duration Of Study: The Children's Hospital / Institute of Child Health, Lahore, from 1st March to 31st August 2010.; Methodology: All patients undergoing a cardiac surgical or angiographic intervention were enrolled. Socioeconomic status was assessed by Kuppuswamy socioeconomic status scale with income group modification. The impact was measured by the source of financing, effect on family financing source and schooling and health of siblings.; Results: Of 211 patients undergoing treatment in the study period, surgery was the definitive treatment in 164 (77.7%) and angiographic intervention in 47 (22.3%) patients. Male to female ratio was 1.5:1. The mean age of the patient was 39.1 + 3.2 months (range 01 day to 15 years). Majority of families belonged to middle (66.4%, n=140) and lower (27%, n=57) socioeconomic class. The mean cost of medicines and disposables was PKR 78378.2 ± 8845.9 (US$ 933.1 ± 105.3) in open heart surgery, PKR 12581 ± 7010.8 (US$ 149.8 ± 83.5) in closed heart surgery and PKR 69091 + 60906 in angiographic interventions. In 63.1% patients, families contributed towards these costs either completely (12.3%) or partly (50.8%) with significant contribution from the hospital. Adverse effect on families ranged from leave without pay to losing jobs or business (46%), and selling their assets (11.3%). It also affected schooling and health of siblings (22.7% and 26.1% respectively).; Conclusion: Majority of children with congenital heart disease belonged to middle and lower socioeconomic status in this study. Main definitive treatment was surgery. The cost of health care facilities posed a marked socioeconomic burden on those families.;","ISSN":"1681-7168","journalAbbreviation":"Journal Of The College Of Physicians And Surgeons--Pakistan: JCPSP","author":[{"family":"Mughal","given":"Abdul Razzaq"},{"family":"Sadiq","given":"Masood"},{"family":"Hyder","given":"Syed Najam"},{"family":"Qureshi","given":"Ahmad Usaid"},{"family":"A Shah","given":"S Salman"},{"family":"Khan","given":"Mohammad Asim"},{"family":"Nasir","given":"Jamal Abdul"}],"issued":{"date-parts":[["2011",7]]}}}],"schema":"https://github.com/citation-style-language/schema/raw/master/csl-citation.json"} </w:instrText>
      </w:r>
      <w:r w:rsidR="0014042E" w:rsidRPr="00DD7F33">
        <w:fldChar w:fldCharType="separate"/>
      </w:r>
      <w:r w:rsidR="001658B9" w:rsidRPr="00DD7F33">
        <w:t>Mughal et al., 2011)</w:t>
      </w:r>
      <w:r w:rsidR="0014042E" w:rsidRPr="00DD7F33">
        <w:fldChar w:fldCharType="end"/>
      </w:r>
      <w:r w:rsidR="0014042E" w:rsidRPr="00DD7F33">
        <w:t xml:space="preserve"> </w:t>
      </w:r>
      <w:r w:rsidR="00475617" w:rsidRPr="00DD7F33">
        <w:t>parents believed children’s school performance was affected by having a sibling with CHD</w:t>
      </w:r>
      <w:r w:rsidR="00EA2D9B">
        <w:t xml:space="preserve"> c</w:t>
      </w:r>
      <w:r w:rsidR="0014042E" w:rsidRPr="00DD7F33">
        <w:t>ompared to before the diagnosis of cardiac or neurological conditions</w:t>
      </w:r>
      <w:r w:rsidR="001B1972">
        <w:t>. M</w:t>
      </w:r>
      <w:r w:rsidR="0014042E" w:rsidRPr="00DD7F33">
        <w:t xml:space="preserve">others’ </w:t>
      </w:r>
      <w:r w:rsidR="00D308D2">
        <w:t xml:space="preserve">of children with </w:t>
      </w:r>
      <w:r w:rsidR="00BB0355">
        <w:t>chronic illness</w:t>
      </w:r>
      <w:r w:rsidR="00D308D2">
        <w:t xml:space="preserve"> </w:t>
      </w:r>
      <w:r w:rsidR="0014042E" w:rsidRPr="00DD7F33">
        <w:t xml:space="preserve">reported a significant decrease in school activities with most negative impact around the onset of illness </w:t>
      </w:r>
      <w:r w:rsidR="0014042E" w:rsidRPr="00DD7F33">
        <w:fldChar w:fldCharType="begin"/>
      </w:r>
      <w:r w:rsidR="00B11860" w:rsidRPr="00DD7F33">
        <w:instrText xml:space="preserve"> ADDIN ZOTERO_ITEM CSL_CITATION {"citationID":"QHmDUWNK","properties":{"formattedCitation":"(Williams et al., 1993)","plainCitation":"(Williams et al., 1993)","noteIndex":0},"citationItems":[{"id":15272,"uris":["http://zotero.org/groups/2196222/items/U5HM5U9P"],"uri":["http://zotero.org/groups/2196222/items/U5HM5U9P"],"itemData":{"id":15272,"type":"article-journal","title":"Pediatric chronic illness: effects on siblings and mothers.","container-title":"Maternal-Child Nursing Journal","source":"Google Scholar","title-short":"Pediatric chronic illness","author":[{"family":"Williams","given":"Phoebe Dauz"},{"family":"Lorenzo","given":"Florita D."},{"family":"Borja","given":"Maridel"}],"issued":{"date-parts":[["1993"]]}}}],"schema":"https://github.com/citation-style-language/schema/raw/master/csl-citation.json"} </w:instrText>
      </w:r>
      <w:r w:rsidR="0014042E" w:rsidRPr="00DD7F33">
        <w:fldChar w:fldCharType="separate"/>
      </w:r>
      <w:r w:rsidR="001658B9" w:rsidRPr="00DD7F33">
        <w:t>(Williams et al., 1993)</w:t>
      </w:r>
      <w:r w:rsidR="0014042E" w:rsidRPr="00DD7F33">
        <w:fldChar w:fldCharType="end"/>
      </w:r>
      <w:r w:rsidR="0014042E" w:rsidRPr="00DD7F33">
        <w:t xml:space="preserve">. </w:t>
      </w:r>
    </w:p>
    <w:p w14:paraId="1300DE9A" w14:textId="4B61ADD4" w:rsidR="008A2C9C" w:rsidRPr="00DD7F33" w:rsidRDefault="006954C3" w:rsidP="001A31AF">
      <w:r w:rsidRPr="00DD7F33">
        <w:t>In comparison</w:t>
      </w:r>
      <w:r w:rsidR="009A33E9" w:rsidRPr="00DD7F33">
        <w:t xml:space="preserve"> to siblings of children with cystic fibrosis and diabetes, siblings of children with CHD or cancer reported more behavioural and internalising problems </w:t>
      </w:r>
      <w:r w:rsidR="009A33E9" w:rsidRPr="00DD7F33">
        <w:fldChar w:fldCharType="begin"/>
      </w:r>
      <w:r w:rsidR="00B11860" w:rsidRPr="00DD7F33">
        <w:instrText xml:space="preserve"> ADDIN ZOTERO_ITEM CSL_CITATION {"citationID":"z1dOYOoS","properties":{"formattedCitation":"(Havermans et al., 2015)","plainCitation":"(Havermans et al., 2015)","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schema":"https://github.com/citation-style-language/schema/raw/master/csl-citation.json"} </w:instrText>
      </w:r>
      <w:r w:rsidR="009A33E9" w:rsidRPr="00DD7F33">
        <w:fldChar w:fldCharType="separate"/>
      </w:r>
      <w:r w:rsidR="001658B9" w:rsidRPr="00DD7F33">
        <w:t>(Havermans et al., 2015)</w:t>
      </w:r>
      <w:r w:rsidR="009A33E9" w:rsidRPr="00DD7F33">
        <w:fldChar w:fldCharType="end"/>
      </w:r>
      <w:r w:rsidR="009A33E9" w:rsidRPr="00DD7F33">
        <w:t xml:space="preserve">. Parents </w:t>
      </w:r>
      <w:r w:rsidR="002120A7">
        <w:t>of</w:t>
      </w:r>
      <w:r w:rsidR="00C45DB5" w:rsidRPr="00DD7F33">
        <w:t xml:space="preserve"> younger siblings </w:t>
      </w:r>
      <w:r w:rsidR="002120A7">
        <w:t xml:space="preserve">reported that they </w:t>
      </w:r>
      <w:r w:rsidR="00BF1D6C" w:rsidRPr="00DD7F33">
        <w:t xml:space="preserve">were </w:t>
      </w:r>
      <w:r w:rsidR="002120A7">
        <w:t>more withdrawn compared to parents of</w:t>
      </w:r>
      <w:r w:rsidR="00BF1D6C" w:rsidRPr="00DD7F33">
        <w:t xml:space="preserve"> older siblings </w:t>
      </w:r>
      <w:r w:rsidR="009A33E9" w:rsidRPr="00DD7F33">
        <w:fldChar w:fldCharType="begin"/>
      </w:r>
      <w:r w:rsidR="00B11860" w:rsidRPr="00DD7F33">
        <w:instrText xml:space="preserve"> ADDIN ZOTERO_ITEM CSL_CITATION {"citationID":"L7qFWyQe","properties":{"formattedCitation":"(Lavigne and Ryan, 1979)","plainCitation":"(Lavigne and Ryan, 1979)","noteIndex":0},"citationItems":[{"id":14738,"uris":["http://zotero.org/groups/2196222/items/K7VMCH3J"],"uri":["http://zotero.org/groups/2196222/items/K7VMCH3J"],"itemData":{"id":14738,"type":"article-journal","title":"Psychologic adjustment of siblings of children with chronic illness","container-title":"Pediatrics","page":"616-627","volume":"63","issue":"4","source":"EBSCOhost","archive_location":"440874","abstract":"Although numerous references are made to the stressful, deleterious effects of chronic or terminal illnesses and handicaps on the siblings of pediatric patients, very few studies have been conducted using comparison groups. The present study compared the adjustment of 3- to 13-year-old siblings of pediatric hematology (N = 62), cardiology (N = 57), and plastic surgery patients (N = 37) with healthy siblings (N = 46). The adjustment measure was an objective, paper-and-pencil measure of children's emotional and behavioral problems, the Louisville Behavior Checklist. On analyses of covariance, the patient groups were more likely to show symptoms of irritability and social withdrawal, and the differences between illness groups approached significance on measures of fear and inhibition. Among the younger children, ages 3 to 6, there were significant group differences, with the siblings of patients undergoing plastic surgery showing the highest level of general psychopathology. Among children ages 7 to 13, male siblings of patients with blood disorders were more likely to show signs of emotional disturbance than female siblings. No group differences were noted on measures of aggression or learning problems. Significant interactions between sex and age relationship to the child were noted on scales of social withdrawal, inhibition, immaturity, and irritability.;","ISSN":"0031-4005","journalAbbreviation":"Pediatrics","author":[{"family":"Lavigne","given":"J V"},{"family":"Ryan","given":"M"}],"issued":{"date-parts":[["1979",4]]}}}],"schema":"https://github.com/citation-style-language/schema/raw/master/csl-citation.json"} </w:instrText>
      </w:r>
      <w:r w:rsidR="009A33E9" w:rsidRPr="00DD7F33">
        <w:fldChar w:fldCharType="separate"/>
      </w:r>
      <w:r w:rsidR="001658B9" w:rsidRPr="00DD7F33">
        <w:t>(Lavigne and Ryan, 1979)</w:t>
      </w:r>
      <w:r w:rsidR="009A33E9" w:rsidRPr="00DD7F33">
        <w:fldChar w:fldCharType="end"/>
      </w:r>
      <w:r w:rsidR="009A33E9" w:rsidRPr="00DD7F33">
        <w:t>.</w:t>
      </w:r>
      <w:r w:rsidR="00712492" w:rsidRPr="00DD7F33">
        <w:t xml:space="preserve"> </w:t>
      </w:r>
      <w:r w:rsidR="00C5587D">
        <w:t xml:space="preserve">In an </w:t>
      </w:r>
      <w:r w:rsidR="00C5587D">
        <w:lastRenderedPageBreak/>
        <w:t>earlier report, m</w:t>
      </w:r>
      <w:r w:rsidR="00712492" w:rsidRPr="00DD7F33">
        <w:t xml:space="preserve">others reported behavioural problems in 27%, psychosomatic disorders in 13%, and a combination of both in 24% </w:t>
      </w:r>
      <w:r w:rsidR="00ED4F31" w:rsidRPr="00DD7F33">
        <w:t xml:space="preserve">of siblings of children with CHD </w:t>
      </w:r>
      <w:r w:rsidR="00712492" w:rsidRPr="00DD7F33">
        <w:fldChar w:fldCharType="begin"/>
      </w:r>
      <w:r w:rsidR="000B413A">
        <w:instrText xml:space="preserve"> ADDIN ZOTERO_ITEM CSL_CITATION {"citationID":"TCvoHJV5","properties":{"formattedCitation":"(Apley et al., 1967)","plainCitation":"(Apley et al., 1967)","dontUpdate":true,"noteIndex":0},"citationItems":[{"id":15274,"uris":["http://zotero.org/groups/2196222/items/PSEXPZZD"],"uri":["http://zotero.org/groups/2196222/items/PSEXPZZD"],"itemData":{"id":15274,"type":"article-journal","title":"Impact of congenital heart disease on the family: preliminary report.","container-title":"British Medical Journal","page":"103","volume":"1","issue":"5532","source":"Google Scholar","title-short":"Impact of congenital heart disease on the family","author":[{"family":"Apley","given":"John"},{"family":"Barbour","given":"R. F."},{"family":"Westmacott","given":"Irene"}],"issued":{"date-parts":[["1967"]]}}}],"schema":"https://github.com/citation-style-language/schema/raw/master/csl-citation.json"} </w:instrText>
      </w:r>
      <w:r w:rsidR="00712492" w:rsidRPr="00DD7F33">
        <w:fldChar w:fldCharType="separate"/>
      </w:r>
      <w:r w:rsidR="001658B9" w:rsidRPr="00DD7F33">
        <w:t>(Apley et al.,1967)</w:t>
      </w:r>
      <w:r w:rsidR="00712492" w:rsidRPr="00DD7F33">
        <w:fldChar w:fldCharType="end"/>
      </w:r>
      <w:r w:rsidR="00712492" w:rsidRPr="00DD7F33">
        <w:t>.</w:t>
      </w:r>
      <w:r w:rsidR="00734000" w:rsidRPr="00DD7F33">
        <w:t xml:space="preserve"> </w:t>
      </w:r>
    </w:p>
    <w:p w14:paraId="7B3177C3" w14:textId="1B9B76BD" w:rsidR="008A2C9C" w:rsidRPr="00DD7F33" w:rsidRDefault="008A2C9C" w:rsidP="001A31AF">
      <w:r w:rsidRPr="00DD7F33">
        <w:t xml:space="preserve">Several studies found evidence that health and QOL of siblings </w:t>
      </w:r>
      <w:r w:rsidR="00475617" w:rsidRPr="00DD7F33">
        <w:t>were</w:t>
      </w:r>
      <w:r w:rsidRPr="00DD7F33">
        <w:t xml:space="preserve"> affected by having a brother or sister with CHD. </w:t>
      </w:r>
      <w:r w:rsidR="00D308D2">
        <w:t>S</w:t>
      </w:r>
      <w:r w:rsidR="00025A56" w:rsidRPr="00DD7F33">
        <w:t>i</w:t>
      </w:r>
      <w:r w:rsidRPr="00DD7F33">
        <w:t xml:space="preserve">blings of children with </w:t>
      </w:r>
      <w:r w:rsidR="00025A56" w:rsidRPr="00DD7F33">
        <w:t xml:space="preserve">CHD and cancer reported lower QOL compared to </w:t>
      </w:r>
      <w:r w:rsidR="00D308D2">
        <w:t xml:space="preserve">siblings of children with </w:t>
      </w:r>
      <w:r w:rsidR="00025A56" w:rsidRPr="00DD7F33">
        <w:t xml:space="preserve">other chronic conditions </w:t>
      </w:r>
      <w:r w:rsidR="00025A56" w:rsidRPr="00DD7F33">
        <w:fldChar w:fldCharType="begin"/>
      </w:r>
      <w:r w:rsidR="00B11860" w:rsidRPr="00DD7F33">
        <w:instrText xml:space="preserve"> ADDIN ZOTERO_ITEM CSL_CITATION {"citationID":"UPqwhKNO","properties":{"formattedCitation":"(Havermans et al., 2015)","plainCitation":"(Havermans et al., 2015)","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schema":"https://github.com/citation-style-language/schema/raw/master/csl-citation.json"} </w:instrText>
      </w:r>
      <w:r w:rsidR="00025A56" w:rsidRPr="00DD7F33">
        <w:fldChar w:fldCharType="separate"/>
      </w:r>
      <w:r w:rsidR="001658B9" w:rsidRPr="00DD7F33">
        <w:t>(Havermans et al., 2015)</w:t>
      </w:r>
      <w:r w:rsidR="00025A56" w:rsidRPr="00DD7F33">
        <w:fldChar w:fldCharType="end"/>
      </w:r>
      <w:r w:rsidR="00025A56" w:rsidRPr="00DD7F33">
        <w:t xml:space="preserve">. Siblings of children with CHD scored significantly lower on mental health domains compared to siblings of children with cystic fibrosis and diabetes. These siblings also scored lower on self-esteem compared to the diabetes group, and lower on impact </w:t>
      </w:r>
      <w:r w:rsidR="00EA2D9B">
        <w:t xml:space="preserve">compared to </w:t>
      </w:r>
      <w:r w:rsidR="00025A56" w:rsidRPr="00DD7F33">
        <w:t>the cancer group. Of not</w:t>
      </w:r>
      <w:r w:rsidR="008A2700" w:rsidRPr="00DD7F33">
        <w:t>e</w:t>
      </w:r>
      <w:r w:rsidR="00025A56" w:rsidRPr="00DD7F33">
        <w:t xml:space="preserve">, the combined chronic condition group rated their QOL higher than controls. </w:t>
      </w:r>
      <w:r w:rsidR="00104560" w:rsidRPr="00DD7F33">
        <w:t>Siblings rated psychological impact as</w:t>
      </w:r>
      <w:r w:rsidR="00BB0355">
        <w:t xml:space="preserve"> the domain most </w:t>
      </w:r>
      <w:r w:rsidR="00104560" w:rsidRPr="00DD7F33">
        <w:t xml:space="preserve">affected by having a brother or sister with CHD </w:t>
      </w:r>
      <w:r w:rsidR="00104560" w:rsidRPr="00DD7F33">
        <w:fldChar w:fldCharType="begin"/>
      </w:r>
      <w:r w:rsidR="00B11860" w:rsidRPr="00DD7F33">
        <w:instrText xml:space="preserve"> ADDIN ZOTERO_ITEM CSL_CITATION {"citationID":"7rJZFB4C","properties":{"formattedCitation":"(Azhar et al., 2016)","plainCitation":"(Azhar et al., 2016)","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schema":"https://github.com/citation-style-language/schema/raw/master/csl-citation.json"} </w:instrText>
      </w:r>
      <w:r w:rsidR="00104560" w:rsidRPr="00DD7F33">
        <w:fldChar w:fldCharType="separate"/>
      </w:r>
      <w:r w:rsidR="001658B9" w:rsidRPr="00DD7F33">
        <w:t>(Azhar et al., 2016)</w:t>
      </w:r>
      <w:r w:rsidR="00104560" w:rsidRPr="00DD7F33">
        <w:fldChar w:fldCharType="end"/>
      </w:r>
      <w:r w:rsidR="00104560" w:rsidRPr="00DD7F33">
        <w:t xml:space="preserve">. Parents reported having a sibling undergoing cardiac </w:t>
      </w:r>
      <w:r w:rsidR="00C45DB5" w:rsidRPr="00DD7F33">
        <w:t xml:space="preserve">procedures </w:t>
      </w:r>
      <w:r w:rsidR="00104560" w:rsidRPr="00DD7F33">
        <w:t xml:space="preserve">affected the health of children in 26% of families </w:t>
      </w:r>
      <w:r w:rsidR="00104560" w:rsidRPr="00DD7F33">
        <w:fldChar w:fldCharType="begin"/>
      </w:r>
      <w:r w:rsidR="00B11860" w:rsidRPr="00DD7F33">
        <w:instrText xml:space="preserve"> ADDIN ZOTERO_ITEM CSL_CITATION {"citationID":"AFdeqqqF","properties":{"formattedCitation":"(Mughal et al., 2011)","plainCitation":"(Mughal et al., 2011)","noteIndex":0},"citationItems":[{"id":14329,"uris":["http://zotero.org/groups/2196222/items/UT74LW42"],"uri":["http://zotero.org/groups/2196222/items/UT74LW42"],"itemData":{"id":14329,"type":"article-journal","title":"Socioeconomic status and impact of treatment on families of children with congenital heart disease","container-title":"Journal Of The College Of Physicians And Surgeons--Pakistan: JCPSP","page":"398-402","volume":"21","issue":"7","source":"EBSCOhost","archive_location":"21777526","abstract":"Objective: To assess the socioeconomic status, treatment being offered and the impact of congenital heart disease treatment on families.; Study Design: Observational study.; Place and Duration Of Study: The Children's Hospital / Institute of Child Health, Lahore, from 1st March to 31st August 2010.; Methodology: All patients undergoing a cardiac surgical or angiographic intervention were enrolled. Socioeconomic status was assessed by Kuppuswamy socioeconomic status scale with income group modification. The impact was measured by the source of financing, effect on family financing source and schooling and health of siblings.; Results: Of 211 patients undergoing treatment in the study period, surgery was the definitive treatment in 164 (77.7%) and angiographic intervention in 47 (22.3%) patients. Male to female ratio was 1.5:1. The mean age of the patient was 39.1 + 3.2 months (range 01 day to 15 years). Majority of families belonged to middle (66.4%, n=140) and lower (27%, n=57) socioeconomic class. The mean cost of medicines and disposables was PKR 78378.2 ± 8845.9 (US$ 933.1 ± 105.3) in open heart surgery, PKR 12581 ± 7010.8 (US$ 149.8 ± 83.5) in closed heart surgery and PKR 69091 + 60906 in angiographic interventions. In 63.1% patients, families contributed towards these costs either completely (12.3%) or partly (50.8%) with significant contribution from the hospital. Adverse effect on families ranged from leave without pay to losing jobs or business (46%), and selling their assets (11.3%). It also affected schooling and health of siblings (22.7% and 26.1% respectively).; Conclusion: Majority of children with congenital heart disease belonged to middle and lower socioeconomic status in this study. Main definitive treatment was surgery. The cost of health care facilities posed a marked socioeconomic burden on those families.;","ISSN":"1681-7168","journalAbbreviation":"Journal Of The College Of Physicians And Surgeons--Pakistan: JCPSP","author":[{"family":"Mughal","given":"Abdul Razzaq"},{"family":"Sadiq","given":"Masood"},{"family":"Hyder","given":"Syed Najam"},{"family":"Qureshi","given":"Ahmad Usaid"},{"family":"A Shah","given":"S Salman"},{"family":"Khan","given":"Mohammad Asim"},{"family":"Nasir","given":"Jamal Abdul"}],"issued":{"date-parts":[["2011",7]]}}}],"schema":"https://github.com/citation-style-language/schema/raw/master/csl-citation.json"} </w:instrText>
      </w:r>
      <w:r w:rsidR="00104560" w:rsidRPr="00DD7F33">
        <w:fldChar w:fldCharType="separate"/>
      </w:r>
      <w:r w:rsidR="001658B9" w:rsidRPr="00DD7F33">
        <w:t>(Mughal et al., 2011)</w:t>
      </w:r>
      <w:r w:rsidR="00104560" w:rsidRPr="00DD7F33">
        <w:fldChar w:fldCharType="end"/>
      </w:r>
      <w:r w:rsidR="006E20C6" w:rsidRPr="00DD7F33">
        <w:t xml:space="preserve">. </w:t>
      </w:r>
    </w:p>
    <w:p w14:paraId="6A9627AD" w14:textId="2A32151C" w:rsidR="00104560" w:rsidRPr="00DD7F33" w:rsidRDefault="00104560" w:rsidP="00104560">
      <w:pPr>
        <w:pStyle w:val="Heading3"/>
      </w:pPr>
      <w:r w:rsidRPr="00DD7F33">
        <w:t>Factors affecting the extent of impact on siblings</w:t>
      </w:r>
    </w:p>
    <w:p w14:paraId="10616CF8" w14:textId="1CDE6992" w:rsidR="00C5587D" w:rsidRDefault="00113C33" w:rsidP="001A31AF">
      <w:r w:rsidRPr="00DD7F33">
        <w:t>Limited evidence exists about contributory factors which impact siblings of children with CHD.</w:t>
      </w:r>
      <w:r w:rsidR="00F966E9" w:rsidRPr="00DD7F33">
        <w:t xml:space="preserve"> Parents rated the impact of CHD on healthy siblings as 16% in families where the child had </w:t>
      </w:r>
      <w:r w:rsidR="00003BC0">
        <w:t xml:space="preserve">an </w:t>
      </w:r>
      <w:proofErr w:type="spellStart"/>
      <w:r w:rsidR="00F966E9" w:rsidRPr="00DD7F33">
        <w:t>acyanotic</w:t>
      </w:r>
      <w:proofErr w:type="spellEnd"/>
      <w:r w:rsidR="00F966E9" w:rsidRPr="00DD7F33">
        <w:t xml:space="preserve"> lesion, 43% where the child had cyanotic lesion, and 60% where the child had undergone transplant </w:t>
      </w:r>
      <w:r w:rsidR="00F966E9" w:rsidRPr="00DD7F33">
        <w:fldChar w:fldCharType="begin"/>
      </w:r>
      <w:r w:rsidR="00B11860" w:rsidRPr="00DD7F33">
        <w:instrText xml:space="preserve"> ADDIN ZOTERO_ITEM CSL_CITATION {"citationID":"QUeqvqB4","properties":{"formattedCitation":"(Wray and Maynard, 2005)","plainCitation":"(Wray and Maynard, 2005)","noteIndex":0},"citationItems":[{"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F966E9" w:rsidRPr="00DD7F33">
        <w:fldChar w:fldCharType="separate"/>
      </w:r>
      <w:r w:rsidR="001658B9" w:rsidRPr="00DD7F33">
        <w:t>(Wray and Maynard, 2005)</w:t>
      </w:r>
      <w:r w:rsidR="00F966E9" w:rsidRPr="00DD7F33">
        <w:fldChar w:fldCharType="end"/>
      </w:r>
      <w:r w:rsidR="00F966E9" w:rsidRPr="00DD7F33">
        <w:t xml:space="preserve">. </w:t>
      </w:r>
      <w:r w:rsidRPr="00DD7F33">
        <w:t>Families were found to have mater</w:t>
      </w:r>
      <w:r w:rsidR="006E20C6" w:rsidRPr="00DD7F33">
        <w:t xml:space="preserve">ial and emotional hardship in </w:t>
      </w:r>
      <w:proofErr w:type="spellStart"/>
      <w:r w:rsidR="006E20C6" w:rsidRPr="00DD7F33">
        <w:t>Apley</w:t>
      </w:r>
      <w:proofErr w:type="spellEnd"/>
      <w:r w:rsidR="006E20C6" w:rsidRPr="00DD7F33">
        <w:t xml:space="preserve"> and colleagues</w:t>
      </w:r>
      <w:r w:rsidR="00D308D2">
        <w:t>’</w:t>
      </w:r>
      <w:r w:rsidR="006E20C6" w:rsidRPr="00DD7F33">
        <w:t xml:space="preserve"> </w:t>
      </w:r>
      <w:r w:rsidR="001B1972">
        <w:t>(</w:t>
      </w:r>
      <w:r w:rsidR="006E20C6" w:rsidRPr="00DD7F33">
        <w:t>1967</w:t>
      </w:r>
      <w:r w:rsidR="001B1972">
        <w:t>)</w:t>
      </w:r>
      <w:r w:rsidR="006E20C6" w:rsidRPr="00DD7F33">
        <w:t xml:space="preserve"> study</w:t>
      </w:r>
      <w:r w:rsidRPr="00DD7F33">
        <w:t xml:space="preserve">. This hardship was </w:t>
      </w:r>
      <w:r w:rsidR="00D308D2">
        <w:t>mitigated</w:t>
      </w:r>
      <w:r w:rsidR="00D308D2" w:rsidRPr="00DD7F33">
        <w:t xml:space="preserve"> </w:t>
      </w:r>
      <w:r w:rsidRPr="00DD7F33">
        <w:t>by the characteristics of primary caregivers, severity of the child’s CHD</w:t>
      </w:r>
      <w:r w:rsidR="00ED4F31" w:rsidRPr="00DD7F33">
        <w:t>,</w:t>
      </w:r>
      <w:r w:rsidRPr="00DD7F33">
        <w:t xml:space="preserve"> quality of communication</w:t>
      </w:r>
      <w:r w:rsidR="00E1061A">
        <w:t>,</w:t>
      </w:r>
      <w:r w:rsidR="001B1972">
        <w:t xml:space="preserve"> and</w:t>
      </w:r>
      <w:r w:rsidRPr="00DD7F33">
        <w:t xml:space="preserve"> medical</w:t>
      </w:r>
      <w:r w:rsidR="001B1972">
        <w:t>/</w:t>
      </w:r>
      <w:r w:rsidRPr="00DD7F33">
        <w:t xml:space="preserve">surgical provision available. </w:t>
      </w:r>
      <w:r w:rsidR="00D308D2">
        <w:t>C</w:t>
      </w:r>
      <w:r w:rsidRPr="00DD7F33">
        <w:t>orrelation between severity of CHD and impact on parents and siblings has been documented with conflicting perspectives.</w:t>
      </w:r>
      <w:r w:rsidR="00E1061A">
        <w:t xml:space="preserve"> </w:t>
      </w:r>
      <w:r w:rsidR="00CF3269" w:rsidRPr="00DD7F33">
        <w:fldChar w:fldCharType="begin"/>
      </w:r>
      <w:r w:rsidR="00B11860" w:rsidRPr="00DD7F33">
        <w:instrText xml:space="preserve"> ADDIN ZOTERO_ITEM CSL_CITATION {"citationID":"yupxKUQN","properties":{"formattedCitation":"(Apley et al., 1967)","plainCitation":"(Apley et al., 1967)","dontUpdate":true,"noteIndex":0},"citationItems":[{"id":15274,"uris":["http://zotero.org/groups/2196222/items/PSEXPZZD"],"uri":["http://zotero.org/groups/2196222/items/PSEXPZZD"],"itemData":{"id":15274,"type":"article-journal","title":"Impact of congenital heart disease on the family: preliminary report.","container-title":"British Medical Journal","page":"103","volume":"1","issue":"5532","source":"Google Scholar","title-short":"Impact of congenital heart disease on the family","author":[{"family":"Apley","given":"John"},{"family":"Barbour","given":"R. F."},{"family":"Westmacott","given":"Irene"}],"issued":{"date-parts":[["1967"]]}}}],"schema":"https://github.com/citation-style-language/schema/raw/master/csl-citation.json"} </w:instrText>
      </w:r>
      <w:r w:rsidR="00CF3269" w:rsidRPr="00DD7F33">
        <w:fldChar w:fldCharType="separate"/>
      </w:r>
      <w:r w:rsidR="001658B9" w:rsidRPr="00DD7F33">
        <w:t xml:space="preserve">Apley </w:t>
      </w:r>
      <w:r w:rsidR="00E1061A" w:rsidRPr="00DD7F33">
        <w:t>et al., (</w:t>
      </w:r>
      <w:r w:rsidR="001658B9" w:rsidRPr="00DD7F33">
        <w:t>1967)</w:t>
      </w:r>
      <w:r w:rsidR="00CF3269" w:rsidRPr="00DD7F33">
        <w:fldChar w:fldCharType="end"/>
      </w:r>
      <w:r w:rsidRPr="00DD7F33">
        <w:t xml:space="preserve"> </w:t>
      </w:r>
      <w:r w:rsidR="006E20C6" w:rsidRPr="00DD7F33">
        <w:t>also f</w:t>
      </w:r>
      <w:r w:rsidRPr="00DD7F33">
        <w:t xml:space="preserve">ound </w:t>
      </w:r>
      <w:r w:rsidR="00ED4F31" w:rsidRPr="00DD7F33">
        <w:t xml:space="preserve">correlation between </w:t>
      </w:r>
      <w:r w:rsidRPr="00DD7F33">
        <w:t xml:space="preserve">severity of CHD </w:t>
      </w:r>
      <w:r w:rsidR="00ED4F31" w:rsidRPr="00DD7F33">
        <w:t>and</w:t>
      </w:r>
      <w:r w:rsidRPr="00DD7F33">
        <w:t xml:space="preserve"> greater impact o</w:t>
      </w:r>
      <w:r w:rsidR="0046021F" w:rsidRPr="00DD7F33">
        <w:t>n</w:t>
      </w:r>
      <w:r w:rsidRPr="00DD7F33">
        <w:t xml:space="preserve"> </w:t>
      </w:r>
      <w:r w:rsidR="00351BF5" w:rsidRPr="00DD7F33">
        <w:t xml:space="preserve">sibling </w:t>
      </w:r>
      <w:r w:rsidR="006E20C6" w:rsidRPr="00DD7F33">
        <w:t>psychological</w:t>
      </w:r>
      <w:r w:rsidRPr="00DD7F33">
        <w:t xml:space="preserve"> health. However, </w:t>
      </w:r>
      <w:r w:rsidR="004772E9" w:rsidRPr="00DD7F33">
        <w:t xml:space="preserve">severity of illness did not correspond to the degree of sibling difficulty </w:t>
      </w:r>
      <w:r w:rsidR="00710A87">
        <w:t>when studied</w:t>
      </w:r>
      <w:r w:rsidR="004772E9" w:rsidRPr="00DD7F33">
        <w:t xml:space="preserve"> by </w:t>
      </w:r>
      <w:proofErr w:type="spellStart"/>
      <w:r w:rsidR="004772E9" w:rsidRPr="00DD7F33">
        <w:t>Lavigne</w:t>
      </w:r>
      <w:proofErr w:type="spellEnd"/>
      <w:r w:rsidR="004772E9" w:rsidRPr="00DD7F33">
        <w:t xml:space="preserve"> and Ryan (1979).</w:t>
      </w:r>
      <w:r w:rsidR="00E1061A">
        <w:t xml:space="preserve"> </w:t>
      </w:r>
    </w:p>
    <w:p w14:paraId="5E60A3CB" w14:textId="3C104A1E" w:rsidR="00104560" w:rsidRPr="00DD7F33" w:rsidRDefault="00DB63FE" w:rsidP="001A31AF">
      <w:r w:rsidRPr="00DD7F33">
        <w:t>Parents</w:t>
      </w:r>
      <w:r w:rsidR="00E1061A">
        <w:t xml:space="preserve"> </w:t>
      </w:r>
      <w:r w:rsidR="00233203" w:rsidRPr="00DD7F33">
        <w:t>perceived that the negative impact o</w:t>
      </w:r>
      <w:r w:rsidRPr="00DD7F33">
        <w:t xml:space="preserve">n siblings </w:t>
      </w:r>
      <w:r w:rsidR="006E20C6" w:rsidRPr="00DD7F33">
        <w:t>was higher</w:t>
      </w:r>
      <w:r w:rsidR="00233203" w:rsidRPr="00DD7F33">
        <w:t xml:space="preserve"> when the</w:t>
      </w:r>
      <w:r w:rsidRPr="00DD7F33">
        <w:t xml:space="preserve"> child with</w:t>
      </w:r>
      <w:r w:rsidR="00233203" w:rsidRPr="00DD7F33">
        <w:t xml:space="preserve"> CHD required more intensive treatment</w:t>
      </w:r>
      <w:r w:rsidR="0084268F" w:rsidRPr="00DD7F33">
        <w:t xml:space="preserve"> </w:t>
      </w:r>
      <w:r w:rsidR="00AD3C0E" w:rsidRPr="00DD7F33">
        <w:fldChar w:fldCharType="begin"/>
      </w:r>
      <w:r w:rsidR="00AD3C0E" w:rsidRPr="00DD7F33">
        <w:instrText xml:space="preserve"> ADDIN ZOTERO_ITEM CSL_CITATION {"citationID":"M740aTs3","properties":{"formattedCitation":"(Janus and Goldberg, 1997)","plainCitation":"(Janus and Goldberg, 1997)","noteIndex":0},"citationItems":[{"id":14286,"uris":["http://zotero.org/groups/2196222/items/USKNZ4GZ"],"uri":["http://zotero.org/groups/2196222/items/USKNZ4GZ"],"itemData":{"id":14286,"type":"article-journal","title":"Treatment characteristics of congenital heart disease and behaviour problems of patients and healthy siblings","container-title":"Journal of Paediatrics and Child Health","page":"219-225","volume":"33","issue":"3","source":"PubMed","abstract":"OBJECTIVE: To examine behaviour problems of children in families where one child was diagnosed with congenital heart disease (CHD), in relation to the intensity of treatment required for the CHD.\nMETHODOLOGY: Treatment intensity was based on patients' hospitalizations, surgical operations, current treatment, frequency of check-ups and finality of surgical repair. Mothers of 29 patients and 43 healthy siblings (4-14 years old), and a sub-sample of fathers, reported on behaviour problems of their children and rated the frequency of considering patient's CHD while performing routine child care in nine areas of family life (accommodation of illness).\nRESULTS: High treatment intensity was associated with high accommodation of illness and elevated behaviour problems among patients. In contrast, siblings in families where treatment intensity was low, but accommodation of illness high were at most risk for behaviour problems.\nCONCLUSIONS: Treatment intensity has a markedly different impact on behaviour problems of patients and healthy siblings. It is important for parents and healthcare professionals to provide both patients and siblings with information about the patient's medical condition, regardless how much treatment that condition may need.","ISSN":"1034-4810","note":"PMID: 9259296","journalAbbreviation":"J Paediatr Child Health","language":"eng","author":[{"family":"Janus","given":"M."},{"family":"Goldberg","given":"S."}],"issued":{"date-parts":[["1997",6]]}}}],"schema":"https://github.com/citation-style-language/schema/raw/master/csl-citation.json"} </w:instrText>
      </w:r>
      <w:r w:rsidR="00AD3C0E" w:rsidRPr="00DD7F33">
        <w:fldChar w:fldCharType="separate"/>
      </w:r>
      <w:r w:rsidR="00AD3C0E" w:rsidRPr="00DD7F33">
        <w:t>(Janus and Goldberg, 1997)</w:t>
      </w:r>
      <w:r w:rsidR="00AD3C0E" w:rsidRPr="00DD7F33">
        <w:fldChar w:fldCharType="end"/>
      </w:r>
      <w:r w:rsidRPr="00DD7F33">
        <w:t xml:space="preserve">. </w:t>
      </w:r>
      <w:r w:rsidR="0051436E" w:rsidRPr="00DD7F33">
        <w:t xml:space="preserve">In contrast behavioural problems in siblings were </w:t>
      </w:r>
      <w:r w:rsidR="003567A0">
        <w:t>not</w:t>
      </w:r>
      <w:r w:rsidR="0051436E" w:rsidRPr="00DD7F33">
        <w:t xml:space="preserve"> </w:t>
      </w:r>
      <w:r w:rsidR="006E20C6" w:rsidRPr="00DD7F33">
        <w:t>associated with</w:t>
      </w:r>
      <w:r w:rsidR="00233203" w:rsidRPr="00DD7F33">
        <w:t xml:space="preserve"> treatment intensity in the domains of social, thought, attention problems, aggression</w:t>
      </w:r>
      <w:r w:rsidR="0084268F" w:rsidRPr="00DD7F33">
        <w:t>,</w:t>
      </w:r>
      <w:r w:rsidR="00233203" w:rsidRPr="00DD7F33">
        <w:t xml:space="preserve"> and delinquency. In addition, siblings classified as having behaviour problems in the clinical range were </w:t>
      </w:r>
      <w:r w:rsidR="00244F53" w:rsidRPr="00DD7F33">
        <w:t xml:space="preserve">rated as having more </w:t>
      </w:r>
      <w:r w:rsidR="006E20C6" w:rsidRPr="00DD7F33">
        <w:t>symptoms when</w:t>
      </w:r>
      <w:r w:rsidR="00244F53" w:rsidRPr="00DD7F33">
        <w:t xml:space="preserve"> their brother or sisters’ CHD required less intense treatment</w:t>
      </w:r>
      <w:r w:rsidR="0015504E" w:rsidRPr="00DD7F33">
        <w:t xml:space="preserve"> but the restrictions on usual family life were high</w:t>
      </w:r>
      <w:r w:rsidR="003567A0">
        <w:t xml:space="preserve"> </w:t>
      </w:r>
      <w:r w:rsidR="003567A0" w:rsidRPr="00DD7F33">
        <w:fldChar w:fldCharType="begin"/>
      </w:r>
      <w:r w:rsidR="00710A87">
        <w:instrText xml:space="preserve"> ADDIN ZOTERO_ITEM CSL_CITATION {"citationID":"bgENErIG","properties":{"formattedCitation":"(Janus and Goldberg, 1997)","plainCitation":"(Janus and Goldberg, 1997)","noteIndex":0},"citationItems":[{"id":14286,"uris":["http://zotero.org/groups/2196222/items/USKNZ4GZ"],"uri":["http://zotero.org/groups/2196222/items/USKNZ4GZ"],"itemData":{"id":14286,"type":"article-journal","title":"Treatment characteristics of congenital heart disease and behaviour problems of patients and healthy siblings","container-title":"Journal of Paediatrics and Child Health","page":"219-225","volume":"33","issue":"3","source":"PubMed","abstract":"OBJECTIVE: To examine behaviour problems of children in families where one child was diagnosed with congenital heart disease (CHD), in relation to the intensity of treatment required for the CHD.\nMETHODOLOGY: Treatment intensity was based on patients' hospitalizations, surgical operations, current treatment, frequency of check-ups and finality of surgical repair. Mothers of 29 patients and 43 healthy siblings (4-14 years old), and a sub-sample of fathers, reported on behaviour problems of their children and rated the frequency of considering patient's CHD while performing routine child care in nine areas of family life (accommodation of illness).\nRESULTS: High treatment intensity was associated with high accommodation of illness and elevated behaviour problems among patients. In contrast, siblings in families where treatment intensity was low, but accommodation of illness high were at most risk for behaviour problems.\nCONCLUSIONS: Treatment intensity has a markedly different impact on behaviour problems of patients and healthy siblings. It is important for parents and healthcare professionals to provide both patients and siblings with information about the patient's medical condition, regardless how much treatment that condition may need.","ISSN":"1034-4810","note":"PMID: 9259296","journalAbbreviation":"J Paediatr Child Health","language":"eng","author":[{"family":"Janus","given":"M."},{"family":"Goldberg","given":"S."}],"issued":{"date-parts":[["1997",6]]}}}],"schema":"https://github.com/citation-style-language/schema/raw/master/csl-citation.json"} </w:instrText>
      </w:r>
      <w:r w:rsidR="003567A0" w:rsidRPr="00DD7F33">
        <w:fldChar w:fldCharType="separate"/>
      </w:r>
      <w:r w:rsidR="003567A0" w:rsidRPr="00DD7F33">
        <w:t>(Janus and Goldberg, 1997)</w:t>
      </w:r>
      <w:r w:rsidR="003567A0" w:rsidRPr="00DD7F33">
        <w:fldChar w:fldCharType="end"/>
      </w:r>
      <w:r w:rsidR="003567A0">
        <w:t xml:space="preserve">. </w:t>
      </w:r>
      <w:r w:rsidR="00B960CA" w:rsidRPr="00DD7F33">
        <w:t xml:space="preserve">Results should be interpreted </w:t>
      </w:r>
      <w:r w:rsidR="00E1061A" w:rsidRPr="00DD7F33">
        <w:t>considering</w:t>
      </w:r>
      <w:r w:rsidR="00244F53" w:rsidRPr="00DD7F33">
        <w:t xml:space="preserve"> demographic </w:t>
      </w:r>
      <w:proofErr w:type="gramStart"/>
      <w:r w:rsidR="00244F53" w:rsidRPr="00DD7F33">
        <w:t>variance</w:t>
      </w:r>
      <w:r w:rsidR="00E1061A">
        <w:t>,</w:t>
      </w:r>
      <w:proofErr w:type="gramEnd"/>
      <w:r w:rsidR="00E1061A">
        <w:t xml:space="preserve"> </w:t>
      </w:r>
      <w:r w:rsidR="00244F53" w:rsidRPr="00DD7F33">
        <w:t xml:space="preserve">higher educational level in parents </w:t>
      </w:r>
      <w:r w:rsidR="00B960CA" w:rsidRPr="00DD7F33">
        <w:t xml:space="preserve">in this study </w:t>
      </w:r>
      <w:r w:rsidR="00244F53" w:rsidRPr="00DD7F33">
        <w:t xml:space="preserve">was associated with a higher perceived impact of CHD on the healthy child. </w:t>
      </w:r>
    </w:p>
    <w:p w14:paraId="0A6557E0" w14:textId="6509A85F" w:rsidR="00B822A5" w:rsidRPr="00DD7F33" w:rsidRDefault="00B822A5" w:rsidP="001A31AF">
      <w:r w:rsidRPr="00DD7F33">
        <w:t xml:space="preserve">One study investigated the </w:t>
      </w:r>
      <w:r w:rsidR="00F45297">
        <w:t>impact</w:t>
      </w:r>
      <w:r w:rsidR="00F45297" w:rsidRPr="00DD7F33">
        <w:t xml:space="preserve"> </w:t>
      </w:r>
      <w:r w:rsidRPr="00DD7F33">
        <w:t>of family history</w:t>
      </w:r>
      <w:r w:rsidR="00B960CA" w:rsidRPr="00DD7F33">
        <w:t xml:space="preserve"> as a mitigating factor </w:t>
      </w:r>
      <w:r w:rsidR="0004377A">
        <w:t>on</w:t>
      </w:r>
      <w:r w:rsidR="00B960CA" w:rsidRPr="00DD7F33">
        <w:t xml:space="preserve"> the impact of </w:t>
      </w:r>
      <w:r w:rsidRPr="00DD7F33">
        <w:t>having a brother or sister with CHD</w:t>
      </w:r>
      <w:r w:rsidR="00EE7839" w:rsidRPr="00DD7F33">
        <w:t xml:space="preserve"> </w:t>
      </w:r>
      <w:bookmarkStart w:id="17" w:name="_Hlk11074752"/>
      <w:r w:rsidR="00EE7839" w:rsidRPr="00DD7F33">
        <w:fldChar w:fldCharType="begin"/>
      </w:r>
      <w:r w:rsidR="00B11860" w:rsidRPr="00DD7F33">
        <w:instrText xml:space="preserve"> ADDIN ZOTERO_ITEM CSL_CITATION {"citationID":"QcHQRw2E","properties":{"formattedCitation":"(Apley et al., 1967)","plainCitation":"(Apley et al., 1967)","noteIndex":0},"citationItems":[{"id":15274,"uris":["http://zotero.org/groups/2196222/items/PSEXPZZD"],"uri":["http://zotero.org/groups/2196222/items/PSEXPZZD"],"itemData":{"id":15274,"type":"article-journal","title":"Impact of congenital heart disease on the family: preliminary report.","container-title":"British Medical Journal","page":"103","volume":"1","issue":"5532","source":"Google Scholar","title-short":"Impact of congenital heart disease on the family","author":[{"family":"Apley","given":"John"},{"family":"Barbour","given":"R. F."},{"family":"Westmacott","given":"Irene"}],"issued":{"date-parts":[["1967"]]}}}],"schema":"https://github.com/citation-style-language/schema/raw/master/csl-citation.json"} </w:instrText>
      </w:r>
      <w:r w:rsidR="00EE7839" w:rsidRPr="00DD7F33">
        <w:fldChar w:fldCharType="separate"/>
      </w:r>
      <w:r w:rsidR="001658B9" w:rsidRPr="00DD7F33">
        <w:t>(Apley et al., 1967)</w:t>
      </w:r>
      <w:r w:rsidR="00EE7839" w:rsidRPr="00DD7F33">
        <w:fldChar w:fldCharType="end"/>
      </w:r>
      <w:bookmarkEnd w:id="17"/>
      <w:r w:rsidRPr="00DD7F33">
        <w:t xml:space="preserve">. </w:t>
      </w:r>
      <w:r w:rsidR="00B960CA" w:rsidRPr="00DD7F33">
        <w:t>Of</w:t>
      </w:r>
      <w:r w:rsidR="00EE7839" w:rsidRPr="00DD7F33">
        <w:t xml:space="preserve"> siblings classified as </w:t>
      </w:r>
      <w:r w:rsidR="0046021F" w:rsidRPr="00DD7F33">
        <w:t>maladjusted</w:t>
      </w:r>
      <w:r w:rsidR="00EE7839" w:rsidRPr="00DD7F33">
        <w:t xml:space="preserve">, 33% came from families with a history of miscarriages and </w:t>
      </w:r>
      <w:r w:rsidR="00EE7839" w:rsidRPr="00DD7F33">
        <w:lastRenderedPageBreak/>
        <w:t xml:space="preserve">18% with a history of sibling death. </w:t>
      </w:r>
      <w:r w:rsidR="00B960CA" w:rsidRPr="00DD7F33">
        <w:t>Of</w:t>
      </w:r>
      <w:r w:rsidR="00EE7839" w:rsidRPr="00DD7F33">
        <w:t xml:space="preserve"> siblings not classified as </w:t>
      </w:r>
      <w:r w:rsidR="0046021F" w:rsidRPr="00DD7F33">
        <w:t>maladjusted</w:t>
      </w:r>
      <w:r w:rsidR="00EE7839" w:rsidRPr="00DD7F33">
        <w:t>, 4% came from families with a history of miscarriages and 4% with a history of sibling death.</w:t>
      </w:r>
      <w:r w:rsidR="0046021F" w:rsidRPr="00DD7F33">
        <w:t xml:space="preserve"> </w:t>
      </w:r>
    </w:p>
    <w:p w14:paraId="54AAE00E" w14:textId="742EA480" w:rsidR="00607069" w:rsidRPr="00DD7F33" w:rsidRDefault="00607069" w:rsidP="00607069">
      <w:pPr>
        <w:pStyle w:val="Heading2"/>
      </w:pPr>
      <w:r w:rsidRPr="00DD7F33">
        <w:t>Interventions</w:t>
      </w:r>
    </w:p>
    <w:p w14:paraId="7ED38F42" w14:textId="733FC2F2" w:rsidR="007607FD" w:rsidRPr="00DD7F33" w:rsidRDefault="00EE4877" w:rsidP="007607FD">
      <w:r w:rsidRPr="00DD7F33">
        <w:t xml:space="preserve">Results </w:t>
      </w:r>
      <w:r w:rsidR="00B960CA" w:rsidRPr="00DD7F33">
        <w:t xml:space="preserve">of this literature review </w:t>
      </w:r>
      <w:r w:rsidRPr="00DD7F33">
        <w:t xml:space="preserve">revealed a single intervention </w:t>
      </w:r>
      <w:r w:rsidR="00B960CA" w:rsidRPr="00DD7F33">
        <w:t xml:space="preserve">which </w:t>
      </w:r>
      <w:r w:rsidRPr="00DD7F33">
        <w:t>targeted the unwell child with benefits to the sibling described as a bi-product</w:t>
      </w:r>
      <w:r w:rsidR="0046021F" w:rsidRPr="00DD7F33">
        <w:t xml:space="preserve"> </w:t>
      </w:r>
      <w:r w:rsidRPr="00DD7F33">
        <w:t xml:space="preserve">identified only via secondary analysis </w:t>
      </w:r>
      <w:r w:rsidRPr="00DD7F33">
        <w:fldChar w:fldCharType="begin"/>
      </w:r>
      <w:r w:rsidR="00B11860" w:rsidRPr="00DD7F33">
        <w:instrText xml:space="preserve"> ADDIN ZOTERO_ITEM CSL_CITATION {"citationID":"VOWs2PUT","properties":{"formattedCitation":"(Redshaw and Wilson, 2012)","plainCitation":"(Redshaw and Wilson, 2012)","noteIndex":0},"citationItems":[{"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schema":"https://github.com/citation-style-language/schema/raw/master/csl-citation.json"} </w:instrText>
      </w:r>
      <w:r w:rsidRPr="00DD7F33">
        <w:fldChar w:fldCharType="separate"/>
      </w:r>
      <w:r w:rsidR="001658B9" w:rsidRPr="00DD7F33">
        <w:t>(Redshaw and Wilson, 2012)</w:t>
      </w:r>
      <w:r w:rsidRPr="00DD7F33">
        <w:fldChar w:fldCharType="end"/>
      </w:r>
      <w:r w:rsidRPr="00DD7F33">
        <w:t xml:space="preserve">. </w:t>
      </w:r>
      <w:r w:rsidR="0046021F" w:rsidRPr="00DD7F33">
        <w:t xml:space="preserve">The study used </w:t>
      </w:r>
      <w:r w:rsidR="00EA2D9B">
        <w:t>the</w:t>
      </w:r>
      <w:r w:rsidR="0046021F" w:rsidRPr="00DD7F33">
        <w:t xml:space="preserve"> </w:t>
      </w:r>
      <w:r w:rsidR="00B960CA" w:rsidRPr="00DD7F33">
        <w:t>H</w:t>
      </w:r>
      <w:r w:rsidR="0046021F" w:rsidRPr="00DD7F33">
        <w:t xml:space="preserve">eart </w:t>
      </w:r>
      <w:r w:rsidR="00B960CA" w:rsidRPr="00DD7F33">
        <w:t>B</w:t>
      </w:r>
      <w:r w:rsidR="0046021F" w:rsidRPr="00DD7F33">
        <w:t xml:space="preserve">eads </w:t>
      </w:r>
      <w:r w:rsidR="00B960CA" w:rsidRPr="00DD7F33">
        <w:t>P</w:t>
      </w:r>
      <w:r w:rsidR="0046021F" w:rsidRPr="00DD7F33">
        <w:t xml:space="preserve">rogramme as a way of including siblings in the hospitalisation of a child with CHD. </w:t>
      </w:r>
      <w:r w:rsidRPr="00DD7F33">
        <w:t xml:space="preserve">In 10/19 interviews with parents </w:t>
      </w:r>
      <w:r w:rsidR="0046021F" w:rsidRPr="00DD7F33">
        <w:t xml:space="preserve">the </w:t>
      </w:r>
      <w:r w:rsidR="00CE74E2" w:rsidRPr="00DD7F33">
        <w:t>benefits</w:t>
      </w:r>
      <w:r w:rsidR="0046021F" w:rsidRPr="00DD7F33">
        <w:t xml:space="preserve"> of using the intervention to </w:t>
      </w:r>
      <w:r w:rsidR="00E1061A" w:rsidRPr="00DD7F33">
        <w:t>open</w:t>
      </w:r>
      <w:r w:rsidR="0046021F" w:rsidRPr="00DD7F33">
        <w:t xml:space="preserve"> discussions with the siblings about their brother or </w:t>
      </w:r>
      <w:r w:rsidR="00B960CA" w:rsidRPr="00DD7F33">
        <w:t>sisters’</w:t>
      </w:r>
      <w:r w:rsidR="0046021F" w:rsidRPr="00DD7F33">
        <w:t xml:space="preserve"> condition were valued. </w:t>
      </w:r>
      <w:r w:rsidR="00CE74E2" w:rsidRPr="00DD7F33">
        <w:t xml:space="preserve">No </w:t>
      </w:r>
      <w:r w:rsidR="00CC1C80" w:rsidRPr="00DD7F33">
        <w:t xml:space="preserve">intervention </w:t>
      </w:r>
      <w:r w:rsidR="00CE74E2" w:rsidRPr="00DD7F33">
        <w:t xml:space="preserve">studies </w:t>
      </w:r>
      <w:r w:rsidR="00C5587D">
        <w:t xml:space="preserve">of </w:t>
      </w:r>
      <w:r w:rsidR="00C5587D" w:rsidRPr="00DD7F33">
        <w:t xml:space="preserve">siblings of children with CHD </w:t>
      </w:r>
      <w:r w:rsidR="00C5587D">
        <w:t xml:space="preserve">as a </w:t>
      </w:r>
      <w:r w:rsidR="00C5587D" w:rsidRPr="00DD7F33">
        <w:t xml:space="preserve">primary </w:t>
      </w:r>
      <w:r w:rsidR="002235D8">
        <w:t xml:space="preserve">focus </w:t>
      </w:r>
      <w:r w:rsidR="00CC1C80" w:rsidRPr="00DD7F33">
        <w:t xml:space="preserve">were </w:t>
      </w:r>
      <w:r w:rsidR="00B960CA" w:rsidRPr="00DD7F33">
        <w:t>found</w:t>
      </w:r>
      <w:r w:rsidR="00CC1C80" w:rsidRPr="00DD7F33">
        <w:t>.</w:t>
      </w:r>
    </w:p>
    <w:bookmarkEnd w:id="14"/>
    <w:p w14:paraId="152BC4F9" w14:textId="1C82E3F3" w:rsidR="007607FD" w:rsidRPr="00DD7F33" w:rsidRDefault="007607FD" w:rsidP="007607FD">
      <w:pPr>
        <w:pStyle w:val="Heading1"/>
      </w:pPr>
      <w:r w:rsidRPr="00DD7F33">
        <w:t>Discussion</w:t>
      </w:r>
    </w:p>
    <w:p w14:paraId="25A72F43" w14:textId="4C69B3F6" w:rsidR="00B84CE9" w:rsidRPr="00DD7F33" w:rsidRDefault="00B84CE9" w:rsidP="00B84CE9">
      <w:r w:rsidRPr="00DD7F33">
        <w:t xml:space="preserve">To our knowledge this is the first </w:t>
      </w:r>
      <w:r w:rsidR="009746BA" w:rsidRPr="00DD7F33">
        <w:t xml:space="preserve">literature </w:t>
      </w:r>
      <w:r w:rsidRPr="00DD7F33">
        <w:t xml:space="preserve">review identifying empirical evidence investigating the </w:t>
      </w:r>
      <w:r w:rsidR="00F45297">
        <w:t>impact</w:t>
      </w:r>
      <w:r w:rsidR="00F45297" w:rsidRPr="00DD7F33">
        <w:t xml:space="preserve"> </w:t>
      </w:r>
      <w:r w:rsidRPr="00DD7F33">
        <w:t xml:space="preserve">of having a sibling with CHD. This review synthesises findings and has identified the </w:t>
      </w:r>
      <w:r w:rsidR="00F45297">
        <w:t>influence</w:t>
      </w:r>
      <w:r w:rsidR="00F45297" w:rsidRPr="00DD7F33">
        <w:t xml:space="preserve"> </w:t>
      </w:r>
      <w:r w:rsidRPr="00DD7F33">
        <w:t xml:space="preserve">of having a sibling with CHD in terms of changes to normal life, the impact on siblings, and factors affecting </w:t>
      </w:r>
      <w:r w:rsidR="009746BA" w:rsidRPr="00DD7F33">
        <w:t xml:space="preserve">siblings. </w:t>
      </w:r>
      <w:r w:rsidR="00B960CA" w:rsidRPr="00DD7F33">
        <w:t>F</w:t>
      </w:r>
      <w:r w:rsidRPr="00DD7F33">
        <w:t xml:space="preserve">indings of this review suggest there are several ways in which CHD impacts on the healthy sibling, but many questions remain. </w:t>
      </w:r>
    </w:p>
    <w:p w14:paraId="6ECF59F9" w14:textId="75472855" w:rsidR="00427DEA" w:rsidRPr="00DD7F33" w:rsidRDefault="00B84CE9" w:rsidP="00B84CE9">
      <w:r w:rsidRPr="00DD7F33">
        <w:t xml:space="preserve">Parents reported several ways in which normal life </w:t>
      </w:r>
      <w:r w:rsidR="000B413A">
        <w:t xml:space="preserve">was altered </w:t>
      </w:r>
      <w:r w:rsidRPr="00DD7F33">
        <w:t>for siblings of children with CHD</w:t>
      </w:r>
      <w:r w:rsidR="00DA725E" w:rsidRPr="00DD7F33">
        <w:t>. There is evidence that parenting styles and abilities are influenced by CHD</w:t>
      </w:r>
      <w:r w:rsidR="00525801" w:rsidRPr="00DD7F33">
        <w:t xml:space="preserve"> </w:t>
      </w:r>
      <w:r w:rsidR="00AD3C0E" w:rsidRPr="00DD7F33">
        <w:fldChar w:fldCharType="begin"/>
      </w:r>
      <w:r w:rsidR="00AD3C0E" w:rsidRPr="00DD7F33">
        <w:instrText xml:space="preserve"> ADDIN ZOTERO_ITEM CSL_CITATION {"citationID":"S56iwQuI","properties":{"formattedCitation":"(Janus and Goldberg, 1997; Menke, 1987; Redshaw and Wilson, 2012)","plainCitation":"(Janus and Goldberg, 1997; Menke, 1987; Redshaw and Wilson, 2012)","noteIndex":0},"citationItems":[{"id":14286,"uris":["http://zotero.org/groups/2196222/items/USKNZ4GZ"],"uri":["http://zotero.org/groups/2196222/items/USKNZ4GZ"],"itemData":{"id":14286,"type":"article-journal","title":"Treatment characteristics of congenital heart disease and behaviour problems of patients and healthy siblings","container-title":"Journal of Paediatrics and Child Health","page":"219-225","volume":"33","issue":"3","source":"PubMed","abstract":"OBJECTIVE: To examine behaviour problems of children in families where one child was diagnosed with congenital heart disease (CHD), in relation to the intensity of treatment required for the CHD.\nMETHODOLOGY: Treatment intensity was based on patients' hospitalizations, surgical operations, current treatment, frequency of check-ups and finality of surgical repair. Mothers of 29 patients and 43 healthy siblings (4-14 years old), and a sub-sample of fathers, reported on behaviour problems of their children and rated the frequency of considering patient's CHD while performing routine child care in nine areas of family life (accommodation of illness).\nRESULTS: High treatment intensity was associated with high accommodation of illness and elevated behaviour problems among patients. In contrast, siblings in families where treatment intensity was low, but accommodation of illness high were at most risk for behaviour problems.\nCONCLUSIONS: Treatment intensity has a markedly different impact on behaviour problems of patients and healthy siblings. It is important for parents and healthcare professionals to provide both patients and siblings with information about the patient's medical condition, regardless how much treatment that condition may need.","ISSN":"1034-4810","note":"PMID: 9259296","journalAbbreviation":"J Paediatr Child Health","language":"eng","author":[{"family":"Janus","given":"M."},{"family":"Goldberg","given":"S."}],"issued":{"date-parts":[["1997",6]]}}},{"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schema":"https://github.com/citation-style-language/schema/raw/master/csl-citation.json"} </w:instrText>
      </w:r>
      <w:r w:rsidR="00AD3C0E" w:rsidRPr="00DD7F33">
        <w:fldChar w:fldCharType="separate"/>
      </w:r>
      <w:r w:rsidR="00AD3C0E" w:rsidRPr="00DD7F33">
        <w:t>(Janus and Goldberg, 1997; Menke, 1987; Redshaw and Wilson, 2012)</w:t>
      </w:r>
      <w:r w:rsidR="00AD3C0E" w:rsidRPr="00DD7F33">
        <w:fldChar w:fldCharType="end"/>
      </w:r>
      <w:r w:rsidR="00DA725E" w:rsidRPr="00DD7F33">
        <w:t>. In addition, siblings are often given more responsibility but have their social activities restricted</w:t>
      </w:r>
      <w:r w:rsidR="00525801" w:rsidRPr="00DD7F33">
        <w:t xml:space="preserve"> </w:t>
      </w:r>
      <w:r w:rsidR="00AD3C0E" w:rsidRPr="00DD7F33">
        <w:fldChar w:fldCharType="begin"/>
      </w:r>
      <w:r w:rsidR="00AD3C0E" w:rsidRPr="00DD7F33">
        <w:instrText xml:space="preserve"> ADDIN ZOTERO_ITEM CSL_CITATION {"citationID":"eZuqpzt3","properties":{"formattedCitation":"(Williams et al., 1993)","plainCitation":"(Williams et al., 1993)","noteIndex":0},"citationItems":[{"id":15272,"uris":["http://zotero.org/groups/2196222/items/U5HM5U9P"],"uri":["http://zotero.org/groups/2196222/items/U5HM5U9P"],"itemData":{"id":15272,"type":"article-journal","title":"Pediatric chronic illness: effects on siblings and mothers.","container-title":"Maternal-Child Nursing Journal","source":"Google Scholar","title-short":"Pediatric chronic illness","author":[{"family":"Williams","given":"Phoebe Dauz"},{"family":"Lorenzo","given":"Florita D."},{"family":"Borja","given":"Maridel"}],"issued":{"date-parts":[["1993"]]}}}],"schema":"https://github.com/citation-style-language/schema/raw/master/csl-citation.json"} </w:instrText>
      </w:r>
      <w:r w:rsidR="00AD3C0E" w:rsidRPr="00DD7F33">
        <w:fldChar w:fldCharType="separate"/>
      </w:r>
      <w:r w:rsidR="00AD3C0E" w:rsidRPr="00DD7F33">
        <w:t>(Williams et al., 1993)</w:t>
      </w:r>
      <w:r w:rsidR="00AD3C0E" w:rsidRPr="00DD7F33">
        <w:fldChar w:fldCharType="end"/>
      </w:r>
      <w:r w:rsidR="00DA725E" w:rsidRPr="00DD7F33">
        <w:t>. Of note, each study which reported on changes in normal life for siblings of children with CHD used parents as proxy and none used siblings as participants.</w:t>
      </w:r>
      <w:r w:rsidR="0089771A" w:rsidRPr="00DD7F33">
        <w:t xml:space="preserve"> This is of </w:t>
      </w:r>
      <w:r w:rsidR="00E1061A" w:rsidRPr="00DD7F33">
        <w:t>interest</w:t>
      </w:r>
      <w:r w:rsidR="0089771A" w:rsidRPr="00DD7F33">
        <w:t xml:space="preserve"> as </w:t>
      </w:r>
      <w:r w:rsidR="0094263C">
        <w:t xml:space="preserve">some </w:t>
      </w:r>
      <w:r w:rsidR="0089771A" w:rsidRPr="00DD7F33">
        <w:t xml:space="preserve">studies in our review </w:t>
      </w:r>
      <w:r w:rsidR="000B413A">
        <w:t>found</w:t>
      </w:r>
      <w:r w:rsidR="000B413A" w:rsidRPr="00DD7F33">
        <w:t xml:space="preserve"> </w:t>
      </w:r>
      <w:r w:rsidR="0089771A" w:rsidRPr="00DD7F33">
        <w:t xml:space="preserve">parental overestimation </w:t>
      </w:r>
      <w:r w:rsidR="00DC79AA">
        <w:t xml:space="preserve">concerning the </w:t>
      </w:r>
      <w:r w:rsidR="0089771A" w:rsidRPr="00DD7F33">
        <w:t xml:space="preserve">negative </w:t>
      </w:r>
      <w:r w:rsidR="00F45297">
        <w:t xml:space="preserve">impact </w:t>
      </w:r>
      <w:r w:rsidR="00E1061A">
        <w:t>of CHD</w:t>
      </w:r>
      <w:r w:rsidR="0089771A" w:rsidRPr="00DD7F33">
        <w:t xml:space="preserve"> on siblings</w:t>
      </w:r>
      <w:r w:rsidR="000B413A">
        <w:t xml:space="preserve"> </w:t>
      </w:r>
      <w:r w:rsidR="00710A87">
        <w:fldChar w:fldCharType="begin"/>
      </w:r>
      <w:r w:rsidR="00710A87">
        <w:instrText xml:space="preserve"> ADDIN ZOTERO_ITEM CSL_CITATION {"citationID":"dllo2Fm5","properties":{"formattedCitation":"(Caris et al., 2018; Janus and Goldberg, 1997; Menke, 1987)","plainCitation":"(Caris et al., 2018; Janus and Goldberg, 1997; Menke, 1987)","noteIndex":0},"citationItems":[{"id":15451,"uris":["http://zotero.org/groups/2196222/items/PBXBXL9R"],"uri":["http://zotero.org/groups/2196222/items/PBXBXL9R"],"itemData":{"id":15451,"type":"article-journal","title":"Perception scores of siblings and parents of children with hypoplastic left heart syndrome","container-title":"Congenital heart disease","page":"528–532","volume":"13","issue":"4","source":"Google Scholar","author":[{"family":"Caris","given":"Elizabeth C."},{"family":"Dempster","given":"Nicole"},{"family":"Wernovsky","given":"Gil"},{"family":"Miao","given":"Yongjie"},{"family":"Moore-Clingenpeel","given":"Melissa"},{"family":"Neely","given":"Trent"},{"family":"Fonseca","given":"Rachel"},{"family":"Miller-Tate","given":"Holly"},{"family":"Allen","given":"Robin"},{"family":"Fichtner","given":"Samantha"}],"issued":{"date-parts":[["2018"]]}}},{"id":14286,"uris":["http://zotero.org/groups/2196222/items/USKNZ4GZ"],"uri":["http://zotero.org/groups/2196222/items/USKNZ4GZ"],"itemData":{"id":14286,"type":"article-journal","title":"Treatment characteristics of congenital heart disease and behaviour problems of patients and healthy siblings","container-title":"Journal of Paediatrics and Child Health","page":"219-225","volume":"33","issue":"3","source":"PubMed","abstract":"OBJECTIVE: To examine behaviour problems of children in families where one child was diagnosed with congenital heart disease (CHD), in relation to the intensity of treatment required for the CHD.\nMETHODOLOGY: Treatment intensity was based on patients' hospitalizations, surgical operations, current treatment, frequency of check-ups and finality of surgical repair. Mothers of 29 patients and 43 healthy siblings (4-14 years old), and a sub-sample of fathers, reported on behaviour problems of their children and rated the frequency of considering patient's CHD while performing routine child care in nine areas of family life (accommodation of illness).\nRESULTS: High treatment intensity was associated with high accommodation of illness and elevated behaviour problems among patients. In contrast, siblings in families where treatment intensity was low, but accommodation of illness high were at most risk for behaviour problems.\nCONCLUSIONS: Treatment intensity has a markedly different impact on behaviour problems of patients and healthy siblings. It is important for parents and healthcare professionals to provide both patients and siblings with information about the patient's medical condition, regardless how much treatment that condition may need.","ISSN":"1034-4810","note":"PMID: 9259296","journalAbbreviation":"J Paediatr Child Health","language":"eng","author":[{"family":"Janus","given":"M."},{"family":"Goldberg","given":"S."}],"issued":{"date-parts":[["1997",6]]}}},{"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schema":"https://github.com/citation-style-language/schema/raw/master/csl-citation.json"} </w:instrText>
      </w:r>
      <w:r w:rsidR="00710A87">
        <w:fldChar w:fldCharType="separate"/>
      </w:r>
      <w:r w:rsidR="00710A87" w:rsidRPr="00710A87">
        <w:t>(Caris et al., 2018; Janus and Goldberg, 1997; Menke, 1987)</w:t>
      </w:r>
      <w:r w:rsidR="00710A87">
        <w:fldChar w:fldCharType="end"/>
      </w:r>
      <w:r w:rsidR="00710A87">
        <w:t>.</w:t>
      </w:r>
      <w:r w:rsidR="00DA725E" w:rsidRPr="00DD7F33">
        <w:t xml:space="preserve"> </w:t>
      </w:r>
    </w:p>
    <w:p w14:paraId="193DC24A" w14:textId="2A8141D3" w:rsidR="00230CAD" w:rsidRDefault="00427DEA" w:rsidP="00B84CE9">
      <w:r w:rsidRPr="00DD7F33">
        <w:t>This review found having a sibling with CHD impacted children’s emotions, behaviours, school functioning, QOL</w:t>
      </w:r>
      <w:r w:rsidR="00FE5A2D" w:rsidRPr="00DD7F33">
        <w:t>,</w:t>
      </w:r>
      <w:r w:rsidRPr="00DD7F33">
        <w:t xml:space="preserve"> and health</w:t>
      </w:r>
      <w:r w:rsidR="00525801" w:rsidRPr="00DD7F33">
        <w:t xml:space="preserve"> </w:t>
      </w:r>
      <w:r w:rsidR="00AD3C0E" w:rsidRPr="00DD7F33">
        <w:fldChar w:fldCharType="begin"/>
      </w:r>
      <w:r w:rsidR="00AD3C0E" w:rsidRPr="00DD7F33">
        <w:instrText xml:space="preserve"> ADDIN ZOTERO_ITEM CSL_CITATION {"citationID":"Sam5lXEg","properties":{"formattedCitation":"(Apley et al., 1967; Azhar et al., 2016; Janus and Goldberg, 1997; Lavigne and Ryan, 1979; Menke, 1987; Mughal et al., 2011; Redshaw and Wilson, 2012; Wray and Maynard, 2005)","plainCitation":"(Apley et al., 1967; Azhar et al., 2016; Janus and Goldberg, 1997; Lavigne and Ryan, 1979; Menke, 1987; Mughal et al., 2011; Redshaw and Wilson, 2012; Wray and Maynard, 2005)","noteIndex":0},"citationItems":[{"id":15274,"uris":["http://zotero.org/groups/2196222/items/PSEXPZZD"],"uri":["http://zotero.org/groups/2196222/items/PSEXPZZD"],"itemData":{"id":15274,"type":"article-journal","title":"Impact of congenital heart disease on the family: preliminary report.","container-title":"British Medical Journal","page":"103","volume":"1","issue":"5532","source":"Google Scholar","title-short":"Impact of congenital heart disease on the family","author":[{"family":"Apley","given":"John"},{"family":"Barbour","given":"R. F."},{"family":"Westmacott","given":"Irene"}],"issued":{"date-parts":[["1967"]]}}},{"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id":14286,"uris":["http://zotero.org/groups/2196222/items/USKNZ4GZ"],"uri":["http://zotero.org/groups/2196222/items/USKNZ4GZ"],"itemData":{"id":14286,"type":"article-journal","title":"Treatment characteristics of congenital heart disease and behaviour problems of patients and healthy siblings","container-title":"Journal of Paediatrics and Child Health","page":"219-225","volume":"33","issue":"3","source":"PubMed","abstract":"OBJECTIVE: To examine behaviour problems of children in families where one child was diagnosed with congenital heart disease (CHD), in relation to the intensity of treatment required for the CHD.\nMETHODOLOGY: Treatment intensity was based on patients' hospitalizations, surgical operations, current treatment, frequency of check-ups and finality of surgical repair. Mothers of 29 patients and 43 healthy siblings (4-14 years old), and a sub-sample of fathers, reported on behaviour problems of their children and rated the frequency of considering patient's CHD while performing routine child care in nine areas of family life (accommodation of illness).\nRESULTS: High treatment intensity was associated with high accommodation of illness and elevated behaviour problems among patients. In contrast, siblings in families where treatment intensity was low, but accommodation of illness high were at most risk for behaviour problems.\nCONCLUSIONS: Treatment intensity has a markedly different impact on behaviour problems of patients and healthy siblings. It is important for parents and healthcare professionals to provide both patients and siblings with information about the patient's medical condition, regardless how much treatment that condition may need.","ISSN":"1034-4810","note":"PMID: 9259296","journalAbbreviation":"J Paediatr Child Health","language":"eng","author":[{"family":"Janus","given":"M."},{"family":"Goldberg","given":"S."}],"issued":{"date-parts":[["1997",6]]}}},{"id":14738,"uris":["http://zotero.org/groups/2196222/items/K7VMCH3J"],"uri":["http://zotero.org/groups/2196222/items/K7VMCH3J"],"itemData":{"id":14738,"type":"article-journal","title":"Psychologic adjustment of siblings of children with chronic illness","container-title":"Pediatrics","page":"616-627","volume":"63","issue":"4","source":"EBSCOhost","archive_location":"440874","abstract":"Although numerous references are made to the stressful, deleterious effects of chronic or terminal illnesses and handicaps on the siblings of pediatric patients, very few studies have been conducted using comparison groups. The present study compared the adjustment of 3- to 13-year-old siblings of pediatric hematology (N = 62), cardiology (N = 57), and plastic surgery patients (N = 37) with healthy siblings (N = 46). The adjustment measure was an objective, paper-and-pencil measure of children's emotional and behavioral problems, the Louisville Behavior Checklist. On analyses of covariance, the patient groups were more likely to show symptoms of irritability and social withdrawal, and the differences between illness groups approached significance on measures of fear and inhibition. Among the younger children, ages 3 to 6, there were significant group differences, with the siblings of patients undergoing plastic surgery showing the highest level of general psychopathology. Among children ages 7 to 13, male siblings of patients with blood disorders were more likely to show signs of emotional disturbance than female siblings. No group differences were noted on measures of aggression or learning problems. Significant interactions between sex and age relationship to the child were noted on scales of social withdrawal, inhibition, immaturity, and irritability.;","ISSN":"0031-4005","journalAbbreviation":"Pediatrics","author":[{"family":"Lavigne","given":"J V"},{"family":"Ryan","given":"M"}],"issued":{"date-parts":[["1979",4]]}}},{"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id":14329,"uris":["http://zotero.org/groups/2196222/items/UT74LW42"],"uri":["http://zotero.org/groups/2196222/items/UT74LW42"],"itemData":{"id":14329,"type":"article-journal","title":"Socioeconomic status and impact of treatment on families of children with congenital heart disease","container-title":"Journal Of The College Of Physicians And Surgeons--Pakistan: JCPSP","page":"398-402","volume":"21","issue":"7","source":"EBSCOhost","archive_location":"21777526","abstract":"Objective: To assess the socioeconomic status, treatment being offered and the impact of congenital heart disease treatment on families.; Study Design: Observational study.; Place and Duration Of Study: The Children's Hospital / Institute of Child Health, Lahore, from 1st March to 31st August 2010.; Methodology: All patients undergoing a cardiac surgical or angiographic intervention were enrolled. Socioeconomic status was assessed by Kuppuswamy socioeconomic status scale with income group modification. The impact was measured by the source of financing, effect on family financing source and schooling and health of siblings.; Results: Of 211 patients undergoing treatment in the study period, surgery was the definitive treatment in 164 (77.7%) and angiographic intervention in 47 (22.3%) patients. Male to female ratio was 1.5:1. The mean age of the patient was 39.1 + 3.2 months (range 01 day to 15 years). Majority of families belonged to middle (66.4%, n=140) and lower (27%, n=57) socioeconomic class. The mean cost of medicines and disposables was PKR 78378.2 ± 8845.9 (US$ 933.1 ± 105.3) in open heart surgery, PKR 12581 ± 7010.8 (US$ 149.8 ± 83.5) in closed heart surgery and PKR 69091 + 60906 in angiographic interventions. In 63.1% patients, families contributed towards these costs either completely (12.3%) or partly (50.8%) with significant contribution from the hospital. Adverse effect on families ranged from leave without pay to losing jobs or business (46%), and selling their assets (11.3%). It also affected schooling and health of siblings (22.7% and 26.1% respectively).; Conclusion: Majority of children with congenital heart disease belonged to middle and lower socioeconomic status in this study. Main definitive treatment was surgery. The cost of health care facilities posed a marked socioeconomic burden on those families.;","ISSN":"1681-7168","journalAbbreviation":"Journal Of The College Of Physicians And Surgeons--Pakistan: JCPSP","author":[{"family":"Mughal","given":"Abdul Razzaq"},{"family":"Sadiq","given":"Masood"},{"family":"Hyder","given":"Syed Najam"},{"family":"Qureshi","given":"Ahmad Usaid"},{"family":"A Shah","given":"S Salman"},{"family":"Khan","given":"Mohammad Asim"},{"family":"Nasir","given":"Jamal Abdul"}],"issued":{"date-parts":[["2011",7]]}}},{"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id":14586,"uris":["http://zotero.org/groups/2196222/items/4CBJ3JID"],"uri":["http://zotero.org/groups/2196222/items/4CBJ3JID"],"itemData":{"id":14586,"type":"article-journal","title":"Living with congenital or acquired cardiac disease in childhood: maternal perceptions of the impact on the child and family","container-title":"Cardiology In The Young","page":"133-140","volume":"15","issue":"2","source":"EBSCOhost","archive_location":"15845155","abstract":"Aims: Firstly to assess maternal perceptions of the impact of congenital or acquired cardiac disease on the child, parents, and siblings, and secondly to determine whether there were differences between different diagnostic groups, or between those with and without other health problems, with a view to informing the development of a cardiac liaison nursing service for children.; Methods: A postal survey of 447 families of children with congenital or acquired cardiac disease.; Results: Completed questionnaires were received from 209 (46.8 percent) families. The cardiac lesion was perceived to have a negative impact on many areas of family life for about one fifth of the sample, particularly in those families where the child was perceived to be more ill. Family relationships, however, were affected in a very different way, with 43 percent reporting that family members had become closer, and only 8 percent that they had been \"pulled apart\" by the condition of their child. There were a number of differences in the perceived impact of the cardiac malformation on school and family life between children with different diagnoses, with this being particularly evident for families of the patients who had undergone transplantation. When the sample was divided according to the presence or absence of other problems with health, however, many of these differences between the diagnostic groups disappeared.; Conclusions: Irrespective of the severity of the disease, the presence of a cardiac malformation has an impact on everyday life for a significant number of children and families, particularly if associated with other problems with health. Implications for targeting resources to reduce morbidity in these children and families are discussed.;","ISSN":"1047-9511","title-short":"Living with congenital or acquired cardiac disease in childhood","journalAbbreviation":"Cardiology In The Young","author":[{"family":"Wray","given":"Jo"},{"family":"Maynard","given":"Linda"}],"issued":{"date-parts":[["2005",4]]}}}],"schema":"https://github.com/citation-style-language/schema/raw/master/csl-citation.json"} </w:instrText>
      </w:r>
      <w:r w:rsidR="00AD3C0E" w:rsidRPr="00DD7F33">
        <w:fldChar w:fldCharType="separate"/>
      </w:r>
      <w:r w:rsidR="00AD3C0E" w:rsidRPr="00DD7F33">
        <w:t>(Apley et al., 1967; Azhar et al., 2016; Janus and Goldberg, 1997; Lavigne and Ryan, 1979; Menke, 1987; Mughal et al., 2011; Redshaw and Wilson, 2012; Wray and Maynard, 2005)</w:t>
      </w:r>
      <w:r w:rsidR="00AD3C0E" w:rsidRPr="00DD7F33">
        <w:fldChar w:fldCharType="end"/>
      </w:r>
      <w:r w:rsidR="00525801" w:rsidRPr="00DD7F33">
        <w:t xml:space="preserve">. </w:t>
      </w:r>
      <w:r w:rsidR="00FE5A2D" w:rsidRPr="00DD7F33">
        <w:t xml:space="preserve">Similar findings have been reported in research investigating other chronic illnesses. Siblings of children with cancer were identified as having increased risk of Post-Traumatic Stress Disorder </w:t>
      </w:r>
      <w:r w:rsidR="000B413A">
        <w:fldChar w:fldCharType="begin"/>
      </w:r>
      <w:r w:rsidR="000B413A">
        <w:instrText xml:space="preserve"> ADDIN ZOTERO_ITEM CSL_CITATION {"citationID":"VPHMgGQ2","properties":{"formattedCitation":"(Long et al., 2018)","plainCitation":"(Long et al., 2018)","noteIndex":0},"citationItems":[{"id":15448,"uris":["http://zotero.org/groups/2196222/items/TKME55VE"],"uri":["http://zotero.org/groups/2196222/items/TKME55VE"],"itemData":{"id":15448,"type":"article-journal","title":"Psychosocial functioning and risk factors among siblings of children with cancer: An updated systematic review","container-title":"Psycho-oncology","page":"1467–1479","volume":"27","issue":"6","source":"Google Scholar","title-short":"Psychosocial functioning and risk factors among siblings of children with cancer","author":[{"family":"Long","given":"Kristin A."},{"family":"Lehmann","given":"Vicky"},{"family":"Gerhardt","given":"Cynthia A."},{"family":"Carpenter","given":"Aubrey L."},{"family":"Marsland","given":"Anna L."},{"family":"Alderfer","given":"Melissa A."}],"issued":{"date-parts":[["2018"]]}}}],"schema":"https://github.com/citation-style-language/schema/raw/master/csl-citation.json"} </w:instrText>
      </w:r>
      <w:r w:rsidR="000B413A">
        <w:fldChar w:fldCharType="separate"/>
      </w:r>
      <w:r w:rsidR="000B413A" w:rsidRPr="000B413A">
        <w:t>(Long et al., 2018)</w:t>
      </w:r>
      <w:r w:rsidR="000B413A">
        <w:fldChar w:fldCharType="end"/>
      </w:r>
      <w:r w:rsidR="00040378" w:rsidRPr="00DD7F33">
        <w:t>.</w:t>
      </w:r>
      <w:r w:rsidRPr="00DD7F33">
        <w:t xml:space="preserve"> </w:t>
      </w:r>
      <w:r w:rsidR="00DA725E" w:rsidRPr="00DD7F33">
        <w:t xml:space="preserve">In </w:t>
      </w:r>
      <w:r w:rsidR="00FE5A2D" w:rsidRPr="00DD7F33">
        <w:t>families</w:t>
      </w:r>
      <w:r w:rsidR="00DA725E" w:rsidRPr="00DD7F33">
        <w:t xml:space="preserve"> of children with</w:t>
      </w:r>
      <w:r w:rsidR="00B72A7F">
        <w:t xml:space="preserve"> c</w:t>
      </w:r>
      <w:r w:rsidR="00B72A7F" w:rsidRPr="00B72A7F">
        <w:t xml:space="preserve">hronic </w:t>
      </w:r>
      <w:r w:rsidR="00B72A7F">
        <w:t>p</w:t>
      </w:r>
      <w:r w:rsidR="00B72A7F" w:rsidRPr="00B72A7F">
        <w:t>hysical or </w:t>
      </w:r>
      <w:r w:rsidR="00B72A7F">
        <w:t>m</w:t>
      </w:r>
      <w:r w:rsidR="00B72A7F" w:rsidRPr="00B72A7F">
        <w:t xml:space="preserve">ental </w:t>
      </w:r>
      <w:r w:rsidR="00B72A7F">
        <w:t>h</w:t>
      </w:r>
      <w:r w:rsidR="00B72A7F" w:rsidRPr="00B72A7F">
        <w:t xml:space="preserve">ealth </w:t>
      </w:r>
      <w:r w:rsidR="00B72A7F">
        <w:t>c</w:t>
      </w:r>
      <w:r w:rsidR="00B72A7F" w:rsidRPr="00B72A7F">
        <w:t>ondition</w:t>
      </w:r>
      <w:r w:rsidR="00B72A7F">
        <w:t xml:space="preserve">s </w:t>
      </w:r>
      <w:r w:rsidR="006E39D0" w:rsidRPr="00DD7F33">
        <w:t>siblings’</w:t>
      </w:r>
      <w:r w:rsidRPr="00DD7F33">
        <w:t xml:space="preserve"> </w:t>
      </w:r>
      <w:r w:rsidR="00AD530C" w:rsidRPr="00DD7F33">
        <w:t>self-esteem</w:t>
      </w:r>
      <w:r w:rsidR="00B72A7F">
        <w:t xml:space="preserve"> was disrupted and family relationships were</w:t>
      </w:r>
      <w:r w:rsidR="00230CAD">
        <w:t xml:space="preserve"> altered, perhaps </w:t>
      </w:r>
      <w:r w:rsidR="006E39D0">
        <w:t>due to</w:t>
      </w:r>
      <w:r w:rsidR="00230CAD">
        <w:t xml:space="preserve"> tension and </w:t>
      </w:r>
      <w:r w:rsidR="006E39D0">
        <w:t>changes in family dynamics</w:t>
      </w:r>
      <w:r w:rsidR="00230CAD">
        <w:t xml:space="preserve"> </w:t>
      </w:r>
      <w:r w:rsidR="006E39D0">
        <w:fldChar w:fldCharType="begin"/>
      </w:r>
      <w:r w:rsidR="006E39D0">
        <w:instrText xml:space="preserve"> ADDIN ZOTERO_ITEM CSL_CITATION {"citationID":"uF6lRcPj","properties":{"formattedCitation":"(Smith et al., 2018)","plainCitation":"(Smith et al., 2018)","noteIndex":0},"citationItems":[{"id":15460,"uris":["http://zotero.org/users/2453103/items/GHAKP4CM"],"uri":["http://zotero.org/users/2453103/items/GHAKP4CM"],"itemData":{"id":15460,"type":"article-journal","title":"Impact of well-being interventions for siblings of children and young people with a chronic physical or mental health condition: A systematic review and meta-analysis","container-title":"Clinical child and family psychology review","page":"246–265","volume":"21","issue":"2","source":"Google Scholar","title-short":"Impact of well-being interventions for siblings of children and young people with a chronic physical or mental health condition","author":[{"family":"Smith","given":"Mhairi McKenzie"},{"family":"Pereira","given":"Snehal Pinto"},{"family":"Chan","given":"Lynette"},{"family":"Rose","given":"Charlotte"},{"family":"Shafran","given":"Roz"}],"issued":{"date-parts":[["2018"]]}}}],"schema":"https://github.com/citation-style-language/schema/raw/master/csl-citation.json"} </w:instrText>
      </w:r>
      <w:r w:rsidR="006E39D0">
        <w:fldChar w:fldCharType="separate"/>
      </w:r>
      <w:r w:rsidR="006E39D0" w:rsidRPr="006E39D0">
        <w:t>(Smith et al., 2018)</w:t>
      </w:r>
      <w:r w:rsidR="006E39D0">
        <w:fldChar w:fldCharType="end"/>
      </w:r>
      <w:r w:rsidR="00230CAD">
        <w:t>.</w:t>
      </w:r>
    </w:p>
    <w:p w14:paraId="6A1C211A" w14:textId="29A26D45" w:rsidR="00427DEA" w:rsidRPr="00DD7F33" w:rsidRDefault="00A82DC3" w:rsidP="00B84CE9">
      <w:r w:rsidRPr="00DD7F33">
        <w:t xml:space="preserve">Several factors affect the extent to which having a sibling with CHD impacts children. Evidence is contradictory regarding the extent to which severity of the </w:t>
      </w:r>
      <w:proofErr w:type="gramStart"/>
      <w:r w:rsidRPr="00DD7F33">
        <w:t>unwell</w:t>
      </w:r>
      <w:proofErr w:type="gramEnd"/>
      <w:r w:rsidRPr="00DD7F33">
        <w:t xml:space="preserve"> child’s condition impacts siblings. </w:t>
      </w:r>
      <w:r w:rsidR="00501FDE" w:rsidRPr="00DD7F33">
        <w:t>Evidence for v</w:t>
      </w:r>
      <w:r w:rsidRPr="00DD7F33">
        <w:t xml:space="preserve">isibility of the unwell child’s condition </w:t>
      </w:r>
      <w:r w:rsidR="00501FDE" w:rsidRPr="00DD7F33">
        <w:t xml:space="preserve">as a </w:t>
      </w:r>
      <w:r w:rsidR="00501FDE" w:rsidRPr="00DD7F33">
        <w:lastRenderedPageBreak/>
        <w:t xml:space="preserve">mitigating factor is supported by only one study </w:t>
      </w:r>
      <w:r w:rsidR="00AD3C0E" w:rsidRPr="00DD7F33">
        <w:fldChar w:fldCharType="begin"/>
      </w:r>
      <w:r w:rsidR="00AD3C0E" w:rsidRPr="00DD7F33">
        <w:instrText xml:space="preserve"> ADDIN ZOTERO_ITEM CSL_CITATION {"citationID":"LmSFgTbH","properties":{"formattedCitation":"(Lavigne and Ryan, 1979)","plainCitation":"(Lavigne and Ryan, 1979)","noteIndex":0},"citationItems":[{"id":14738,"uris":["http://zotero.org/groups/2196222/items/K7VMCH3J"],"uri":["http://zotero.org/groups/2196222/items/K7VMCH3J"],"itemData":{"id":14738,"type":"article-journal","title":"Psychologic adjustment of siblings of children with chronic illness","container-title":"Pediatrics","page":"616-627","volume":"63","issue":"4","source":"EBSCOhost","archive_location":"440874","abstract":"Although numerous references are made to the stressful, deleterious effects of chronic or terminal illnesses and handicaps on the siblings of pediatric patients, very few studies have been conducted using comparison groups. The present study compared the adjustment of 3- to 13-year-old siblings of pediatric hematology (N = 62), cardiology (N = 57), and plastic surgery patients (N = 37) with healthy siblings (N = 46). The adjustment measure was an objective, paper-and-pencil measure of children's emotional and behavioral problems, the Louisville Behavior Checklist. On analyses of covariance, the patient groups were more likely to show symptoms of irritability and social withdrawal, and the differences between illness groups approached significance on measures of fear and inhibition. Among the younger children, ages 3 to 6, there were significant group differences, with the siblings of patients undergoing plastic surgery showing the highest level of general psychopathology. Among children ages 7 to 13, male siblings of patients with blood disorders were more likely to show signs of emotional disturbance than female siblings. No group differences were noted on measures of aggression or learning problems. Significant interactions between sex and age relationship to the child were noted on scales of social withdrawal, inhibition, immaturity, and irritability.;","ISSN":"0031-4005","journalAbbreviation":"Pediatrics","author":[{"family":"Lavigne","given":"J V"},{"family":"Ryan","given":"M"}],"issued":{"date-parts":[["1979",4]]}}}],"schema":"https://github.com/citation-style-language/schema/raw/master/csl-citation.json"} </w:instrText>
      </w:r>
      <w:r w:rsidR="00AD3C0E" w:rsidRPr="00DD7F33">
        <w:fldChar w:fldCharType="separate"/>
      </w:r>
      <w:r w:rsidR="00AD3C0E" w:rsidRPr="00DD7F33">
        <w:t>(Lavigne and Ryan, 1979)</w:t>
      </w:r>
      <w:r w:rsidR="00AD3C0E" w:rsidRPr="00DD7F33">
        <w:fldChar w:fldCharType="end"/>
      </w:r>
      <w:r w:rsidR="00427DEA" w:rsidRPr="00DD7F33">
        <w:t>.</w:t>
      </w:r>
      <w:r w:rsidR="003A7945" w:rsidRPr="00DD7F33">
        <w:t xml:space="preserve"> </w:t>
      </w:r>
      <w:r w:rsidR="002542B4">
        <w:t xml:space="preserve">It is important to note the date of this study </w:t>
      </w:r>
      <w:r w:rsidR="00B07FB8">
        <w:t>as</w:t>
      </w:r>
      <w:r w:rsidR="003A7945" w:rsidRPr="00DD7F33">
        <w:t xml:space="preserve"> healthcare and surgical te</w:t>
      </w:r>
      <w:r w:rsidR="00DE3235" w:rsidRPr="00DD7F33">
        <w:t>chniques</w:t>
      </w:r>
      <w:r w:rsidR="00B07FB8">
        <w:t xml:space="preserve"> have improved significantly in the last forty years</w:t>
      </w:r>
      <w:r w:rsidR="00525801" w:rsidRPr="00DD7F33">
        <w:t xml:space="preserve"> </w:t>
      </w:r>
      <w:r w:rsidR="00AD3C0E" w:rsidRPr="00DD7F33">
        <w:fldChar w:fldCharType="begin"/>
      </w:r>
      <w:r w:rsidR="00AD3C0E" w:rsidRPr="00DD7F33">
        <w:instrText xml:space="preserve"> ADDIN ZOTERO_ITEM CSL_CITATION {"citationID":"yp8ljbgD","properties":{"formattedCitation":"(Havermans et al., 2015)","plainCitation":"(Havermans et al., 2015)","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schema":"https://github.com/citation-style-language/schema/raw/master/csl-citation.json"} </w:instrText>
      </w:r>
      <w:r w:rsidR="00AD3C0E" w:rsidRPr="00DD7F33">
        <w:fldChar w:fldCharType="separate"/>
      </w:r>
      <w:r w:rsidR="00AD3C0E" w:rsidRPr="00DD7F33">
        <w:t>(Havermans et al., 2015)</w:t>
      </w:r>
      <w:r w:rsidR="00AD3C0E" w:rsidRPr="00DD7F33">
        <w:fldChar w:fldCharType="end"/>
      </w:r>
      <w:r w:rsidR="00DE3235" w:rsidRPr="00DD7F33">
        <w:t>. Children with CHD are being offered more surgical options and are living longer</w:t>
      </w:r>
      <w:r w:rsidR="00525801" w:rsidRPr="00DD7F33">
        <w:t xml:space="preserve"> </w:t>
      </w:r>
      <w:r w:rsidR="00AD3C0E" w:rsidRPr="00DD7F33">
        <w:fldChar w:fldCharType="begin"/>
      </w:r>
      <w:r w:rsidR="00AD3C0E" w:rsidRPr="00DD7F33">
        <w:instrText xml:space="preserve"> ADDIN ZOTERO_ITEM CSL_CITATION {"citationID":"dB8QGVzg","properties":{"formattedCitation":"(Azhar et al., 2016)","plainCitation":"(Azhar et al., 2016)","noteIndex":0},"citationItems":[{"id":14332,"uris":["http://zotero.org/groups/2196222/items/IMDN426Q"],"uri":["http://zotero.org/groups/2196222/items/IMDN426Q"],"itemData":{"id":14332,"type":"article-journal","title":"The impact of congenital heart diseases on the quality of life of patients and their families in Saudi Arabia. Biological, psychological, and social dimensions","container-title":"Saudi Medical Journal","page":"392-402","volume":"37","issue":"4","source":"EBSCOhost","archive_location":"27052282","abstract":"Objectives: To assess the impact of congenital heart diseases (CHDs) on bio-psychosocial aspects of the quality of life (QOL) of patients and their families.; Methods: A cross-sectional study was carried out between May 2014 and August 2015, including children aged less than 16 years, and followed-up at King Abdulaziz University Hospital, Jeddah, Kingdom of Saudi Arabia for CHD. A broad questionnaire was administered to investigate biological, psychological, and social dimensions of afflicted children, their parents, and siblings. Outcomes were computed as impact scores (0-100%) for each dimension and family member.; Results: A total of 180 children (104 [57.8%] males; mean age ± standard deviation [SD] = 5.65 ± 4.8 years) were included. There were 25% children complaining of recurrent respiratory infections, 35% of frequent hospitalizations, 38.9% had milestone delay, and 12 (6.7%) only had a social security registration. Mothers declared difficulty coping with their children's disease in 20% of cases and 22.2% reported being depressed. Mean ± SD impact scores in afflicted children were: 26.1 ± 26.2 (biological), 28.7 ± 28.8 (psychological), and (20.2 ± 25.7) social dimensions. Mothers' impact scores were higher than fathers'. Complex CHDs had an additional impact, and children from families with less knowledge on CHD had relatively greater impact scores.; Conclusion: Congenital heart diseases impact all aspects of QOL of patients and their families, and are associated with high comorbidity. Social and psychological support and education for patients and their parents are crucial factors for improving QOL.;","DOI":"10.15537/smj.2016.4.13626","ISSN":"0379-5284","journalAbbreviation":"Saudi Medical Journal","author":[{"family":"Azhar","given":"Ahmad S"},{"family":"AlShammasi","given":"Zahra H"},{"family":"Higgi","given":"Rawan E"}],"issued":{"date-parts":[["2016",4]]}}}],"schema":"https://github.com/citation-style-language/schema/raw/master/csl-citation.json"} </w:instrText>
      </w:r>
      <w:r w:rsidR="00AD3C0E" w:rsidRPr="00DD7F33">
        <w:fldChar w:fldCharType="separate"/>
      </w:r>
      <w:r w:rsidR="00AD3C0E" w:rsidRPr="00DD7F33">
        <w:t>(Azhar et al., 2016)</w:t>
      </w:r>
      <w:r w:rsidR="00AD3C0E" w:rsidRPr="00DD7F33">
        <w:fldChar w:fldCharType="end"/>
      </w:r>
      <w:r w:rsidR="00DE3235" w:rsidRPr="00DD7F33">
        <w:t xml:space="preserve">. </w:t>
      </w:r>
      <w:r w:rsidR="003A7945" w:rsidRPr="00DD7F33">
        <w:t xml:space="preserve">In </w:t>
      </w:r>
      <w:r w:rsidR="00525801" w:rsidRPr="00DD7F33">
        <w:t>recent years</w:t>
      </w:r>
      <w:r w:rsidR="00501FDE" w:rsidRPr="00DD7F33">
        <w:t>,</w:t>
      </w:r>
      <w:r w:rsidR="00525801" w:rsidRPr="00DD7F33">
        <w:t xml:space="preserve"> </w:t>
      </w:r>
      <w:r w:rsidR="003A7945" w:rsidRPr="00DD7F33">
        <w:t xml:space="preserve">attitudes towards those with </w:t>
      </w:r>
      <w:r w:rsidR="00525801" w:rsidRPr="00DD7F33">
        <w:t xml:space="preserve">chronic illness and </w:t>
      </w:r>
      <w:r w:rsidR="003A7945" w:rsidRPr="00DD7F33">
        <w:t>disabilities has changed</w:t>
      </w:r>
      <w:r w:rsidR="00525801" w:rsidRPr="00DD7F33">
        <w:t xml:space="preserve"> </w:t>
      </w:r>
      <w:r w:rsidR="00084E0B" w:rsidRPr="00DD7F33">
        <w:fldChar w:fldCharType="begin"/>
      </w:r>
      <w:r w:rsidR="00084E0B" w:rsidRPr="00DD7F33">
        <w:instrText xml:space="preserve"> ADDIN ZOTERO_ITEM CSL_CITATION {"citationID":"WIaMBEmQ","properties":{"formattedCitation":"(Havermans et al., 2015)","plainCitation":"(Havermans et al., 2015)","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schema":"https://github.com/citation-style-language/schema/raw/master/csl-citation.json"} </w:instrText>
      </w:r>
      <w:r w:rsidR="00084E0B" w:rsidRPr="00DD7F33">
        <w:fldChar w:fldCharType="separate"/>
      </w:r>
      <w:r w:rsidR="00084E0B" w:rsidRPr="00DD7F33">
        <w:t>(Havermans et al., 2015)</w:t>
      </w:r>
      <w:r w:rsidR="00084E0B" w:rsidRPr="00DD7F33">
        <w:fldChar w:fldCharType="end"/>
      </w:r>
      <w:r w:rsidR="00525801" w:rsidRPr="00DD7F33">
        <w:t xml:space="preserve">. </w:t>
      </w:r>
      <w:r w:rsidR="00B07FB8">
        <w:t xml:space="preserve">Society increasingly advocates </w:t>
      </w:r>
      <w:r w:rsidR="003A7945" w:rsidRPr="00DD7F33">
        <w:t xml:space="preserve">for </w:t>
      </w:r>
      <w:r w:rsidR="00501FDE" w:rsidRPr="00DD7F33">
        <w:t xml:space="preserve">the </w:t>
      </w:r>
      <w:r w:rsidR="003A7945" w:rsidRPr="00DD7F33">
        <w:t>normalisation and inclusion</w:t>
      </w:r>
      <w:r w:rsidR="00501FDE" w:rsidRPr="00DD7F33">
        <w:t xml:space="preserve"> of individuals with a disability</w:t>
      </w:r>
      <w:r w:rsidR="003A7945" w:rsidRPr="00DD7F33">
        <w:t xml:space="preserve"> </w:t>
      </w:r>
      <w:r w:rsidR="00084E0B" w:rsidRPr="00DD7F33">
        <w:fldChar w:fldCharType="begin"/>
      </w:r>
      <w:r w:rsidR="00084E0B" w:rsidRPr="00DD7F33">
        <w:instrText xml:space="preserve"> ADDIN ZOTERO_ITEM CSL_CITATION {"citationID":"mUZqpZnX","properties":{"formattedCitation":"(Casey, 2016)","plainCitation":"(Casey, 2016)","noteIndex":0},"citationItems":[{"id":15180,"uris":["http://zotero.org/groups/2196222/items/KFNCEKQ8"],"uri":["http://zotero.org/groups/2196222/items/KFNCEKQ8"],"itemData":{"id":15180,"type":"chapter","title":"Congenital Heart Disease: The Evolution of Diagnosis, Treatments, and Outcomes","container-title":"Congenital Heart Disease and Neurodevelopment","publisher":"Elsevier","page":"3–13","source":"Google Scholar","title-short":"Congenital Heart Disease","author":[{"family":"Casey","given":"F."}],"issued":{"date-parts":[["2016"]]}}}],"schema":"https://github.com/citation-style-language/schema/raw/master/csl-citation.json"} </w:instrText>
      </w:r>
      <w:r w:rsidR="00084E0B" w:rsidRPr="00DD7F33">
        <w:fldChar w:fldCharType="separate"/>
      </w:r>
      <w:r w:rsidR="00084E0B" w:rsidRPr="00DD7F33">
        <w:t>(Casey, 2016)</w:t>
      </w:r>
      <w:r w:rsidR="00084E0B" w:rsidRPr="00DD7F33">
        <w:fldChar w:fldCharType="end"/>
      </w:r>
      <w:r w:rsidR="00952F29" w:rsidRPr="00DD7F33">
        <w:t>.</w:t>
      </w:r>
      <w:r w:rsidR="00DE3235" w:rsidRPr="00DD7F33">
        <w:t xml:space="preserve"> </w:t>
      </w:r>
      <w:r w:rsidR="00A755FB" w:rsidRPr="00DD7F33">
        <w:t>I</w:t>
      </w:r>
      <w:r w:rsidR="00DE3235" w:rsidRPr="00DD7F33">
        <w:t>t is important to consider older research papers in context</w:t>
      </w:r>
      <w:r w:rsidR="00A755FB" w:rsidRPr="00DD7F33">
        <w:t xml:space="preserve"> of this positive change</w:t>
      </w:r>
      <w:r w:rsidR="00DE3235" w:rsidRPr="00DD7F33">
        <w:t xml:space="preserve">. </w:t>
      </w:r>
    </w:p>
    <w:p w14:paraId="3D931B3D" w14:textId="22C6637F" w:rsidR="00A82DC3" w:rsidRPr="00DD7F33" w:rsidRDefault="00A755FB" w:rsidP="00B84CE9">
      <w:r w:rsidRPr="00DD7F33">
        <w:t xml:space="preserve">A literature </w:t>
      </w:r>
      <w:r w:rsidR="005C3168" w:rsidRPr="00DD7F33">
        <w:t xml:space="preserve">review </w:t>
      </w:r>
      <w:r w:rsidRPr="00DD7F33">
        <w:t>which aimed to</w:t>
      </w:r>
      <w:r w:rsidR="00FB193D" w:rsidRPr="00DD7F33">
        <w:t xml:space="preserve"> </w:t>
      </w:r>
      <w:r w:rsidR="002542B4">
        <w:t>synthesise</w:t>
      </w:r>
      <w:r w:rsidR="00FB193D" w:rsidRPr="00DD7F33">
        <w:t xml:space="preserve"> data </w:t>
      </w:r>
      <w:r w:rsidR="00E1061A" w:rsidRPr="00DD7F33">
        <w:t>available</w:t>
      </w:r>
      <w:r w:rsidR="00FB193D" w:rsidRPr="00DD7F33">
        <w:t xml:space="preserve"> on the psychological functioning of siblings with chronic health conditions included some primary research on siblings with CHD </w:t>
      </w:r>
      <w:r w:rsidR="00FF77D5">
        <w:fldChar w:fldCharType="begin"/>
      </w:r>
      <w:r w:rsidR="00FF77D5">
        <w:instrText xml:space="preserve"> ADDIN ZOTERO_ITEM CSL_CITATION {"citationID":"gYDAXqqq","properties":{"formattedCitation":"(Vermaes et al., 2012)","plainCitation":"(Vermaes et al., 2012)","noteIndex":0},"citationItems":[{"id":15441,"uris":["http://zotero.org/groups/2196222/items/I5CPKV25"],"uri":["http://zotero.org/groups/2196222/items/I5CPKV25"],"itemData":{"id":15441,"type":"article-journal","title":"Psychological functioning of siblings in families of children with chronic health conditions: A meta-analysis","container-title":"Journal of Pediatric Psychology","page":"166–184","volume":"37","issue":"2","source":"Google Scholar","title-short":"Psychological functioning of siblings in families of children with chronic health conditions","author":[{"family":"Vermaes","given":"Ignace PR"},{"family":"Susante","given":"Anna MJ","non-dropping-particle":"van"},{"family":"Bakel","given":"Hedwig JA","non-dropping-particle":"van"}],"issued":{"date-parts":[["2012"]]}}}],"schema":"https://github.com/citation-style-language/schema/raw/master/csl-citation.json"} </w:instrText>
      </w:r>
      <w:r w:rsidR="00FF77D5">
        <w:fldChar w:fldCharType="separate"/>
      </w:r>
      <w:r w:rsidR="00FF77D5" w:rsidRPr="00FF77D5">
        <w:t>(Vermaes et al., 2012)</w:t>
      </w:r>
      <w:r w:rsidR="00FF77D5">
        <w:fldChar w:fldCharType="end"/>
      </w:r>
      <w:r w:rsidR="00E1061A">
        <w:t>. I</w:t>
      </w:r>
      <w:r w:rsidR="00FB193D" w:rsidRPr="00DD7F33">
        <w:t xml:space="preserve">t was </w:t>
      </w:r>
      <w:r w:rsidR="00A82DC3" w:rsidRPr="00DD7F33">
        <w:t>found</w:t>
      </w:r>
      <w:r w:rsidR="005C3168" w:rsidRPr="00DD7F33">
        <w:t xml:space="preserve"> that siblings of children with life limiting CHD had significant</w:t>
      </w:r>
      <w:r w:rsidR="00E92320">
        <w:t xml:space="preserve"> problems</w:t>
      </w:r>
      <w:r w:rsidR="005C3168" w:rsidRPr="00DD7F33">
        <w:t xml:space="preserve"> internalising and externalising </w:t>
      </w:r>
      <w:r w:rsidR="00DE0F11">
        <w:t>emotional responses</w:t>
      </w:r>
      <w:r w:rsidR="002542B4">
        <w:t>.</w:t>
      </w:r>
      <w:r w:rsidR="005C3168" w:rsidRPr="00DD7F33">
        <w:t xml:space="preserve"> </w:t>
      </w:r>
      <w:r w:rsidRPr="00DD7F33">
        <w:t>Contrary to our</w:t>
      </w:r>
      <w:r w:rsidR="00F972F7" w:rsidRPr="00DD7F33">
        <w:t xml:space="preserve"> finding that severity of CHD </w:t>
      </w:r>
      <w:r w:rsidR="00626474">
        <w:t>negatively affected siblings</w:t>
      </w:r>
      <w:r w:rsidRPr="00DD7F33">
        <w:t xml:space="preserve">, </w:t>
      </w:r>
      <w:proofErr w:type="spellStart"/>
      <w:r w:rsidRPr="00DD7F33">
        <w:t>Vermaes</w:t>
      </w:r>
      <w:proofErr w:type="spellEnd"/>
      <w:r w:rsidRPr="00DD7F33">
        <w:t xml:space="preserve"> and colleagues found</w:t>
      </w:r>
      <w:r w:rsidR="00A82DC3" w:rsidRPr="00DD7F33">
        <w:t xml:space="preserve"> life expectancy did not </w:t>
      </w:r>
      <w:r w:rsidR="00F972F7" w:rsidRPr="00DD7F33">
        <w:t>allay sibling</w:t>
      </w:r>
      <w:r w:rsidR="00A82DC3" w:rsidRPr="00DD7F33">
        <w:t xml:space="preserve"> experiences. </w:t>
      </w:r>
      <w:r w:rsidR="00C353D6" w:rsidRPr="00DD7F33">
        <w:t xml:space="preserve">Age of the child was significant in research by </w:t>
      </w:r>
      <w:proofErr w:type="spellStart"/>
      <w:r w:rsidR="00C353D6" w:rsidRPr="00DD7F33">
        <w:t>Lavigne</w:t>
      </w:r>
      <w:proofErr w:type="spellEnd"/>
      <w:r w:rsidR="00C353D6" w:rsidRPr="00DD7F33">
        <w:t xml:space="preserve"> and Ryan </w:t>
      </w:r>
      <w:r w:rsidR="00AD530C" w:rsidRPr="00DD7F33">
        <w:t>(</w:t>
      </w:r>
      <w:r w:rsidR="00C353D6" w:rsidRPr="00DD7F33">
        <w:t>1979</w:t>
      </w:r>
      <w:r w:rsidR="00AD530C" w:rsidRPr="00DD7F33">
        <w:t>)</w:t>
      </w:r>
      <w:r w:rsidR="00C353D6" w:rsidRPr="00DD7F33">
        <w:t xml:space="preserve"> who found that younger siblings were more withdrawn than older </w:t>
      </w:r>
      <w:r w:rsidR="00952F29" w:rsidRPr="00DD7F33">
        <w:t xml:space="preserve">siblings. </w:t>
      </w:r>
      <w:r w:rsidR="0075782C">
        <w:t xml:space="preserve">Conversely, </w:t>
      </w:r>
      <w:proofErr w:type="spellStart"/>
      <w:r w:rsidR="0075782C" w:rsidRPr="00DD7F33">
        <w:t>Vermaes</w:t>
      </w:r>
      <w:proofErr w:type="spellEnd"/>
      <w:r w:rsidR="00C353D6" w:rsidRPr="00DD7F33">
        <w:t xml:space="preserve"> et al</w:t>
      </w:r>
      <w:r w:rsidR="009639A1" w:rsidRPr="00DD7F33">
        <w:t>.</w:t>
      </w:r>
      <w:r w:rsidR="00C353D6" w:rsidRPr="00DD7F33">
        <w:t xml:space="preserve"> (2012) </w:t>
      </w:r>
      <w:r w:rsidR="004419BA" w:rsidRPr="00DD7F33">
        <w:t xml:space="preserve">found younger siblings were less vulnerable. </w:t>
      </w:r>
      <w:r w:rsidR="00C5587D">
        <w:t>A</w:t>
      </w:r>
      <w:r w:rsidR="009639A1" w:rsidRPr="00DD7F33">
        <w:t>uthors suggested that</w:t>
      </w:r>
      <w:r w:rsidR="00E92320">
        <w:t xml:space="preserve"> </w:t>
      </w:r>
      <w:r w:rsidR="004419BA" w:rsidRPr="00DD7F33">
        <w:t xml:space="preserve">naivety of younger siblings may protect them from understanding the </w:t>
      </w:r>
      <w:r w:rsidR="00952F29" w:rsidRPr="00DD7F33">
        <w:t>consequences</w:t>
      </w:r>
      <w:r w:rsidR="004419BA" w:rsidRPr="00DD7F33">
        <w:t xml:space="preserve"> of CHD</w:t>
      </w:r>
      <w:r w:rsidR="00E92320">
        <w:t xml:space="preserve">. </w:t>
      </w:r>
      <w:r w:rsidR="00952F29" w:rsidRPr="00DD7F33">
        <w:t xml:space="preserve"> </w:t>
      </w:r>
    </w:p>
    <w:p w14:paraId="5EDED4F2" w14:textId="5B66CBD3" w:rsidR="005727F7" w:rsidRDefault="009639A1" w:rsidP="00B04A41">
      <w:r w:rsidRPr="00DD7F33">
        <w:t xml:space="preserve">Many findings have been obtained vicariously from parents rather </w:t>
      </w:r>
      <w:r w:rsidR="00FF77D5">
        <w:t>than</w:t>
      </w:r>
      <w:r w:rsidRPr="00DD7F33">
        <w:t xml:space="preserve"> siblings themselves. </w:t>
      </w:r>
      <w:r w:rsidR="00BF1D6C" w:rsidRPr="00DD7F33">
        <w:t xml:space="preserve">There is disparity in literature on the impact of siblings of children with chronic illness reported by their parents. </w:t>
      </w:r>
      <w:r w:rsidR="00B04A41">
        <w:t xml:space="preserve">Some studies </w:t>
      </w:r>
      <w:r w:rsidR="002542B4">
        <w:t>in our review</w:t>
      </w:r>
      <w:r w:rsidR="00BF1D6C" w:rsidRPr="00DD7F33">
        <w:t xml:space="preserve"> found parents overestimated the </w:t>
      </w:r>
      <w:r w:rsidR="002542B4">
        <w:t xml:space="preserve">negative </w:t>
      </w:r>
      <w:r w:rsidR="00F45297">
        <w:t>impact</w:t>
      </w:r>
      <w:r w:rsidR="00F45297" w:rsidRPr="00DD7F33">
        <w:t xml:space="preserve"> </w:t>
      </w:r>
      <w:r w:rsidR="002542B4">
        <w:t>of having a</w:t>
      </w:r>
      <w:r w:rsidR="002542B4" w:rsidRPr="00DD7F33">
        <w:t xml:space="preserve"> </w:t>
      </w:r>
      <w:r w:rsidR="00BF1D6C" w:rsidRPr="00DD7F33">
        <w:t>sibling</w:t>
      </w:r>
      <w:r w:rsidR="002542B4">
        <w:t xml:space="preserve"> with CHD</w:t>
      </w:r>
      <w:r w:rsidRPr="00DD7F33">
        <w:t xml:space="preserve"> </w:t>
      </w:r>
      <w:r w:rsidR="006E39D0">
        <w:fldChar w:fldCharType="begin"/>
      </w:r>
      <w:r w:rsidR="006E39D0">
        <w:instrText xml:space="preserve"> ADDIN ZOTERO_ITEM CSL_CITATION {"citationID":"K8q1kolX","properties":{"formattedCitation":"(Caris et al., 2018)","plainCitation":"(Caris et al., 2018)","noteIndex":0},"citationItems":[{"id":15451,"uris":["http://zotero.org/groups/2196222/items/PBXBXL9R"],"uri":["http://zotero.org/groups/2196222/items/PBXBXL9R"],"itemData":{"id":15451,"type":"article-journal","title":"Perception scores of siblings and parents of children with hypoplastic left heart syndrome","container-title":"Congenital heart disease","page":"528–532","volume":"13","issue":"4","source":"Google Scholar","author":[{"family":"Caris","given":"Elizabeth C."},{"family":"Dempster","given":"Nicole"},{"family":"Wernovsky","given":"Gil"},{"family":"Miao","given":"Yongjie"},{"family":"Moore-Clingenpeel","given":"Melissa"},{"family":"Neely","given":"Trent"},{"family":"Fonseca","given":"Rachel"},{"family":"Miller-Tate","given":"Holly"},{"family":"Allen","given":"Robin"},{"family":"Fichtner","given":"Samantha"}],"issued":{"date-parts":[["2018"]]}}}],"schema":"https://github.com/citation-style-language/schema/raw/master/csl-citation.json"} </w:instrText>
      </w:r>
      <w:r w:rsidR="006E39D0">
        <w:fldChar w:fldCharType="separate"/>
      </w:r>
      <w:r w:rsidR="006E39D0" w:rsidRPr="006E39D0">
        <w:t>(Caris et al., 2018)</w:t>
      </w:r>
      <w:r w:rsidR="006E39D0">
        <w:fldChar w:fldCharType="end"/>
      </w:r>
      <w:r w:rsidR="00BF1D6C" w:rsidRPr="00DD7F33">
        <w:t>. This finding was statistically significant when carers</w:t>
      </w:r>
      <w:r w:rsidR="004C2FEA">
        <w:t xml:space="preserve"> perceived th</w:t>
      </w:r>
      <w:r w:rsidR="002D6097">
        <w:t>at siblings were struggling more than the sibling self-report score suggested</w:t>
      </w:r>
      <w:r w:rsidR="00BF1D6C" w:rsidRPr="00DD7F33">
        <w:t xml:space="preserve"> </w:t>
      </w:r>
      <w:r w:rsidR="00A7254E" w:rsidRPr="00DD7F33">
        <w:fldChar w:fldCharType="begin"/>
      </w:r>
      <w:r w:rsidR="00A7254E" w:rsidRPr="00DD7F33">
        <w:instrText xml:space="preserve"> ADDIN ZOTERO_ITEM CSL_CITATION {"citationID":"fldi5YWx","properties":{"formattedCitation":"(Caris et al., 2018)","plainCitation":"(Caris et al., 2018)","noteIndex":0},"citationItems":[{"id":15451,"uris":["http://zotero.org/groups/2196222/items/PBXBXL9R"],"uri":["http://zotero.org/groups/2196222/items/PBXBXL9R"],"itemData":{"id":15451,"type":"article-journal","title":"Perception scores of siblings and parents of children with hypoplastic left heart syndrome","container-title":"Congenital heart disease","page":"528–532","volume":"13","issue":"4","source":"Google Scholar","author":[{"family":"Caris","given":"Elizabeth C."},{"family":"Dempster","given":"Nicole"},{"family":"Wernovsky","given":"Gil"},{"family":"Miao","given":"Yongjie"},{"family":"Moore-Clingenpeel","given":"Melissa"},{"family":"Neely","given":"Trent"},{"family":"Fonseca","given":"Rachel"},{"family":"Miller-Tate","given":"Holly"},{"family":"Allen","given":"Robin"},{"family":"Fichtner","given":"Samantha"}],"issued":{"date-parts":[["2018"]]}}}],"schema":"https://github.com/citation-style-language/schema/raw/master/csl-citation.json"} </w:instrText>
      </w:r>
      <w:r w:rsidR="00A7254E" w:rsidRPr="00DD7F33">
        <w:fldChar w:fldCharType="separate"/>
      </w:r>
      <w:r w:rsidR="00A7254E" w:rsidRPr="00DD7F33">
        <w:t>(Caris et al., 2018)</w:t>
      </w:r>
      <w:r w:rsidR="00A7254E" w:rsidRPr="00DD7F33">
        <w:fldChar w:fldCharType="end"/>
      </w:r>
      <w:r w:rsidR="00BF1D6C" w:rsidRPr="00DD7F33">
        <w:t>.</w:t>
      </w:r>
      <w:r w:rsidR="00B04A41">
        <w:t xml:space="preserve"> In another included study</w:t>
      </w:r>
      <w:r w:rsidR="00FF77D5">
        <w:t xml:space="preserve">, </w:t>
      </w:r>
      <w:r w:rsidR="00B04A41">
        <w:t xml:space="preserve">children and their parents agreed </w:t>
      </w:r>
      <w:r w:rsidR="00B07FB8">
        <w:t>on</w:t>
      </w:r>
      <w:r w:rsidR="00B04A41">
        <w:t xml:space="preserve"> worry children experienced about their sibling but did not agree </w:t>
      </w:r>
      <w:r w:rsidR="00B07FB8">
        <w:t>on</w:t>
      </w:r>
      <w:r w:rsidR="00B04A41">
        <w:t xml:space="preserve"> what those worries were or their severity </w:t>
      </w:r>
      <w:r w:rsidR="00FF77D5">
        <w:fldChar w:fldCharType="begin"/>
      </w:r>
      <w:r w:rsidR="00FF77D5">
        <w:instrText xml:space="preserve"> ADDIN ZOTERO_ITEM CSL_CITATION {"citationID":"Dz1EkbHT","properties":{"formattedCitation":"(Menke, 1987)","plainCitation":"(Menke, 1987)","noteIndex":0},"citationItems":[{"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schema":"https://github.com/citation-style-language/schema/raw/master/csl-citation.json"} </w:instrText>
      </w:r>
      <w:r w:rsidR="00FF77D5">
        <w:fldChar w:fldCharType="separate"/>
      </w:r>
      <w:r w:rsidR="00FF77D5" w:rsidRPr="00FF77D5">
        <w:t>(Menke, 1987)</w:t>
      </w:r>
      <w:r w:rsidR="00FF77D5">
        <w:fldChar w:fldCharType="end"/>
      </w:r>
      <w:r w:rsidR="00FF77D5">
        <w:t>.</w:t>
      </w:r>
      <w:r w:rsidR="00B04A41">
        <w:t xml:space="preserve"> </w:t>
      </w:r>
      <w:r w:rsidR="00B04A41" w:rsidRPr="00B04A41">
        <w:t xml:space="preserve">Janus and Goldberg </w:t>
      </w:r>
      <w:r w:rsidR="00B04A41">
        <w:t>(</w:t>
      </w:r>
      <w:r w:rsidR="00B04A41" w:rsidRPr="00B04A41">
        <w:t>1997</w:t>
      </w:r>
      <w:r w:rsidR="00B04A41">
        <w:t xml:space="preserve">) found mothers overestimated the </w:t>
      </w:r>
      <w:r w:rsidR="00F45297">
        <w:t xml:space="preserve">impact </w:t>
      </w:r>
      <w:r w:rsidR="00B04A41">
        <w:t>of having a sibling with CHD when they came from a more educated background.</w:t>
      </w:r>
      <w:r w:rsidR="00BF1D6C" w:rsidRPr="00DD7F33">
        <w:t xml:space="preserve"> </w:t>
      </w:r>
      <w:r w:rsidRPr="00DD7F33">
        <w:t>Similarly,</w:t>
      </w:r>
      <w:r w:rsidR="00BF1D6C" w:rsidRPr="00DD7F33">
        <w:t xml:space="preserve"> </w:t>
      </w:r>
      <w:r w:rsidR="00FF77D5">
        <w:t>siblings</w:t>
      </w:r>
      <w:r w:rsidR="00BF1D6C" w:rsidRPr="00DD7F33">
        <w:t xml:space="preserve"> of children with chronic illness had </w:t>
      </w:r>
      <w:r w:rsidRPr="00DD7F33">
        <w:t xml:space="preserve">fewer </w:t>
      </w:r>
      <w:r w:rsidR="00BF1D6C" w:rsidRPr="00DD7F33">
        <w:t xml:space="preserve">negative </w:t>
      </w:r>
      <w:r w:rsidR="00F45297">
        <w:t>impacts</w:t>
      </w:r>
      <w:r w:rsidR="00F45297" w:rsidRPr="00DD7F33">
        <w:t xml:space="preserve"> </w:t>
      </w:r>
      <w:r w:rsidR="00BF1D6C" w:rsidRPr="00DD7F33">
        <w:t>tha</w:t>
      </w:r>
      <w:r w:rsidRPr="00DD7F33">
        <w:t>n</w:t>
      </w:r>
      <w:r w:rsidR="00BF1D6C" w:rsidRPr="00DD7F33">
        <w:t xml:space="preserve"> their parents observed</w:t>
      </w:r>
      <w:r w:rsidR="00FF77D5">
        <w:t xml:space="preserve"> </w:t>
      </w:r>
      <w:r w:rsidR="00FF77D5">
        <w:fldChar w:fldCharType="begin"/>
      </w:r>
      <w:r w:rsidR="00FF77D5">
        <w:instrText xml:space="preserve"> ADDIN ZOTERO_ITEM CSL_CITATION {"citationID":"wDJoUW4a","properties":{"formattedCitation":"(Sharpe and Rossiter, 2002)","plainCitation":"(Sharpe and Rossiter, 2002)","noteIndex":0},"citationItems":[{"id":15209,"uris":["http://zotero.org/groups/2196222/items/8PT9T8JP"],"uri":["http://zotero.org/groups/2196222/items/8PT9T8JP"],"itemData":{"id":15209,"type":"article-journal","title":"Siblings of children with a chronic illness: A meta-analysis","container-title":"Journal of pediatric psychology","page":"699–710","volume":"27","issue":"8","source":"Google Scholar","title-short":"Siblings of children with a chronic illness","author":[{"family":"Sharpe","given":"Donald"},{"family":"Rossiter","given":"Lucille"}],"issued":{"date-parts":[["2002"]]}}}],"schema":"https://github.com/citation-style-language/schema/raw/master/csl-citation.json"} </w:instrText>
      </w:r>
      <w:r w:rsidR="00FF77D5">
        <w:fldChar w:fldCharType="separate"/>
      </w:r>
      <w:r w:rsidR="00FF77D5" w:rsidRPr="00FF77D5">
        <w:t>(Sharpe and Rossiter, 2002)</w:t>
      </w:r>
      <w:r w:rsidR="00FF77D5">
        <w:fldChar w:fldCharType="end"/>
      </w:r>
      <w:r w:rsidR="00E1061A">
        <w:t>.</w:t>
      </w:r>
      <w:r w:rsidR="00BF1D6C" w:rsidRPr="00DD7F33">
        <w:t xml:space="preserve"> </w:t>
      </w:r>
    </w:p>
    <w:p w14:paraId="062A62CC" w14:textId="11A63E63" w:rsidR="00BF1D6C" w:rsidRPr="00DD7F33" w:rsidRDefault="009639A1" w:rsidP="00B04A41">
      <w:r w:rsidRPr="00DD7F33">
        <w:t>Potential reasons include</w:t>
      </w:r>
      <w:r w:rsidR="00BF1D6C" w:rsidRPr="00DD7F33">
        <w:t xml:space="preserve"> overprotective scoring, shift of family dynamics</w:t>
      </w:r>
      <w:r w:rsidRPr="00DD7F33">
        <w:t>,</w:t>
      </w:r>
      <w:r w:rsidR="00BF1D6C" w:rsidRPr="00DD7F33">
        <w:t xml:space="preserve"> and adjustment of parental expectations </w:t>
      </w:r>
      <w:r w:rsidR="00423843">
        <w:fldChar w:fldCharType="begin"/>
      </w:r>
      <w:r w:rsidR="00423843">
        <w:instrText xml:space="preserve"> ADDIN ZOTERO_ITEM CSL_CITATION {"citationID":"3VxCNgGh","properties":{"formattedCitation":"(Cordaro et al., 2012; Yang et al., 2016)","plainCitation":"(Cordaro et al., 2012; Yang et al., 2016)","noteIndex":0},"citationItems":[{"id":15425,"uris":["http://zotero.org/groups/2196222/items/SY66V47E"],"uri":["http://zotero.org/groups/2196222/items/SY66V47E"],"itemData":{"id":15425,"type":"article-journal","title":"Assessing psychological adjustment in siblings of children with cancer: parents’ perspectives","container-title":"Cancer Nursing","page":"E42–E50","volume":"35","issue":"1","source":"Google Scholar","title-short":"Assessing psychological adjustment in siblings of children with cancer","author":[{"family":"Cordaro","given":"Giulia"},{"family":"Veneroni","given":"Laura"},{"family":"Massimino","given":"Maura"},{"family":"Clerici","given":"Carlo Alfredo"}],"issued":{"date-parts":[["2012"]]}}},{"id":15436,"uris":["http://zotero.org/groups/2196222/items/VE7QBL4A"],"uri":["http://zotero.org/groups/2196222/items/VE7QBL4A"],"itemData":{"id":15436,"type":"article-journal","title":"A systematic review of the experiences of siblings of children with cancer","container-title":"Cancer nursing","page":"E12–E21","volume":"39","issue":"3","source":"Google Scholar","author":[{"family":"Yang","given":"Hui-Chuan"},{"family":"Mu","given":"Pei-Fan"},{"family":"Sheng","given":"Ching-Ching"},{"family":"Chen","given":"Yi-Wei"},{"family":"Hung","given":"Giun-Yi"}],"issued":{"date-parts":[["2016"]]}}}],"schema":"https://github.com/citation-style-language/schema/raw/master/csl-citation.json"} </w:instrText>
      </w:r>
      <w:r w:rsidR="00423843">
        <w:fldChar w:fldCharType="separate"/>
      </w:r>
      <w:r w:rsidR="00423843" w:rsidRPr="00423843">
        <w:t>(Cordaro et al., 2012; Yang et al., 2016)</w:t>
      </w:r>
      <w:r w:rsidR="00423843">
        <w:fldChar w:fldCharType="end"/>
      </w:r>
      <w:r w:rsidR="00BF1D6C" w:rsidRPr="00DD7F33">
        <w:t xml:space="preserve">. </w:t>
      </w:r>
      <w:r w:rsidRPr="00DD7F33">
        <w:t xml:space="preserve">Alternatively, </w:t>
      </w:r>
      <w:r w:rsidR="00BF1D6C" w:rsidRPr="00DD7F33">
        <w:t xml:space="preserve">siblings may not </w:t>
      </w:r>
      <w:r w:rsidRPr="00DD7F33">
        <w:t xml:space="preserve">be aware of </w:t>
      </w:r>
      <w:r w:rsidR="00BF1D6C" w:rsidRPr="00DD7F33">
        <w:t xml:space="preserve">negative </w:t>
      </w:r>
      <w:r w:rsidR="00F45297">
        <w:t>influences</w:t>
      </w:r>
      <w:r w:rsidR="00F45297" w:rsidRPr="00DD7F33">
        <w:t xml:space="preserve"> </w:t>
      </w:r>
      <w:r w:rsidR="00BF1D6C" w:rsidRPr="00DD7F33">
        <w:t xml:space="preserve">until they are older </w:t>
      </w:r>
      <w:r w:rsidR="00A7254E" w:rsidRPr="00DD7F33">
        <w:fldChar w:fldCharType="begin"/>
      </w:r>
      <w:r w:rsidR="00A7254E" w:rsidRPr="00DD7F33">
        <w:instrText xml:space="preserve"> ADDIN ZOTERO_ITEM CSL_CITATION {"citationID":"AoG6v7Of","properties":{"formattedCitation":"(Nielsen et al., 2012)","plainCitation":"(Nielsen et al., 2012)","noteIndex":0},"citationItems":[{"id":15431,"uris":["http://zotero.org/groups/2196222/items/VBTZY7SU"],"uri":["http://zotero.org/groups/2196222/items/VBTZY7SU"],"itemData":{"id":15431,"type":"article-journal","title":"Parental perceptions of sibling relationships in families rearing a child with a chronic condition","container-title":"Journal of pediatric nursing","page":"34–43","volume":"27","issue":"1","source":"Google Scholar","author":[{"family":"Nielsen","given":"Krista Marie"},{"family":"Mandleco","given":"Barbara"},{"family":"Roper","given":"Susanne Olsen"},{"family":"Cox","given":"Amy"},{"family":"Dyches","given":"Tina"},{"family":"Marshall","given":"Elaine S."}],"issued":{"date-parts":[["2012"]]}}}],"schema":"https://github.com/citation-style-language/schema/raw/master/csl-citation.json"} </w:instrText>
      </w:r>
      <w:r w:rsidR="00A7254E" w:rsidRPr="00DD7F33">
        <w:fldChar w:fldCharType="separate"/>
      </w:r>
      <w:r w:rsidR="00A7254E" w:rsidRPr="00DD7F33">
        <w:t>(Nielsen et al., 2012)</w:t>
      </w:r>
      <w:r w:rsidR="00A7254E" w:rsidRPr="00DD7F33">
        <w:fldChar w:fldCharType="end"/>
      </w:r>
      <w:r w:rsidR="00310186" w:rsidRPr="00DD7F33">
        <w:t>. This may also account for the finding of</w:t>
      </w:r>
      <w:r w:rsidR="00BF1D6C" w:rsidRPr="00DD7F33">
        <w:t xml:space="preserve"> worse adjustment in older siblings</w:t>
      </w:r>
      <w:r w:rsidR="00310186" w:rsidRPr="00DD7F33">
        <w:t xml:space="preserve"> </w:t>
      </w:r>
      <w:r w:rsidR="00A7254E" w:rsidRPr="00DD7F33">
        <w:fldChar w:fldCharType="begin"/>
      </w:r>
      <w:r w:rsidR="00A7254E" w:rsidRPr="00DD7F33">
        <w:instrText xml:space="preserve"> ADDIN ZOTERO_ITEM CSL_CITATION {"citationID":"Mna2jczU","properties":{"formattedCitation":"(Caris et al., 2018)","plainCitation":"(Caris et al., 2018)","noteIndex":0},"citationItems":[{"id":15451,"uris":["http://zotero.org/groups/2196222/items/PBXBXL9R"],"uri":["http://zotero.org/groups/2196222/items/PBXBXL9R"],"itemData":{"id":15451,"type":"article-journal","title":"Perception scores of siblings and parents of children with hypoplastic left heart syndrome","container-title":"Congenital heart disease","page":"528–532","volume":"13","issue":"4","source":"Google Scholar","author":[{"family":"Caris","given":"Elizabeth C."},{"family":"Dempster","given":"Nicole"},{"family":"Wernovsky","given":"Gil"},{"family":"Miao","given":"Yongjie"},{"family":"Moore-Clingenpeel","given":"Melissa"},{"family":"Neely","given":"Trent"},{"family":"Fonseca","given":"Rachel"},{"family":"Miller-Tate","given":"Holly"},{"family":"Allen","given":"Robin"},{"family":"Fichtner","given":"Samantha"}],"issued":{"date-parts":[["2018"]]}}}],"schema":"https://github.com/citation-style-language/schema/raw/master/csl-citation.json"} </w:instrText>
      </w:r>
      <w:r w:rsidR="00A7254E" w:rsidRPr="00DD7F33">
        <w:fldChar w:fldCharType="separate"/>
      </w:r>
      <w:r w:rsidR="00A7254E" w:rsidRPr="00DD7F33">
        <w:t>(Caris et al., 2018)</w:t>
      </w:r>
      <w:r w:rsidR="00A7254E" w:rsidRPr="00DD7F33">
        <w:fldChar w:fldCharType="end"/>
      </w:r>
      <w:r w:rsidR="00BF1D6C" w:rsidRPr="00DD7F33">
        <w:t>.</w:t>
      </w:r>
      <w:r w:rsidR="00F84F49" w:rsidRPr="00DD7F33">
        <w:t xml:space="preserve"> </w:t>
      </w:r>
      <w:r w:rsidR="00B07FB8">
        <w:t>A</w:t>
      </w:r>
      <w:r w:rsidR="00F84F49" w:rsidRPr="00DD7F33">
        <w:t xml:space="preserve"> systematic review found parents </w:t>
      </w:r>
      <w:r w:rsidR="00310186" w:rsidRPr="00DD7F33">
        <w:t>of children with a chronic condition</w:t>
      </w:r>
      <w:r w:rsidR="000376FE">
        <w:t xml:space="preserve"> </w:t>
      </w:r>
      <w:r w:rsidR="00F84F49" w:rsidRPr="00DD7F33">
        <w:t xml:space="preserve">scored sibling health related </w:t>
      </w:r>
      <w:r w:rsidR="00423843">
        <w:t>QOL</w:t>
      </w:r>
      <w:r w:rsidR="00F84F49" w:rsidRPr="00DD7F33">
        <w:t xml:space="preserve"> higher than siblings themselves</w:t>
      </w:r>
      <w:r w:rsidR="00A7254E" w:rsidRPr="00DD7F33">
        <w:t xml:space="preserve"> </w:t>
      </w:r>
      <w:r w:rsidR="00A7254E" w:rsidRPr="00DD7F33">
        <w:fldChar w:fldCharType="begin"/>
      </w:r>
      <w:r w:rsidR="00A7254E" w:rsidRPr="00DD7F33">
        <w:instrText xml:space="preserve"> ADDIN ZOTERO_ITEM CSL_CITATION {"citationID":"YEf88E78","properties":{"formattedCitation":"(Limbers and Skipper, 2014)","plainCitation":"(Limbers and Skipper, 2014)","noteIndex":0},"citationItems":[{"id":15429,"uris":["http://zotero.org/groups/2196222/items/YXN69GJ5"],"uri":["http://zotero.org/groups/2196222/items/YXN69GJ5"],"itemData":{"id":15429,"type":"article-journal","title":"Health-related quality of life measurement in siblings of children with physical chronic illness: A systematic review.","container-title":"Families, Systems, &amp; Health","page":"408","volume":"32","issue":"4","source":"Google Scholar","title-short":"Health-related quality of life measurement in siblings of children with physical chronic illness","author":[{"family":"Limbers","given":"Christine A."},{"family":"Skipper","given":"Sarah"}],"issued":{"date-parts":[["2014"]]}}}],"schema":"https://github.com/citation-style-language/schema/raw/master/csl-citation.json"} </w:instrText>
      </w:r>
      <w:r w:rsidR="00A7254E" w:rsidRPr="00DD7F33">
        <w:fldChar w:fldCharType="separate"/>
      </w:r>
      <w:r w:rsidR="00A7254E" w:rsidRPr="00DD7F33">
        <w:t>(Limbers and Skipper, 2014)</w:t>
      </w:r>
      <w:r w:rsidR="00A7254E" w:rsidRPr="00DD7F33">
        <w:fldChar w:fldCharType="end"/>
      </w:r>
      <w:r w:rsidR="00F84F49" w:rsidRPr="00DD7F33">
        <w:t>.</w:t>
      </w:r>
      <w:r w:rsidR="001E6397" w:rsidRPr="00DD7F33">
        <w:t xml:space="preserve"> One possible cause </w:t>
      </w:r>
      <w:r w:rsidR="00B07FB8">
        <w:t xml:space="preserve">is </w:t>
      </w:r>
      <w:r w:rsidR="00310186" w:rsidRPr="00DD7F33">
        <w:t xml:space="preserve">that </w:t>
      </w:r>
      <w:r w:rsidR="001E6397" w:rsidRPr="00DD7F33">
        <w:t xml:space="preserve">children </w:t>
      </w:r>
      <w:r w:rsidR="00B07FB8">
        <w:t xml:space="preserve">are </w:t>
      </w:r>
      <w:r w:rsidR="001E6397" w:rsidRPr="00DD7F33">
        <w:t>more sensitive to smaller disruptions though the</w:t>
      </w:r>
      <w:r w:rsidR="000376FE">
        <w:t xml:space="preserve"> effects of these disturbances are not clear to the parents. </w:t>
      </w:r>
      <w:r w:rsidR="001E6397" w:rsidRPr="00DD7F33">
        <w:t xml:space="preserve">Parents </w:t>
      </w:r>
      <w:r w:rsidR="00B07FB8">
        <w:t xml:space="preserve">may </w:t>
      </w:r>
      <w:r w:rsidR="001E6397" w:rsidRPr="00DD7F33">
        <w:t xml:space="preserve">be more likely to report problems if they have a more profound impact on the child over a </w:t>
      </w:r>
      <w:r w:rsidR="00E92320">
        <w:t xml:space="preserve"> sustained</w:t>
      </w:r>
      <w:r w:rsidR="001E6397" w:rsidRPr="00DD7F33">
        <w:t xml:space="preserve"> period </w:t>
      </w:r>
      <w:r w:rsidR="00A7254E" w:rsidRPr="00DD7F33">
        <w:fldChar w:fldCharType="begin"/>
      </w:r>
      <w:r w:rsidR="00A7254E" w:rsidRPr="00DD7F33">
        <w:instrText xml:space="preserve"> ADDIN ZOTERO_ITEM CSL_CITATION {"citationID":"TCyJKW60","properties":{"formattedCitation":"(Van Roy et al., 2010)","plainCitation":"(Van Roy et al., 2010)","noteIndex":0},"citationItems":[{"id":15453,"uris":["http://zotero.org/groups/2196222/items/6HMUHM27"],"uri":["http://zotero.org/groups/2196222/items/6HMUHM27"],"itemData":{"id":15453,"type":"article-journal","title":"Understanding discrepancies in parent-child reporting of emotional and behavioural problems: Effects of relational and socio-demographic factors","container-title":"BMC psychiatry","page":"56","volume":"10","issue":"1","source":"Google Scholar","title-short":"Understanding discrepancies in parent-child reporting of emotional and behavioural problems","author":[{"family":"Van Roy","given":"Betty"},{"family":"Groholt","given":"Berit"},{"family":"Heyerdahl","given":"Sonja"},{"family":"Clench-Aas","given":"Jocelyne"}],"issued":{"date-parts":[["2010"]]}}}],"schema":"https://github.com/citation-style-language/schema/raw/master/csl-citation.json"} </w:instrText>
      </w:r>
      <w:r w:rsidR="00A7254E" w:rsidRPr="00DD7F33">
        <w:fldChar w:fldCharType="separate"/>
      </w:r>
      <w:r w:rsidR="00A7254E" w:rsidRPr="00DD7F33">
        <w:t>(Van Roy et al., 2010)</w:t>
      </w:r>
      <w:r w:rsidR="00A7254E" w:rsidRPr="00DD7F33">
        <w:fldChar w:fldCharType="end"/>
      </w:r>
      <w:r w:rsidR="001E6397" w:rsidRPr="00DD7F33">
        <w:t>.</w:t>
      </w:r>
    </w:p>
    <w:p w14:paraId="25B11E5B" w14:textId="2DAE48BF" w:rsidR="00A82DC3" w:rsidRPr="00DD7F33" w:rsidRDefault="00A82DC3" w:rsidP="00B84CE9">
      <w:r w:rsidRPr="00DD7F33">
        <w:lastRenderedPageBreak/>
        <w:t>To date, no interventions exist to support siblings of children with CHD. The single intervention identified in this review targeted children with CHD directly</w:t>
      </w:r>
      <w:r w:rsidR="00026D45" w:rsidRPr="00DD7F33">
        <w:t xml:space="preserve"> </w:t>
      </w:r>
      <w:r w:rsidR="00A7254E" w:rsidRPr="00DD7F33">
        <w:fldChar w:fldCharType="begin"/>
      </w:r>
      <w:r w:rsidR="00A7254E" w:rsidRPr="00DD7F33">
        <w:instrText xml:space="preserve"> ADDIN ZOTERO_ITEM CSL_CITATION {"citationID":"gqlp7b7K","properties":{"formattedCitation":"(Redshaw and Wilson, 2012)","plainCitation":"(Redshaw and Wilson, 2012)","noteIndex":0},"citationItems":[{"id":15130,"uris":["http://zotero.org/users/2453103/items/CUV9K2T9"],"uri":["http://zotero.org/users/2453103/items/CUV9K2T9"],"itemData":{"id":15130,"type":"article-journal","title":"Sibling involvement in childhood chronic heart disease through a bead program","container-title":"Journal of Child Health Care","page":"53–61","volume":"16","issue":"1","source":"Google Scholar","author":[{"family":"Redshaw","given":"Sarah"},{"family":"Wilson","given":"Valerie"}],"issued":{"date-parts":[["2012"]]}}}],"schema":"https://github.com/citation-style-language/schema/raw/master/csl-citation.json"} </w:instrText>
      </w:r>
      <w:r w:rsidR="00A7254E" w:rsidRPr="00DD7F33">
        <w:fldChar w:fldCharType="separate"/>
      </w:r>
      <w:r w:rsidR="00A7254E" w:rsidRPr="00DD7F33">
        <w:t>(Redshaw and Wilson, 2012)</w:t>
      </w:r>
      <w:r w:rsidR="00A7254E" w:rsidRPr="00DD7F33">
        <w:fldChar w:fldCharType="end"/>
      </w:r>
      <w:r w:rsidRPr="00DD7F33">
        <w:t>. Siblings benefited only as a</w:t>
      </w:r>
      <w:r w:rsidR="005727F7">
        <w:t xml:space="preserve">n </w:t>
      </w:r>
      <w:r w:rsidR="005727F7" w:rsidRPr="00DD7F33">
        <w:t>intervention</w:t>
      </w:r>
      <w:r w:rsidRPr="00DD7F33">
        <w:t xml:space="preserve"> </w:t>
      </w:r>
      <w:r w:rsidR="005727F7" w:rsidRPr="00DD7F33">
        <w:t>by-product</w:t>
      </w:r>
      <w:r w:rsidRPr="00DD7F33">
        <w:t xml:space="preserve"> </w:t>
      </w:r>
      <w:r w:rsidR="005727F7">
        <w:t>through</w:t>
      </w:r>
      <w:r w:rsidRPr="00DD7F33">
        <w:t xml:space="preserve"> </w:t>
      </w:r>
      <w:r w:rsidR="00F04F92" w:rsidRPr="00DD7F33">
        <w:t>empowering</w:t>
      </w:r>
      <w:r w:rsidRPr="00DD7F33">
        <w:t xml:space="preserve"> parents to discuss the </w:t>
      </w:r>
      <w:proofErr w:type="gramStart"/>
      <w:r w:rsidRPr="00DD7F33">
        <w:t>unwell</w:t>
      </w:r>
      <w:proofErr w:type="gramEnd"/>
      <w:r w:rsidRPr="00DD7F33">
        <w:t xml:space="preserve"> </w:t>
      </w:r>
      <w:r w:rsidR="00F04F92" w:rsidRPr="00DD7F33">
        <w:t>child’s</w:t>
      </w:r>
      <w:r w:rsidRPr="00DD7F33">
        <w:t xml:space="preserve"> treatment and </w:t>
      </w:r>
      <w:r w:rsidR="00F04F92" w:rsidRPr="00DD7F33">
        <w:t>providing mechanism for sibling involvement. Siblings of children with other chronic conditions benefit from interventions such as</w:t>
      </w:r>
      <w:r w:rsidR="001D6053" w:rsidRPr="00DD7F33">
        <w:t>:</w:t>
      </w:r>
      <w:r w:rsidR="00F04F92" w:rsidRPr="00DD7F33">
        <w:t xml:space="preserve"> </w:t>
      </w:r>
      <w:r w:rsidR="001D6053" w:rsidRPr="00DD7F33">
        <w:t>p</w:t>
      </w:r>
      <w:r w:rsidR="009B3B89" w:rsidRPr="00DD7F33">
        <w:t>sychoeducational</w:t>
      </w:r>
      <w:r w:rsidR="001D6053" w:rsidRPr="00DD7F33">
        <w:t xml:space="preserve"> and</w:t>
      </w:r>
      <w:r w:rsidR="009B3B89" w:rsidRPr="00DD7F33">
        <w:t xml:space="preserve"> social sessions, social activities</w:t>
      </w:r>
      <w:r w:rsidR="00310186" w:rsidRPr="00DD7F33">
        <w:t>,</w:t>
      </w:r>
      <w:r w:rsidR="009B3B89" w:rsidRPr="00DD7F33">
        <w:t xml:space="preserve"> and residential camps </w:t>
      </w:r>
      <w:r w:rsidR="00A7254E" w:rsidRPr="00DD7F33">
        <w:fldChar w:fldCharType="begin"/>
      </w:r>
      <w:r w:rsidR="00A7254E" w:rsidRPr="00DD7F33">
        <w:instrText xml:space="preserve"> ADDIN ZOTERO_ITEM CSL_CITATION {"citationID":"NEoY44yN","properties":{"formattedCitation":"(Hartling et al., 2014)","plainCitation":"(Hartling et al., 2014)","noteIndex":0},"citationItems":[{"id":15446,"uris":["http://zotero.org/groups/2196222/items/RRE3LQM7"],"uri":["http://zotero.org/groups/2196222/items/RRE3LQM7"],"itemData":{"id":15446,"type":"article-journal","title":"A systematic review of interventions to support siblings of children with chronic illness or disability","container-title":"Journal of Paediatrics and Child Health","page":"E26–E38","volume":"50","issue":"10","source":"Google Scholar","author":[{"family":"Hartling","given":"Lisa"},{"family":"Milne","given":"Andrea"},{"family":"Tjosvold","given":"Lisa"},{"family":"Wrightson","given":"Dawn"},{"family":"Gallivan","given":"Jennifer"},{"family":"Newton","given":"Amanda S."}],"issued":{"date-parts":[["2014"]]}}}],"schema":"https://github.com/citation-style-language/schema/raw/master/csl-citation.json"} </w:instrText>
      </w:r>
      <w:r w:rsidR="00A7254E" w:rsidRPr="00DD7F33">
        <w:fldChar w:fldCharType="separate"/>
      </w:r>
      <w:r w:rsidR="00A7254E" w:rsidRPr="00DD7F33">
        <w:t>(Hartling et al., 2014)</w:t>
      </w:r>
      <w:r w:rsidR="00A7254E" w:rsidRPr="00DD7F33">
        <w:fldChar w:fldCharType="end"/>
      </w:r>
      <w:r w:rsidR="001D6053" w:rsidRPr="00DD7F33">
        <w:t xml:space="preserve">. </w:t>
      </w:r>
      <w:r w:rsidR="00423843">
        <w:t xml:space="preserve">Long and colleagues </w:t>
      </w:r>
      <w:r w:rsidR="00637897" w:rsidRPr="00DD7F33">
        <w:t xml:space="preserve">found </w:t>
      </w:r>
      <w:r w:rsidR="001D6053" w:rsidRPr="00DD7F33">
        <w:t>siblings require thorough and accurate information about their siblings condition</w:t>
      </w:r>
      <w:r w:rsidR="00A7254E" w:rsidRPr="00DD7F33">
        <w:t xml:space="preserve"> </w:t>
      </w:r>
      <w:r w:rsidR="00A7254E" w:rsidRPr="00DD7F33">
        <w:fldChar w:fldCharType="begin"/>
      </w:r>
      <w:r w:rsidR="00710A87">
        <w:instrText xml:space="preserve"> ADDIN ZOTERO_ITEM CSL_CITATION {"citationID":"S0565wbf","properties":{"formattedCitation":"(Long et al., 2018)","plainCitation":"(Long et al., 2018)","dontUpdate":true,"noteIndex":0},"citationItems":[{"id":15448,"uris":["http://zotero.org/groups/2196222/items/TKME55VE"],"uri":["http://zotero.org/groups/2196222/items/TKME55VE"],"itemData":{"id":15448,"type":"article-journal","title":"Psychosocial functioning and risk factors among siblings of children with cancer: An updated systematic review","container-title":"Psycho-oncology","page":"1467–1479","volume":"27","issue":"6","source":"Google Scholar","title-short":"Psychosocial functioning and risk factors among siblings of children with cancer","author":[{"family":"Long","given":"Kristin A."},{"family":"Lehmann","given":"Vicky"},{"family":"Gerhardt","given":"Cynthia A."},{"family":"Carpenter","given":"Aubrey L."},{"family":"Marsland","given":"Anna L."},{"family":"Alderfer","given":"Melissa A."}],"issued":{"date-parts":[["2018"]]}}}],"schema":"https://github.com/citation-style-language/schema/raw/master/csl-citation.json"} </w:instrText>
      </w:r>
      <w:r w:rsidR="00A7254E" w:rsidRPr="00DD7F33">
        <w:fldChar w:fldCharType="separate"/>
      </w:r>
      <w:r w:rsidR="00A7254E" w:rsidRPr="00DD7F33">
        <w:t>(2018)</w:t>
      </w:r>
      <w:r w:rsidR="00A7254E" w:rsidRPr="00DD7F33">
        <w:fldChar w:fldCharType="end"/>
      </w:r>
      <w:r w:rsidR="001D6053" w:rsidRPr="00DD7F33">
        <w:t>. Social support was also important to siblings of children with chronic illness</w:t>
      </w:r>
      <w:r w:rsidR="00637897" w:rsidRPr="00DD7F33">
        <w:t xml:space="preserve"> </w:t>
      </w:r>
      <w:r w:rsidR="00A7254E" w:rsidRPr="00DD7F33">
        <w:fldChar w:fldCharType="begin"/>
      </w:r>
      <w:r w:rsidR="00A7254E" w:rsidRPr="00DD7F33">
        <w:instrText xml:space="preserve"> ADDIN ZOTERO_ITEM CSL_CITATION {"citationID":"7Jq986OX","properties":{"formattedCitation":"(Hartling et al., 2014)","plainCitation":"(Hartling et al., 2014)","noteIndex":0},"citationItems":[{"id":15446,"uris":["http://zotero.org/groups/2196222/items/RRE3LQM7"],"uri":["http://zotero.org/groups/2196222/items/RRE3LQM7"],"itemData":{"id":15446,"type":"article-journal","title":"A systematic review of interventions to support siblings of children with chronic illness or disability","container-title":"Journal of Paediatrics and Child Health","page":"E26–E38","volume":"50","issue":"10","source":"Google Scholar","author":[{"family":"Hartling","given":"Lisa"},{"family":"Milne","given":"Andrea"},{"family":"Tjosvold","given":"Lisa"},{"family":"Wrightson","given":"Dawn"},{"family":"Gallivan","given":"Jennifer"},{"family":"Newton","given":"Amanda S."}],"issued":{"date-parts":[["2014"]]}}}],"schema":"https://github.com/citation-style-language/schema/raw/master/csl-citation.json"} </w:instrText>
      </w:r>
      <w:r w:rsidR="00A7254E" w:rsidRPr="00DD7F33">
        <w:fldChar w:fldCharType="separate"/>
      </w:r>
      <w:r w:rsidR="00A7254E" w:rsidRPr="00DD7F33">
        <w:t>(Hartling et al., 2014)</w:t>
      </w:r>
      <w:r w:rsidR="00A7254E" w:rsidRPr="00DD7F33">
        <w:fldChar w:fldCharType="end"/>
      </w:r>
      <w:r w:rsidR="00952F29" w:rsidRPr="00DD7F33">
        <w:t>.</w:t>
      </w:r>
    </w:p>
    <w:p w14:paraId="4B3050CF" w14:textId="06954357" w:rsidR="007607FD" w:rsidRPr="00DD7F33" w:rsidRDefault="007607FD" w:rsidP="007607FD">
      <w:pPr>
        <w:pStyle w:val="Heading2"/>
      </w:pPr>
      <w:r w:rsidRPr="00DD7F33">
        <w:t>Strengths and limitations</w:t>
      </w:r>
    </w:p>
    <w:p w14:paraId="47DBE096" w14:textId="7527605E" w:rsidR="00F20D9F" w:rsidRDefault="00BA40EE" w:rsidP="005C506F">
      <w:r w:rsidRPr="00DD7F33">
        <w:t>Of the 1</w:t>
      </w:r>
      <w:r w:rsidR="00952F29" w:rsidRPr="00DD7F33">
        <w:t>1</w:t>
      </w:r>
      <w:r w:rsidRPr="00DD7F33">
        <w:t xml:space="preserve"> studies </w:t>
      </w:r>
      <w:r w:rsidR="00423843">
        <w:t>included</w:t>
      </w:r>
      <w:r w:rsidR="00423843" w:rsidRPr="00DD7F33">
        <w:t xml:space="preserve"> </w:t>
      </w:r>
      <w:r w:rsidRPr="00DD7F33">
        <w:t xml:space="preserve">in this review, </w:t>
      </w:r>
      <w:r w:rsidR="005727F7">
        <w:t>5</w:t>
      </w:r>
      <w:r w:rsidR="005727F7" w:rsidRPr="00DD7F33">
        <w:t xml:space="preserve"> </w:t>
      </w:r>
      <w:r w:rsidRPr="00DD7F33">
        <w:t>were conducted over 20 years ago</w:t>
      </w:r>
      <w:r w:rsidR="00423843">
        <w:t>.</w:t>
      </w:r>
      <w:r w:rsidRPr="00DD7F33">
        <w:t xml:space="preserve"> </w:t>
      </w:r>
      <w:r w:rsidR="00423843">
        <w:t>T</w:t>
      </w:r>
      <w:r w:rsidR="00423843" w:rsidRPr="00DD7F33">
        <w:t>his shows that challenges experienced by siblings of children with CHD have been identified for over 50 years</w:t>
      </w:r>
      <w:r w:rsidR="00423843">
        <w:t xml:space="preserve">. </w:t>
      </w:r>
      <w:r w:rsidR="00B07FB8">
        <w:t>D</w:t>
      </w:r>
      <w:r w:rsidRPr="00DD7F33">
        <w:t xml:space="preserve">ue to </w:t>
      </w:r>
      <w:r w:rsidR="00423843">
        <w:t>recent</w:t>
      </w:r>
      <w:r w:rsidR="00423843" w:rsidRPr="00DD7F33">
        <w:t xml:space="preserve"> </w:t>
      </w:r>
      <w:r w:rsidRPr="00DD7F33">
        <w:t xml:space="preserve">advances in treatment of CHD, </w:t>
      </w:r>
      <w:r w:rsidR="00423843">
        <w:t xml:space="preserve">it is important to </w:t>
      </w:r>
      <w:r w:rsidR="005727F7">
        <w:t xml:space="preserve">consider </w:t>
      </w:r>
      <w:r w:rsidR="00423843">
        <w:t xml:space="preserve">that these older studies </w:t>
      </w:r>
      <w:r w:rsidRPr="00DD7F33">
        <w:t xml:space="preserve">may not accurately reflect the experiences of </w:t>
      </w:r>
      <w:r w:rsidR="005727F7" w:rsidRPr="005727F7">
        <w:t xml:space="preserve">contemporary </w:t>
      </w:r>
      <w:r w:rsidRPr="00DD7F33">
        <w:t xml:space="preserve">siblings </w:t>
      </w:r>
      <w:r w:rsidR="009857ED" w:rsidRPr="00DD7F33">
        <w:fldChar w:fldCharType="begin"/>
      </w:r>
      <w:r w:rsidR="00B11860" w:rsidRPr="00DD7F33">
        <w:instrText xml:space="preserve"> ADDIN ZOTERO_ITEM CSL_CITATION {"citationID":"LtDckMQO","properties":{"formattedCitation":"(Casey, 2016)","plainCitation":"(Casey, 2016)","noteIndex":0},"citationItems":[{"id":15180,"uris":["http://zotero.org/groups/2196222/items/KFNCEKQ8"],"uri":["http://zotero.org/groups/2196222/items/KFNCEKQ8"],"itemData":{"id":15180,"type":"chapter","title":"Congenital Heart Disease: The Evolution of Diagnosis, Treatments, and Outcomes","container-title":"Congenital Heart Disease and Neurodevelopment","publisher":"Elsevier","page":"3–13","source":"Google Scholar","title-short":"Congenital Heart Disease","author":[{"family":"Casey","given":"F."}],"issued":{"date-parts":[["2016"]]}}}],"schema":"https://github.com/citation-style-language/schema/raw/master/csl-citation.json"} </w:instrText>
      </w:r>
      <w:r w:rsidR="009857ED" w:rsidRPr="00DD7F33">
        <w:fldChar w:fldCharType="separate"/>
      </w:r>
      <w:r w:rsidR="009857ED" w:rsidRPr="00DD7F33">
        <w:t>(Casey, 2016)</w:t>
      </w:r>
      <w:r w:rsidR="009857ED" w:rsidRPr="00DD7F33">
        <w:fldChar w:fldCharType="end"/>
      </w:r>
      <w:r w:rsidR="009857ED" w:rsidRPr="00DD7F33">
        <w:t>.</w:t>
      </w:r>
      <w:r w:rsidR="005727F7">
        <w:t xml:space="preserve"> </w:t>
      </w:r>
      <w:r w:rsidR="00410958" w:rsidRPr="00DD7F33">
        <w:t>Studies in this review represent geographic diversity making this review internationally applicable.</w:t>
      </w:r>
      <w:r w:rsidR="00F20D9F">
        <w:t xml:space="preserve"> T</w:t>
      </w:r>
      <w:r w:rsidR="00410958" w:rsidRPr="00DD7F33">
        <w:t xml:space="preserve">his </w:t>
      </w:r>
      <w:r w:rsidR="00F20D9F">
        <w:t>variation</w:t>
      </w:r>
      <w:r w:rsidR="00F20D9F" w:rsidRPr="00DD7F33">
        <w:t xml:space="preserve"> </w:t>
      </w:r>
      <w:r w:rsidR="00410958" w:rsidRPr="00DD7F33">
        <w:t xml:space="preserve">in context created challenges in synthesis of results. </w:t>
      </w:r>
    </w:p>
    <w:p w14:paraId="7A7E8E31" w14:textId="73DF7058" w:rsidR="00BA40EE" w:rsidRPr="00DD7F33" w:rsidRDefault="00F20D9F" w:rsidP="005C506F">
      <w:r>
        <w:t>S</w:t>
      </w:r>
      <w:r w:rsidR="00CF4FC6" w:rsidRPr="00DD7F33">
        <w:t xml:space="preserve">ome methodological limitations need to be considered in interpretation. </w:t>
      </w:r>
      <w:r w:rsidR="008C04A3" w:rsidRPr="00DD7F33">
        <w:t xml:space="preserve">Only four studies used a control group </w:t>
      </w:r>
      <w:r w:rsidR="008C04A3" w:rsidRPr="00DD7F33">
        <w:fldChar w:fldCharType="begin"/>
      </w:r>
      <w:r w:rsidR="00B11860" w:rsidRPr="00DD7F33">
        <w:instrText xml:space="preserve"> ADDIN ZOTERO_ITEM CSL_CITATION {"citationID":"B4Z6BmFW","properties":{"formattedCitation":"(Havermans et al., 2015; Janus and Goldberg, 1997; Lavigne and Ryan, 1979; Menke, 1987)","plainCitation":"(Havermans et al., 2015; Janus and Goldberg, 1997; Lavigne and Ryan, 1979; Menke, 1987)","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id":14286,"uris":["http://zotero.org/groups/2196222/items/USKNZ4GZ"],"uri":["http://zotero.org/groups/2196222/items/USKNZ4GZ"],"itemData":{"id":14286,"type":"article-journal","title":"Treatment characteristics of congenital heart disease and behaviour problems of patients and healthy siblings","container-title":"Journal of Paediatrics and Child Health","page":"219-225","volume":"33","issue":"3","source":"PubMed","abstract":"OBJECTIVE: To examine behaviour problems of children in families where one child was diagnosed with congenital heart disease (CHD), in relation to the intensity of treatment required for the CHD.\nMETHODOLOGY: Treatment intensity was based on patients' hospitalizations, surgical operations, current treatment, frequency of check-ups and finality of surgical repair. Mothers of 29 patients and 43 healthy siblings (4-14 years old), and a sub-sample of fathers, reported on behaviour problems of their children and rated the frequency of considering patient's CHD while performing routine child care in nine areas of family life (accommodation of illness).\nRESULTS: High treatment intensity was associated with high accommodation of illness and elevated behaviour problems among patients. In contrast, siblings in families where treatment intensity was low, but accommodation of illness high were at most risk for behaviour problems.\nCONCLUSIONS: Treatment intensity has a markedly different impact on behaviour problems of patients and healthy siblings. It is important for parents and healthcare professionals to provide both patients and siblings with information about the patient's medical condition, regardless how much treatment that condition may need.","ISSN":"1034-4810","note":"PMID: 9259296","journalAbbreviation":"J Paediatr Child Health","language":"eng","author":[{"family":"Janus","given":"M."},{"family":"Goldberg","given":"S."}],"issued":{"date-parts":[["1997",6]]}}},{"id":14738,"uris":["http://zotero.org/groups/2196222/items/K7VMCH3J"],"uri":["http://zotero.org/groups/2196222/items/K7VMCH3J"],"itemData":{"id":14738,"type":"article-journal","title":"Psychologic adjustment of siblings of children with chronic illness","container-title":"Pediatrics","page":"616-627","volume":"63","issue":"4","source":"EBSCOhost","archive_location":"440874","abstract":"Although numerous references are made to the stressful, deleterious effects of chronic or terminal illnesses and handicaps on the siblings of pediatric patients, very few studies have been conducted using comparison groups. The present study compared the adjustment of 3- to 13-year-old siblings of pediatric hematology (N = 62), cardiology (N = 57), and plastic surgery patients (N = 37) with healthy siblings (N = 46). The adjustment measure was an objective, paper-and-pencil measure of children's emotional and behavioral problems, the Louisville Behavior Checklist. On analyses of covariance, the patient groups were more likely to show symptoms of irritability and social withdrawal, and the differences between illness groups approached significance on measures of fear and inhibition. Among the younger children, ages 3 to 6, there were significant group differences, with the siblings of patients undergoing plastic surgery showing the highest level of general psychopathology. Among children ages 7 to 13, male siblings of patients with blood disorders were more likely to show signs of emotional disturbance than female siblings. No group differences were noted on measures of aggression or learning problems. Significant interactions between sex and age relationship to the child were noted on scales of social withdrawal, inhibition, immaturity, and irritability.;","ISSN":"0031-4005","journalAbbreviation":"Pediatrics","author":[{"family":"Lavigne","given":"J V"},{"family":"Ryan","given":"M"}],"issued":{"date-parts":[["1979",4]]}}},{"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schema":"https://github.com/citation-style-language/schema/raw/master/csl-citation.json"} </w:instrText>
      </w:r>
      <w:r w:rsidR="008C04A3" w:rsidRPr="00DD7F33">
        <w:fldChar w:fldCharType="separate"/>
      </w:r>
      <w:r w:rsidR="001658B9" w:rsidRPr="00DD7F33">
        <w:t>(Havermans et al., 2015; Janus and Goldberg, 1997; Lavigne and Ryan, 1979; Menke, 1987)</w:t>
      </w:r>
      <w:r w:rsidR="008C04A3" w:rsidRPr="00DD7F33">
        <w:fldChar w:fldCharType="end"/>
      </w:r>
      <w:r w:rsidR="008C04A3" w:rsidRPr="00DD7F33">
        <w:t xml:space="preserve">. Of these, one used data collected seven years prior to publication </w:t>
      </w:r>
      <w:r w:rsidR="008C04A3" w:rsidRPr="00DD7F33">
        <w:fldChar w:fldCharType="begin"/>
      </w:r>
      <w:r w:rsidR="00B11860" w:rsidRPr="00DD7F33">
        <w:instrText xml:space="preserve"> ADDIN ZOTERO_ITEM CSL_CITATION {"citationID":"tkpHuatd","properties":{"formattedCitation":"(Havermans et al., 2015)","plainCitation":"(Havermans et al., 2015)","noteIndex":0},"citationItems":[{"id":14281,"uris":["http://zotero.org/groups/2196222/items/QHAYKTGB"],"uri":["http://zotero.org/groups/2196222/items/QHAYKTGB"],"itemData":{"id":14281,"type":"article-journal","title":"Belgian siblings of children with a chronic illness: Is their quality of life different from their peers?","container-title":"Journal of Child Health Care: For Professionals Working with Children in the Hospital and Community","page":"154-166","volume":"19","issue":"2","source":"PubMed","abstract":"To assess Belgian siblings' self-reported quality of life (QoL) and the impact of illness on four different paediatric illnesses. Healthy siblings (n = 131) of children with type 1 diabetes, cancer, congenital heart disease (CHD) and cystic fibrosis (CF) completed the Child Health Questionnaire and the Sibling Perception Questionnaire. Results were compared to those of a matched group of siblings of healthy children. Siblings reported a good QoL, similar to controls, with the exception that siblings reported better on the QoL domain pain (p &lt; .01). QoL was not related to time since diagnosis but the impact of illness was higher nearer to the time of diagnosis (r = -.39, p &lt; .001). QoL of siblings of children with CHD or cancer was lower than QoL in the CF or type 1 diabetes group whilst impact of illness was highest for the CHD group. QoL of siblings of a child with a chronic illness is similar to the QoL of peers. Studies investigating siblings' QoL or the impact of illness on siblings should include the day-to-day demands of the illness as well as less obvious illness-related issues like 'hidden stress' and 'sense of control'.","DOI":"10.1177/1367493513503582","ISSN":"1741-2889","note":"PMID: 24154844","title-short":"Belgian siblings of children with a chronic illness","journalAbbreviation":"J Child Health Care","language":"eng","author":[{"family":"Havermans","given":"Trudy"},{"family":"Croock","given":"Ilse De"},{"family":"Vercruysse","given":"Trui"},{"family":"Goethals","given":"Eveline"},{"family":"Diest","given":"Ilse Van"}],"issued":{"date-parts":[["2015",6]]}}}],"schema":"https://github.com/citation-style-language/schema/raw/master/csl-citation.json"} </w:instrText>
      </w:r>
      <w:r w:rsidR="008C04A3" w:rsidRPr="00DD7F33">
        <w:fldChar w:fldCharType="separate"/>
      </w:r>
      <w:r w:rsidR="001658B9" w:rsidRPr="00DD7F33">
        <w:t>(Havermans et al., 2015)</w:t>
      </w:r>
      <w:r w:rsidR="008C04A3" w:rsidRPr="00DD7F33">
        <w:fldChar w:fldCharType="end"/>
      </w:r>
      <w:r w:rsidR="008C04A3" w:rsidRPr="00DD7F33">
        <w:t xml:space="preserve"> and </w:t>
      </w:r>
      <w:r w:rsidR="007E4B49">
        <w:t>ano</w:t>
      </w:r>
      <w:r w:rsidR="00E92320">
        <w:t xml:space="preserve">ther </w:t>
      </w:r>
      <w:r w:rsidR="005772D0">
        <w:t xml:space="preserve">explored data from </w:t>
      </w:r>
      <w:r w:rsidR="008C04A3" w:rsidRPr="00DD7F33">
        <w:t xml:space="preserve"> siblings of children with other chronic conditions whose experiences may</w:t>
      </w:r>
      <w:r w:rsidR="00E92320">
        <w:t xml:space="preserve"> be very different</w:t>
      </w:r>
      <w:r w:rsidR="005772D0">
        <w:t xml:space="preserve"> </w:t>
      </w:r>
      <w:r w:rsidR="008C04A3" w:rsidRPr="00DD7F33">
        <w:fldChar w:fldCharType="begin"/>
      </w:r>
      <w:r w:rsidR="00B11860" w:rsidRPr="00DD7F33">
        <w:instrText xml:space="preserve"> ADDIN ZOTERO_ITEM CSL_CITATION {"citationID":"cbTVOBFP","properties":{"formattedCitation":"(Menke, 1987)","plainCitation":"(Menke, 1987)","noteIndex":0},"citationItems":[{"id":15267,"uris":["http://zotero.org/groups/2196222/items/RN2LH7QC"],"uri":["http://zotero.org/groups/2196222/items/RN2LH7QC"],"itemData":{"id":15267,"type":"article-journal","title":"The impact of a child's chronic illness on school-aged siblings","container-title":"Children's Health Care","page":"132-140","volume":"15","issue":"3","author":[{"family":"Menke","given":"Edna"}],"issued":{"date-parts":[["1987"]]}}}],"schema":"https://github.com/citation-style-language/schema/raw/master/csl-citation.json"} </w:instrText>
      </w:r>
      <w:r w:rsidR="008C04A3" w:rsidRPr="00DD7F33">
        <w:fldChar w:fldCharType="separate"/>
      </w:r>
      <w:r w:rsidR="001658B9" w:rsidRPr="00DD7F33">
        <w:t>(Menke, 1987)</w:t>
      </w:r>
      <w:r w:rsidR="008C04A3" w:rsidRPr="00DD7F33">
        <w:fldChar w:fldCharType="end"/>
      </w:r>
      <w:r w:rsidR="008C04A3" w:rsidRPr="00DD7F33">
        <w:t xml:space="preserve">. </w:t>
      </w:r>
      <w:r>
        <w:t xml:space="preserve">Despite this, </w:t>
      </w:r>
      <w:r w:rsidRPr="00DD7F33">
        <w:t xml:space="preserve">most studies were rated as high </w:t>
      </w:r>
      <w:r w:rsidR="00B07FB8">
        <w:t xml:space="preserve">by </w:t>
      </w:r>
      <w:r w:rsidRPr="00DD7F33">
        <w:t xml:space="preserve">the quality </w:t>
      </w:r>
      <w:r>
        <w:t>appraisal</w:t>
      </w:r>
      <w:r w:rsidRPr="00DD7F33">
        <w:t xml:space="preserve"> tool</w:t>
      </w:r>
      <w:r w:rsidR="005772D0">
        <w:t xml:space="preserve">. </w:t>
      </w:r>
    </w:p>
    <w:p w14:paraId="1798F290" w14:textId="1A233743" w:rsidR="007607FD" w:rsidRPr="00DD7F33" w:rsidRDefault="007607FD" w:rsidP="007607FD">
      <w:pPr>
        <w:pStyle w:val="Heading2"/>
      </w:pPr>
      <w:r w:rsidRPr="00DD7F33">
        <w:t>Future research</w:t>
      </w:r>
    </w:p>
    <w:p w14:paraId="19B139B0" w14:textId="669E32BE" w:rsidR="00F20D9F" w:rsidRDefault="00CA48B2" w:rsidP="00B25E0E">
      <w:r w:rsidRPr="00DD7F33">
        <w:t xml:space="preserve">This review revealed a gap </w:t>
      </w:r>
      <w:r w:rsidR="00952F29" w:rsidRPr="00DD7F33">
        <w:t xml:space="preserve">in </w:t>
      </w:r>
      <w:r w:rsidR="009746BA" w:rsidRPr="00DD7F33">
        <w:t>understanding of the</w:t>
      </w:r>
      <w:r w:rsidRPr="00DD7F33">
        <w:t xml:space="preserve"> experiences of </w:t>
      </w:r>
      <w:r w:rsidR="005D456D" w:rsidRPr="005D456D">
        <w:t xml:space="preserve">contemporary </w:t>
      </w:r>
      <w:r w:rsidRPr="00DD7F33">
        <w:t xml:space="preserve">siblings of children with CHD. Literature indicates siblings of children with CHD experience a change in their normal lives which impacts negatively on feelings, school performance, behaviour, health, and QOL. </w:t>
      </w:r>
      <w:r w:rsidR="004C4E80" w:rsidRPr="00DD7F33">
        <w:t xml:space="preserve">This combined evidence suggests these children’s experiences require further research to assist parents and healthcare professionals in </w:t>
      </w:r>
      <w:r w:rsidR="005D456D" w:rsidRPr="00DD7F33">
        <w:t xml:space="preserve">holistic care </w:t>
      </w:r>
      <w:r w:rsidR="004C4E80" w:rsidRPr="00DD7F33">
        <w:t xml:space="preserve">provision. </w:t>
      </w:r>
      <w:r w:rsidR="00F20D9F">
        <w:t>S</w:t>
      </w:r>
      <w:r w:rsidRPr="00DD7F33">
        <w:t xml:space="preserve">everal factors may mitigate these </w:t>
      </w:r>
      <w:r w:rsidR="00F45297">
        <w:t>impacts</w:t>
      </w:r>
      <w:r w:rsidRPr="00DD7F33">
        <w:t xml:space="preserve">, but little is known of the underlying </w:t>
      </w:r>
      <w:r w:rsidR="000606AA">
        <w:t>causes</w:t>
      </w:r>
      <w:r w:rsidRPr="00DD7F33">
        <w:t xml:space="preserve">. </w:t>
      </w:r>
      <w:r w:rsidR="004C4E80" w:rsidRPr="00DD7F33">
        <w:t>Future research would benefit from a focus on understanding the mechanism and manifestation of impact on siblings of children with CHD.</w:t>
      </w:r>
      <w:r w:rsidR="00B13791">
        <w:t xml:space="preserve"> The CHIP-Family intervention, published subsequent to our study search, provides an example of </w:t>
      </w:r>
      <w:r w:rsidR="00B87AC7">
        <w:t xml:space="preserve">an intervention which includes siblings of children with CHD in its target (Van der </w:t>
      </w:r>
      <w:proofErr w:type="spellStart"/>
      <w:r w:rsidR="00B87AC7">
        <w:t>Mheen</w:t>
      </w:r>
      <w:proofErr w:type="spellEnd"/>
      <w:r w:rsidR="00B87AC7">
        <w:t xml:space="preserve"> et al., 2018; 2019).</w:t>
      </w:r>
      <w:r w:rsidR="00B13791">
        <w:t xml:space="preserve"> </w:t>
      </w:r>
    </w:p>
    <w:p w14:paraId="540BCA93" w14:textId="5450C343" w:rsidR="00B25E0E" w:rsidRPr="00DD7F33" w:rsidRDefault="00F20D9F" w:rsidP="00B25E0E">
      <w:r>
        <w:t>F</w:t>
      </w:r>
      <w:r w:rsidR="00CA48B2" w:rsidRPr="00DD7F33">
        <w:t xml:space="preserve">ive out of ten papers included in this review were conducted over </w:t>
      </w:r>
      <w:r w:rsidR="005D456D">
        <w:t>twenty</w:t>
      </w:r>
      <w:r w:rsidR="005D456D" w:rsidRPr="00DD7F33">
        <w:t xml:space="preserve"> </w:t>
      </w:r>
      <w:r w:rsidR="00CA48B2" w:rsidRPr="00DD7F33">
        <w:t xml:space="preserve">years ago, and only three studies used sibling reports. There is a need for up-to-date research </w:t>
      </w:r>
      <w:r w:rsidR="004C4E80" w:rsidRPr="00DD7F33">
        <w:t xml:space="preserve">using children as participants rather than relying on proxy reporting by parents. </w:t>
      </w:r>
      <w:r w:rsidR="00952F29" w:rsidRPr="00DD7F33">
        <w:t xml:space="preserve">It is </w:t>
      </w:r>
      <w:r w:rsidR="00952F29" w:rsidRPr="00DD7F33">
        <w:lastRenderedPageBreak/>
        <w:t>vital to understand what helps siblings cope and which sibling</w:t>
      </w:r>
      <w:r w:rsidR="00E307DF">
        <w:t>s</w:t>
      </w:r>
      <w:r w:rsidR="00952F29" w:rsidRPr="00DD7F33">
        <w:t xml:space="preserve"> are at</w:t>
      </w:r>
      <w:r w:rsidR="00E92320">
        <w:t xml:space="preserve"> of</w:t>
      </w:r>
      <w:r w:rsidR="00952F29" w:rsidRPr="00DD7F33">
        <w:t xml:space="preserve"> risk </w:t>
      </w:r>
      <w:r>
        <w:t>negative effects</w:t>
      </w:r>
      <w:r w:rsidR="00952F29" w:rsidRPr="00DD7F33">
        <w:t xml:space="preserve">. </w:t>
      </w:r>
      <w:r w:rsidR="003D66DF" w:rsidRPr="003D66DF">
        <w:t>Siblings of children with CHD need researchers to investigate their experiences, identify protective factors and then design, implement and evaluate interventions. This will mitigate any negative experience and promote positive experiences with adequate support</w:t>
      </w:r>
      <w:r w:rsidR="003D66DF">
        <w:t xml:space="preserve">. </w:t>
      </w:r>
      <w:r w:rsidR="00860899" w:rsidRPr="00DD7F33">
        <w:t xml:space="preserve"> </w:t>
      </w:r>
    </w:p>
    <w:p w14:paraId="619E3E3A" w14:textId="77777777" w:rsidR="007607FD" w:rsidRPr="00DD7F33" w:rsidRDefault="007607FD" w:rsidP="007607FD">
      <w:pPr>
        <w:pStyle w:val="Heading2"/>
      </w:pPr>
      <w:r w:rsidRPr="00DD7F33">
        <w:t>Implications for practitioners</w:t>
      </w:r>
    </w:p>
    <w:p w14:paraId="0EC60E97" w14:textId="49E8B483" w:rsidR="007607FD" w:rsidRPr="00DD7F33" w:rsidRDefault="00DD5DDB" w:rsidP="007607FD">
      <w:r w:rsidRPr="00DD7F33">
        <w:t>Healthcare providers increasingly recognise the imp</w:t>
      </w:r>
      <w:r w:rsidR="009857ED" w:rsidRPr="00DD7F33">
        <w:t xml:space="preserve">ortance of family-centred care </w:t>
      </w:r>
      <w:r w:rsidR="00C712C4">
        <w:fldChar w:fldCharType="begin"/>
      </w:r>
      <w:r w:rsidR="00130C03">
        <w:instrText xml:space="preserve"> ADDIN ZOTERO_ITEM CSL_CITATION {"citationID":"k2Flz41C","properties":{"formattedCitation":"(Wei et al., 2016)","plainCitation":"(Wei et al., 2016)","noteIndex":0},"citationItems":[{"id":15470,"uris":["http://zotero.org/users/2453103/items/AWAQU75R"],"uri":["http://zotero.org/users/2453103/items/AWAQU75R"],"itemData":{"id":15470,"type":"article-journal","title":"Parents' experiences of having a child undergoing congenital heart surgery: An emotional rollercoaster from shocking to blessing","container-title":"Heart &amp; Lung","page":"154–160","volume":"45","issue":"2","source":"Google Scholar","title-short":"Parents' experiences of having a child undergoing congenital heart surgery","author":[{"family":"Wei","given":"Holly"},{"family":"Roscigno","given":"Cecelia I."},{"family":"Swanson","given":"Kristen M."},{"family":"Black","given":"Beth P."},{"family":"Hudson-Barr","given":"Diane"},{"family":"Hanson","given":"Cherissa C."}],"issued":{"date-parts":[["2016"]]}}}],"schema":"https://github.com/citation-style-language/schema/raw/master/csl-citation.json"} </w:instrText>
      </w:r>
      <w:r w:rsidR="00C712C4">
        <w:fldChar w:fldCharType="separate"/>
      </w:r>
      <w:r w:rsidR="00130C03" w:rsidRPr="00130C03">
        <w:t>(Wei et al., 2016)</w:t>
      </w:r>
      <w:r w:rsidR="00C712C4">
        <w:fldChar w:fldCharType="end"/>
      </w:r>
      <w:r w:rsidRPr="00DD7F33">
        <w:t xml:space="preserve">. This review focused on siblings of children with CHD and revealed several areas in which these children may require further support. Healthcare providers </w:t>
      </w:r>
      <w:r w:rsidR="00F50242" w:rsidRPr="00DD7F33">
        <w:t>can help parents by making them aware of the</w:t>
      </w:r>
      <w:r w:rsidR="00A52767" w:rsidRPr="00DD7F33">
        <w:t xml:space="preserve"> ways in which having a sibling with CHD may impact on their healthy child. Parents of children with CHD may benefit from understanding the changes to normal life experienced by their healthy children and the mitigating factors of these </w:t>
      </w:r>
      <w:r w:rsidR="00F45297">
        <w:t>influences</w:t>
      </w:r>
      <w:r w:rsidR="00A52767" w:rsidRPr="00DD7F33">
        <w:t xml:space="preserve">. </w:t>
      </w:r>
    </w:p>
    <w:p w14:paraId="60ABE45F" w14:textId="7DBF1C1B" w:rsidR="004E79E2" w:rsidRPr="00DD7F33" w:rsidRDefault="004E79E2" w:rsidP="004E79E2">
      <w:pPr>
        <w:pStyle w:val="Heading2"/>
      </w:pPr>
      <w:r w:rsidRPr="00DD7F33">
        <w:t>Conclusion</w:t>
      </w:r>
    </w:p>
    <w:p w14:paraId="479A8006" w14:textId="7F61E80B" w:rsidR="001F5994" w:rsidRDefault="00597ACE" w:rsidP="007607FD">
      <w:r w:rsidRPr="00DD7F33">
        <w:t xml:space="preserve">This review </w:t>
      </w:r>
      <w:r w:rsidR="00F20D9F">
        <w:t>synthesised</w:t>
      </w:r>
      <w:r w:rsidR="00F20D9F" w:rsidRPr="00DD7F33">
        <w:t xml:space="preserve"> </w:t>
      </w:r>
      <w:r w:rsidRPr="00DD7F33">
        <w:t xml:space="preserve">evidence </w:t>
      </w:r>
      <w:r w:rsidR="00F20D9F">
        <w:t>investigating</w:t>
      </w:r>
      <w:r w:rsidR="00F20D9F" w:rsidRPr="00DD7F33">
        <w:t xml:space="preserve"> </w:t>
      </w:r>
      <w:r w:rsidRPr="00DD7F33">
        <w:t xml:space="preserve">the impact of having a sibling with CHD. Findings suggest siblings of children with CHD experience negative life changes which lead to </w:t>
      </w:r>
      <w:r w:rsidR="00952F29" w:rsidRPr="00DD7F33">
        <w:t xml:space="preserve">a </w:t>
      </w:r>
      <w:r w:rsidRPr="00DD7F33">
        <w:t>negative impact</w:t>
      </w:r>
      <w:r w:rsidR="00952F29" w:rsidRPr="00DD7F33">
        <w:t xml:space="preserve"> in some areas of their life. </w:t>
      </w:r>
      <w:r w:rsidRPr="00DD7F33">
        <w:t xml:space="preserve">Evidence is inconclusive regarding mitigating factors of these </w:t>
      </w:r>
      <w:r w:rsidR="00F45297">
        <w:t>influences</w:t>
      </w:r>
      <w:r w:rsidRPr="00DD7F33">
        <w:t xml:space="preserve">. Further research is </w:t>
      </w:r>
      <w:r w:rsidR="00FF1C77" w:rsidRPr="00DD7F33">
        <w:t>required</w:t>
      </w:r>
      <w:r w:rsidRPr="00DD7F33">
        <w:t xml:space="preserve"> to </w:t>
      </w:r>
      <w:r w:rsidR="00F20D9F">
        <w:t>gain</w:t>
      </w:r>
      <w:r w:rsidR="001D44AA" w:rsidRPr="00DD7F33">
        <w:t xml:space="preserve"> deeper </w:t>
      </w:r>
      <w:r w:rsidRPr="00DD7F33">
        <w:t>understanding of</w:t>
      </w:r>
      <w:r w:rsidR="00F20D9F">
        <w:t xml:space="preserve"> the </w:t>
      </w:r>
      <w:r w:rsidR="00130C03">
        <w:t>experiences</w:t>
      </w:r>
      <w:r w:rsidR="00130C03" w:rsidRPr="00DD7F33">
        <w:t xml:space="preserve"> of</w:t>
      </w:r>
      <w:r w:rsidR="001D44AA" w:rsidRPr="00DD7F33">
        <w:t xml:space="preserve"> children </w:t>
      </w:r>
      <w:r w:rsidR="00E92320">
        <w:t xml:space="preserve">who have a sibling </w:t>
      </w:r>
      <w:r w:rsidR="001D44AA" w:rsidRPr="00DD7F33">
        <w:t>with CHD</w:t>
      </w:r>
      <w:r w:rsidR="005772D0">
        <w:t xml:space="preserve">. This can lead </w:t>
      </w:r>
      <w:r w:rsidR="0032341B">
        <w:t>to</w:t>
      </w:r>
      <w:r w:rsidR="00130C03">
        <w:t xml:space="preserve"> the development of</w:t>
      </w:r>
      <w:r w:rsidR="005772D0">
        <w:t xml:space="preserve"> </w:t>
      </w:r>
      <w:r w:rsidR="001D44AA" w:rsidRPr="00DD7F33">
        <w:t xml:space="preserve">ways </w:t>
      </w:r>
      <w:r w:rsidR="00952F29" w:rsidRPr="00DD7F33">
        <w:t>in which health</w:t>
      </w:r>
      <w:r w:rsidR="00E92320">
        <w:t xml:space="preserve"> and social care</w:t>
      </w:r>
      <w:r w:rsidR="00952F29" w:rsidRPr="00DD7F33">
        <w:t xml:space="preserve"> professionals</w:t>
      </w:r>
      <w:r w:rsidR="00F20D9F">
        <w:t xml:space="preserve"> and parents</w:t>
      </w:r>
      <w:r w:rsidR="00952F29" w:rsidRPr="00DD7F33">
        <w:t xml:space="preserve"> </w:t>
      </w:r>
      <w:r w:rsidR="001D44AA" w:rsidRPr="00DD7F33">
        <w:t xml:space="preserve">can </w:t>
      </w:r>
      <w:r w:rsidR="00E92320">
        <w:t xml:space="preserve">provide child centred support. </w:t>
      </w:r>
      <w:r w:rsidR="001D44AA" w:rsidRPr="00DD7F33">
        <w:t xml:space="preserve"> </w:t>
      </w:r>
    </w:p>
    <w:p w14:paraId="5A705616" w14:textId="77777777" w:rsidR="00380717" w:rsidRDefault="00380717">
      <w:pPr>
        <w:rPr>
          <w:rFonts w:asciiTheme="majorHAnsi" w:eastAsiaTheme="majorEastAsia" w:hAnsiTheme="majorHAnsi" w:cstheme="majorBidi"/>
          <w:color w:val="2F5496" w:themeColor="accent1" w:themeShade="BF"/>
          <w:sz w:val="32"/>
          <w:szCs w:val="32"/>
        </w:rPr>
      </w:pPr>
      <w:r>
        <w:br w:type="page"/>
      </w:r>
    </w:p>
    <w:p w14:paraId="304782B2" w14:textId="62AC7D5C" w:rsidR="002F7AF3" w:rsidRDefault="00130C03" w:rsidP="002F7AF3">
      <w:pPr>
        <w:pStyle w:val="Heading1"/>
      </w:pPr>
      <w:r>
        <w:lastRenderedPageBreak/>
        <w:t>References</w:t>
      </w:r>
    </w:p>
    <w:p w14:paraId="28C4EA5C" w14:textId="77777777" w:rsidR="00130C03" w:rsidRPr="00130C03" w:rsidRDefault="002F7AF3" w:rsidP="00130C03">
      <w:pPr>
        <w:pStyle w:val="Bibliography"/>
        <w:rPr>
          <w:rFonts w:ascii="Times New Roman" w:hAnsi="Times New Roman" w:cs="Times New Roman"/>
        </w:rPr>
      </w:pPr>
      <w:r>
        <w:fldChar w:fldCharType="begin"/>
      </w:r>
      <w:r w:rsidR="00130C03">
        <w:instrText xml:space="preserve"> ADDIN ZOTERO_BIBL {"uncited":[],"omitted":[],"custom":[]} CSL_BIBLIOGRAPHY </w:instrText>
      </w:r>
      <w:r>
        <w:fldChar w:fldCharType="separate"/>
      </w:r>
      <w:r w:rsidR="00130C03" w:rsidRPr="00130C03">
        <w:rPr>
          <w:rFonts w:ascii="Times New Roman" w:hAnsi="Times New Roman" w:cs="Times New Roman"/>
        </w:rPr>
        <w:t xml:space="preserve">Alderfer MA, Long KA, Lown EA, et al. (2010) Psychosocial adjustment of siblings of children with cancer: a systematic review. </w:t>
      </w:r>
      <w:r w:rsidR="00130C03" w:rsidRPr="00130C03">
        <w:rPr>
          <w:rFonts w:ascii="Times New Roman" w:hAnsi="Times New Roman" w:cs="Times New Roman"/>
          <w:i/>
          <w:iCs/>
        </w:rPr>
        <w:t>Psycho-oncology</w:t>
      </w:r>
      <w:r w:rsidR="00130C03" w:rsidRPr="00130C03">
        <w:rPr>
          <w:rFonts w:ascii="Times New Roman" w:hAnsi="Times New Roman" w:cs="Times New Roman"/>
        </w:rPr>
        <w:t xml:space="preserve"> 19(8): 789–805.</w:t>
      </w:r>
    </w:p>
    <w:p w14:paraId="255F80EC"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Almesned S, Al-Akhfash A and Al Mesned A (2013) Social impact on families of children with complex congenital heart disease. </w:t>
      </w:r>
      <w:r w:rsidRPr="00130C03">
        <w:rPr>
          <w:rFonts w:ascii="Times New Roman" w:hAnsi="Times New Roman" w:cs="Times New Roman"/>
          <w:i/>
          <w:iCs/>
        </w:rPr>
        <w:t>Annals of Saudi medicine</w:t>
      </w:r>
      <w:r w:rsidRPr="00130C03">
        <w:rPr>
          <w:rFonts w:ascii="Times New Roman" w:hAnsi="Times New Roman" w:cs="Times New Roman"/>
        </w:rPr>
        <w:t xml:space="preserve"> 33(2): 140.</w:t>
      </w:r>
    </w:p>
    <w:p w14:paraId="5BE1ABBC"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Apley J, Barbour RF and Westmacott I (1967) Impact of congenital heart disease on the family: preliminary report. </w:t>
      </w:r>
      <w:r w:rsidRPr="00130C03">
        <w:rPr>
          <w:rFonts w:ascii="Times New Roman" w:hAnsi="Times New Roman" w:cs="Times New Roman"/>
          <w:i/>
          <w:iCs/>
        </w:rPr>
        <w:t>British Medical Journal</w:t>
      </w:r>
      <w:r w:rsidRPr="00130C03">
        <w:rPr>
          <w:rFonts w:ascii="Times New Roman" w:hAnsi="Times New Roman" w:cs="Times New Roman"/>
        </w:rPr>
        <w:t xml:space="preserve"> 1(5532): 103.</w:t>
      </w:r>
    </w:p>
    <w:p w14:paraId="7B862881"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Azhar AS, AlShammasi ZH and Higgi RE (2016) The impact of congenital heart diseases on the quality of life of patients and their families in Saudi Arabia. Biological, psychological, and social dimensions. </w:t>
      </w:r>
      <w:r w:rsidRPr="00130C03">
        <w:rPr>
          <w:rFonts w:ascii="Times New Roman" w:hAnsi="Times New Roman" w:cs="Times New Roman"/>
          <w:i/>
          <w:iCs/>
        </w:rPr>
        <w:t>Saudi Medical Journal</w:t>
      </w:r>
      <w:r w:rsidRPr="00130C03">
        <w:rPr>
          <w:rFonts w:ascii="Times New Roman" w:hAnsi="Times New Roman" w:cs="Times New Roman"/>
        </w:rPr>
        <w:t xml:space="preserve"> 37(4): 392–402. DOI: 10.15537/smj.2016.4.13626.</w:t>
      </w:r>
    </w:p>
    <w:p w14:paraId="64CCDB91"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Barlow JH and Ellard DR (2006) The psychosocial well-being of children with chronic disease, their parents and siblings: An overview of the research evidence base. </w:t>
      </w:r>
      <w:r w:rsidRPr="00130C03">
        <w:rPr>
          <w:rFonts w:ascii="Times New Roman" w:hAnsi="Times New Roman" w:cs="Times New Roman"/>
          <w:i/>
          <w:iCs/>
        </w:rPr>
        <w:t>Child: care, health and development</w:t>
      </w:r>
      <w:r w:rsidRPr="00130C03">
        <w:rPr>
          <w:rFonts w:ascii="Times New Roman" w:hAnsi="Times New Roman" w:cs="Times New Roman"/>
        </w:rPr>
        <w:t xml:space="preserve"> 32(1): 19–31.</w:t>
      </w:r>
    </w:p>
    <w:p w14:paraId="22102983"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Caris EC, Dempster N, Wernovsky G, et al. (2018) Perception scores of siblings and parents of children with hypoplastic left heart syndrome. </w:t>
      </w:r>
      <w:r w:rsidRPr="00130C03">
        <w:rPr>
          <w:rFonts w:ascii="Times New Roman" w:hAnsi="Times New Roman" w:cs="Times New Roman"/>
          <w:i/>
          <w:iCs/>
        </w:rPr>
        <w:t>Congenital heart disease</w:t>
      </w:r>
      <w:r w:rsidRPr="00130C03">
        <w:rPr>
          <w:rFonts w:ascii="Times New Roman" w:hAnsi="Times New Roman" w:cs="Times New Roman"/>
        </w:rPr>
        <w:t xml:space="preserve"> 13(4): 528–532.</w:t>
      </w:r>
    </w:p>
    <w:p w14:paraId="61154647"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Casey F (2016) Congenital Heart Disease: The Evolution of Diagnosis, Treatments, and Outcomes. In: </w:t>
      </w:r>
      <w:r w:rsidRPr="00130C03">
        <w:rPr>
          <w:rFonts w:ascii="Times New Roman" w:hAnsi="Times New Roman" w:cs="Times New Roman"/>
          <w:i/>
          <w:iCs/>
        </w:rPr>
        <w:t>Congenital Heart Disease and Neurodevelopment</w:t>
      </w:r>
      <w:r w:rsidRPr="00130C03">
        <w:rPr>
          <w:rFonts w:ascii="Times New Roman" w:hAnsi="Times New Roman" w:cs="Times New Roman"/>
        </w:rPr>
        <w:t>. Elsevier, pp. 3–13.</w:t>
      </w:r>
    </w:p>
    <w:p w14:paraId="0835FAC5"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Connor JA, Kline NE, Mott S, et al. (2010) The meaning of cost for families of children with congenital heart disease. </w:t>
      </w:r>
      <w:r w:rsidRPr="00130C03">
        <w:rPr>
          <w:rFonts w:ascii="Times New Roman" w:hAnsi="Times New Roman" w:cs="Times New Roman"/>
          <w:i/>
          <w:iCs/>
        </w:rPr>
        <w:t>Journal of pediatric health care</w:t>
      </w:r>
      <w:r w:rsidRPr="00130C03">
        <w:rPr>
          <w:rFonts w:ascii="Times New Roman" w:hAnsi="Times New Roman" w:cs="Times New Roman"/>
        </w:rPr>
        <w:t xml:space="preserve"> 24(5): 318–325.</w:t>
      </w:r>
    </w:p>
    <w:p w14:paraId="19E21D67"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Cordaro G, Veneroni L, Massimino M, et al. (2012) Assessing psychological adjustment in siblings of children with cancer: parents’ perspectives. </w:t>
      </w:r>
      <w:r w:rsidRPr="00130C03">
        <w:rPr>
          <w:rFonts w:ascii="Times New Roman" w:hAnsi="Times New Roman" w:cs="Times New Roman"/>
          <w:i/>
          <w:iCs/>
        </w:rPr>
        <w:t>Cancer Nursing</w:t>
      </w:r>
      <w:r w:rsidRPr="00130C03">
        <w:rPr>
          <w:rFonts w:ascii="Times New Roman" w:hAnsi="Times New Roman" w:cs="Times New Roman"/>
        </w:rPr>
        <w:t xml:space="preserve"> 35(1): E42–E50.</w:t>
      </w:r>
    </w:p>
    <w:p w14:paraId="128EB6FC"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Dolk H, Loane M, Garne E, et al. (2011) Congenital heart defects in Europe: prevalence and perinatal mortality, 2000 to 2005. </w:t>
      </w:r>
      <w:r w:rsidRPr="00130C03">
        <w:rPr>
          <w:rFonts w:ascii="Times New Roman" w:hAnsi="Times New Roman" w:cs="Times New Roman"/>
          <w:i/>
          <w:iCs/>
        </w:rPr>
        <w:t>Circulation</w:t>
      </w:r>
      <w:r w:rsidRPr="00130C03">
        <w:rPr>
          <w:rFonts w:ascii="Times New Roman" w:hAnsi="Times New Roman" w:cs="Times New Roman"/>
        </w:rPr>
        <w:t xml:space="preserve"> 123(8): 841–849.</w:t>
      </w:r>
    </w:p>
    <w:p w14:paraId="080EAEBA"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Fleitas J (2000) When Jack fell down... Jill came tumbling after: Siblings in the web of illness and disability. </w:t>
      </w:r>
      <w:r w:rsidRPr="00130C03">
        <w:rPr>
          <w:rFonts w:ascii="Times New Roman" w:hAnsi="Times New Roman" w:cs="Times New Roman"/>
          <w:i/>
          <w:iCs/>
        </w:rPr>
        <w:t>MCN: The American Journal of Maternal/Child Nursing</w:t>
      </w:r>
      <w:r w:rsidRPr="00130C03">
        <w:rPr>
          <w:rFonts w:ascii="Times New Roman" w:hAnsi="Times New Roman" w:cs="Times New Roman"/>
        </w:rPr>
        <w:t xml:space="preserve"> 25(5): 267–273.</w:t>
      </w:r>
    </w:p>
    <w:p w14:paraId="3651CC7E"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Garcia RU, Aggarwal S and Natarajan G (2016) Parental perception of functional status and impact on the family of children with congenital heart surgery. </w:t>
      </w:r>
      <w:r w:rsidRPr="00130C03">
        <w:rPr>
          <w:rFonts w:ascii="Times New Roman" w:hAnsi="Times New Roman" w:cs="Times New Roman"/>
          <w:i/>
          <w:iCs/>
        </w:rPr>
        <w:t>Early Human Development</w:t>
      </w:r>
      <w:r w:rsidRPr="00130C03">
        <w:rPr>
          <w:rFonts w:ascii="Times New Roman" w:hAnsi="Times New Roman" w:cs="Times New Roman"/>
        </w:rPr>
        <w:t xml:space="preserve"> 96: 45–51. DOI: 10.1016/j.earlhumdev.2016.03.004.</w:t>
      </w:r>
    </w:p>
    <w:p w14:paraId="7B1EDD14"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Gomes B, Calanzani N, Gysels M, et al. (2013) Heterogeneity and changes in preferences for dying at home: a systematic review. </w:t>
      </w:r>
      <w:r w:rsidRPr="00130C03">
        <w:rPr>
          <w:rFonts w:ascii="Times New Roman" w:hAnsi="Times New Roman" w:cs="Times New Roman"/>
          <w:i/>
          <w:iCs/>
        </w:rPr>
        <w:t>BMC Palliative Care</w:t>
      </w:r>
      <w:r w:rsidRPr="00130C03">
        <w:rPr>
          <w:rFonts w:ascii="Times New Roman" w:hAnsi="Times New Roman" w:cs="Times New Roman"/>
        </w:rPr>
        <w:t xml:space="preserve"> 12(1): 7.</w:t>
      </w:r>
    </w:p>
    <w:p w14:paraId="6A144A44"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Grootenhuis MA and Last BF (1997) Adjustment and coping by parents of children with cancer: a review of the literature. </w:t>
      </w:r>
      <w:r w:rsidRPr="00130C03">
        <w:rPr>
          <w:rFonts w:ascii="Times New Roman" w:hAnsi="Times New Roman" w:cs="Times New Roman"/>
          <w:i/>
          <w:iCs/>
        </w:rPr>
        <w:t>Supportive Care in Cancer</w:t>
      </w:r>
      <w:r w:rsidRPr="00130C03">
        <w:rPr>
          <w:rFonts w:ascii="Times New Roman" w:hAnsi="Times New Roman" w:cs="Times New Roman"/>
        </w:rPr>
        <w:t xml:space="preserve"> 5(6): 466–484.</w:t>
      </w:r>
    </w:p>
    <w:p w14:paraId="2771F23D"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lastRenderedPageBreak/>
        <w:t xml:space="preserve">Hartling L, Milne A, Tjosvold L, et al. (2014) A systematic review of interventions to support siblings of children with chronic illness or disability. </w:t>
      </w:r>
      <w:r w:rsidRPr="00130C03">
        <w:rPr>
          <w:rFonts w:ascii="Times New Roman" w:hAnsi="Times New Roman" w:cs="Times New Roman"/>
          <w:i/>
          <w:iCs/>
        </w:rPr>
        <w:t>Journal of Paediatrics and Child Health</w:t>
      </w:r>
      <w:r w:rsidRPr="00130C03">
        <w:rPr>
          <w:rFonts w:ascii="Times New Roman" w:hAnsi="Times New Roman" w:cs="Times New Roman"/>
        </w:rPr>
        <w:t xml:space="preserve"> 50(10): E26–E38.</w:t>
      </w:r>
    </w:p>
    <w:p w14:paraId="5966D857"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Havermans T, Croock ID, Vercruysse T, et al. (2015) Belgian siblings of children with a chronic illness: Is their quality of life different from their peers? </w:t>
      </w:r>
      <w:r w:rsidRPr="00130C03">
        <w:rPr>
          <w:rFonts w:ascii="Times New Roman" w:hAnsi="Times New Roman" w:cs="Times New Roman"/>
          <w:i/>
          <w:iCs/>
        </w:rPr>
        <w:t>Journal of Child Health Care: For Professionals Working with Children in the Hospital and Community</w:t>
      </w:r>
      <w:r w:rsidRPr="00130C03">
        <w:rPr>
          <w:rFonts w:ascii="Times New Roman" w:hAnsi="Times New Roman" w:cs="Times New Roman"/>
        </w:rPr>
        <w:t xml:space="preserve"> 19(2): 154–166. DOI: 10.1177/1367493513503582.</w:t>
      </w:r>
    </w:p>
    <w:p w14:paraId="598654B3"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Hawker S, Payne S, Kerr C, et al. (2002) Appraising the evidence: reviewing disparate data systematically. </w:t>
      </w:r>
      <w:r w:rsidRPr="00130C03">
        <w:rPr>
          <w:rFonts w:ascii="Times New Roman" w:hAnsi="Times New Roman" w:cs="Times New Roman"/>
          <w:i/>
          <w:iCs/>
        </w:rPr>
        <w:t>Qualitative health research</w:t>
      </w:r>
      <w:r w:rsidRPr="00130C03">
        <w:rPr>
          <w:rFonts w:ascii="Times New Roman" w:hAnsi="Times New Roman" w:cs="Times New Roman"/>
        </w:rPr>
        <w:t xml:space="preserve"> 12(9): 1284–1299.</w:t>
      </w:r>
    </w:p>
    <w:p w14:paraId="116C41BA"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Hynan MT and Hall SL (2015) Psychosocial program standards for NICU parents. </w:t>
      </w:r>
      <w:r w:rsidRPr="00130C03">
        <w:rPr>
          <w:rFonts w:ascii="Times New Roman" w:hAnsi="Times New Roman" w:cs="Times New Roman"/>
          <w:i/>
          <w:iCs/>
        </w:rPr>
        <w:t>Journal of Perinatology</w:t>
      </w:r>
      <w:r w:rsidRPr="00130C03">
        <w:rPr>
          <w:rFonts w:ascii="Times New Roman" w:hAnsi="Times New Roman" w:cs="Times New Roman"/>
        </w:rPr>
        <w:t xml:space="preserve"> 35(S1): S1.</w:t>
      </w:r>
    </w:p>
    <w:p w14:paraId="0122493A"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Im Y-M, Yun T-J and Lee S (2018) Health condition and familial factors associated with health-related quality of life in adolescents with congenital heart disease: a cross sectional study. </w:t>
      </w:r>
      <w:r w:rsidRPr="00130C03">
        <w:rPr>
          <w:rFonts w:ascii="Times New Roman" w:hAnsi="Times New Roman" w:cs="Times New Roman"/>
          <w:i/>
          <w:iCs/>
        </w:rPr>
        <w:t>Health And Quality Of Life Outcomes</w:t>
      </w:r>
      <w:r w:rsidRPr="00130C03">
        <w:rPr>
          <w:rFonts w:ascii="Times New Roman" w:hAnsi="Times New Roman" w:cs="Times New Roman"/>
        </w:rPr>
        <w:t xml:space="preserve"> 16(1): 9–9. DOI: 10.1186/s12955-018-0841-y.</w:t>
      </w:r>
    </w:p>
    <w:p w14:paraId="1B5FE295"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Jackson AC, Frydenberg E, Liang RP-T, et al. (2015) Familial impact and coping with child heart disease: a systematic review. </w:t>
      </w:r>
      <w:r w:rsidRPr="00130C03">
        <w:rPr>
          <w:rFonts w:ascii="Times New Roman" w:hAnsi="Times New Roman" w:cs="Times New Roman"/>
          <w:i/>
          <w:iCs/>
        </w:rPr>
        <w:t>Pediatric cardiology</w:t>
      </w:r>
      <w:r w:rsidRPr="00130C03">
        <w:rPr>
          <w:rFonts w:ascii="Times New Roman" w:hAnsi="Times New Roman" w:cs="Times New Roman"/>
        </w:rPr>
        <w:t xml:space="preserve"> 36(4): 695–712.</w:t>
      </w:r>
    </w:p>
    <w:p w14:paraId="48841D8F"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Janus M and Goldberg S (1995) Sibling empathy and behavioural adjustment of children with chronic illness. </w:t>
      </w:r>
      <w:r w:rsidRPr="00130C03">
        <w:rPr>
          <w:rFonts w:ascii="Times New Roman" w:hAnsi="Times New Roman" w:cs="Times New Roman"/>
          <w:i/>
          <w:iCs/>
        </w:rPr>
        <w:t>Child: Care, Health &amp; Development</w:t>
      </w:r>
      <w:r w:rsidRPr="00130C03">
        <w:rPr>
          <w:rFonts w:ascii="Times New Roman" w:hAnsi="Times New Roman" w:cs="Times New Roman"/>
        </w:rPr>
        <w:t xml:space="preserve"> 21(5): 321–331.</w:t>
      </w:r>
    </w:p>
    <w:p w14:paraId="0F6EDB78"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Janus M and Goldberg S (1997) Treatment characteristics of congenital heart disease and behaviour problems of patients and healthy siblings. </w:t>
      </w:r>
      <w:r w:rsidRPr="00130C03">
        <w:rPr>
          <w:rFonts w:ascii="Times New Roman" w:hAnsi="Times New Roman" w:cs="Times New Roman"/>
          <w:i/>
          <w:iCs/>
        </w:rPr>
        <w:t>Journal of Paediatrics and Child Health</w:t>
      </w:r>
      <w:r w:rsidRPr="00130C03">
        <w:rPr>
          <w:rFonts w:ascii="Times New Roman" w:hAnsi="Times New Roman" w:cs="Times New Roman"/>
        </w:rPr>
        <w:t xml:space="preserve"> 33(3): 219–225.</w:t>
      </w:r>
    </w:p>
    <w:p w14:paraId="2AE64497"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Knight JH (2018) </w:t>
      </w:r>
      <w:r w:rsidRPr="00130C03">
        <w:rPr>
          <w:rFonts w:ascii="Times New Roman" w:hAnsi="Times New Roman" w:cs="Times New Roman"/>
          <w:i/>
          <w:iCs/>
        </w:rPr>
        <w:t>Understanding the impact of congenital heart disease on behavior, quality of life, and self-perception in adolescents</w:t>
      </w:r>
      <w:r w:rsidRPr="00130C03">
        <w:rPr>
          <w:rFonts w:ascii="Times New Roman" w:hAnsi="Times New Roman" w:cs="Times New Roman"/>
        </w:rPr>
        <w:t>. ProQuest Information &amp; Learning, US.</w:t>
      </w:r>
    </w:p>
    <w:p w14:paraId="5EE21EF5"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Lavigne JV and Ryan M (1979) Psychologic adjustment of siblings of children with chronic illness. </w:t>
      </w:r>
      <w:r w:rsidRPr="00130C03">
        <w:rPr>
          <w:rFonts w:ascii="Times New Roman" w:hAnsi="Times New Roman" w:cs="Times New Roman"/>
          <w:i/>
          <w:iCs/>
        </w:rPr>
        <w:t>Pediatrics</w:t>
      </w:r>
      <w:r w:rsidRPr="00130C03">
        <w:rPr>
          <w:rFonts w:ascii="Times New Roman" w:hAnsi="Times New Roman" w:cs="Times New Roman"/>
        </w:rPr>
        <w:t xml:space="preserve"> 63(4): 616–627.</w:t>
      </w:r>
    </w:p>
    <w:p w14:paraId="23CA8F7F"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Limbers CA and Skipper S (2014) Health-related quality of life measurement in siblings of children with physical chronic illness: A systematic review. </w:t>
      </w:r>
      <w:r w:rsidRPr="00130C03">
        <w:rPr>
          <w:rFonts w:ascii="Times New Roman" w:hAnsi="Times New Roman" w:cs="Times New Roman"/>
          <w:i/>
          <w:iCs/>
        </w:rPr>
        <w:t>Families, Systems, &amp; Health</w:t>
      </w:r>
      <w:r w:rsidRPr="00130C03">
        <w:rPr>
          <w:rFonts w:ascii="Times New Roman" w:hAnsi="Times New Roman" w:cs="Times New Roman"/>
        </w:rPr>
        <w:t xml:space="preserve"> 32(4): 408.</w:t>
      </w:r>
    </w:p>
    <w:p w14:paraId="2CEFC398"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Long KA, Lehmann V, Gerhardt CA, et al. (2018) Psychosocial functioning and risk factors among siblings of children with cancer: An updated systematic review. </w:t>
      </w:r>
      <w:r w:rsidRPr="00130C03">
        <w:rPr>
          <w:rFonts w:ascii="Times New Roman" w:hAnsi="Times New Roman" w:cs="Times New Roman"/>
          <w:i/>
          <w:iCs/>
        </w:rPr>
        <w:t>Psycho-oncology</w:t>
      </w:r>
      <w:r w:rsidRPr="00130C03">
        <w:rPr>
          <w:rFonts w:ascii="Times New Roman" w:hAnsi="Times New Roman" w:cs="Times New Roman"/>
        </w:rPr>
        <w:t xml:space="preserve"> 27(6): 1467–1479.</w:t>
      </w:r>
    </w:p>
    <w:p w14:paraId="052F6A80"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Loup O, von Weissenfluh C, Gahl B, et al. (2009) Quality of life of grown-up congenital heart disease patients after congenital cardiac surgery. </w:t>
      </w:r>
      <w:r w:rsidRPr="00130C03">
        <w:rPr>
          <w:rFonts w:ascii="Times New Roman" w:hAnsi="Times New Roman" w:cs="Times New Roman"/>
          <w:i/>
          <w:iCs/>
        </w:rPr>
        <w:t>European journal of cardio-thoracic surgery</w:t>
      </w:r>
      <w:r w:rsidRPr="00130C03">
        <w:rPr>
          <w:rFonts w:ascii="Times New Roman" w:hAnsi="Times New Roman" w:cs="Times New Roman"/>
        </w:rPr>
        <w:t xml:space="preserve"> 36(1): 105–111.</w:t>
      </w:r>
    </w:p>
    <w:p w14:paraId="07156088"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Menke E (1987) The impact of a child’s chronic illness on school-aged siblings. </w:t>
      </w:r>
      <w:r w:rsidRPr="00130C03">
        <w:rPr>
          <w:rFonts w:ascii="Times New Roman" w:hAnsi="Times New Roman" w:cs="Times New Roman"/>
          <w:i/>
          <w:iCs/>
        </w:rPr>
        <w:t>Children’s Health Care</w:t>
      </w:r>
      <w:r w:rsidRPr="00130C03">
        <w:rPr>
          <w:rFonts w:ascii="Times New Roman" w:hAnsi="Times New Roman" w:cs="Times New Roman"/>
        </w:rPr>
        <w:t xml:space="preserve"> 15(3): 132–140.</w:t>
      </w:r>
    </w:p>
    <w:p w14:paraId="5A250571"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lastRenderedPageBreak/>
        <w:t xml:space="preserve">Mughal AR, Sadiq M, Hyder SN, et al. (2011) Socioeconomic status and impact of treatment on families of children with congenital heart disease. </w:t>
      </w:r>
      <w:r w:rsidRPr="00130C03">
        <w:rPr>
          <w:rFonts w:ascii="Times New Roman" w:hAnsi="Times New Roman" w:cs="Times New Roman"/>
          <w:i/>
          <w:iCs/>
        </w:rPr>
        <w:t>Journal Of The College Of Physicians And Surgeons--Pakistan: JCPSP</w:t>
      </w:r>
      <w:r w:rsidRPr="00130C03">
        <w:rPr>
          <w:rFonts w:ascii="Times New Roman" w:hAnsi="Times New Roman" w:cs="Times New Roman"/>
        </w:rPr>
        <w:t xml:space="preserve"> 21(7): 398–402.</w:t>
      </w:r>
    </w:p>
    <w:p w14:paraId="594E9731"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Nielsen KM, Mandleco B, Roper SO, et al. (2012) Parental perceptions of sibling relationships in families rearing a child with a chronic condition. </w:t>
      </w:r>
      <w:r w:rsidRPr="00130C03">
        <w:rPr>
          <w:rFonts w:ascii="Times New Roman" w:hAnsi="Times New Roman" w:cs="Times New Roman"/>
          <w:i/>
          <w:iCs/>
        </w:rPr>
        <w:t>Journal of pediatric nursing</w:t>
      </w:r>
      <w:r w:rsidRPr="00130C03">
        <w:rPr>
          <w:rFonts w:ascii="Times New Roman" w:hAnsi="Times New Roman" w:cs="Times New Roman"/>
        </w:rPr>
        <w:t xml:space="preserve"> 27(1): 34–43.</w:t>
      </w:r>
    </w:p>
    <w:p w14:paraId="370B1628"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Nolbris M, Enskär K and Hellström A-L (2007) Experience of siblings of children treated for cancer. </w:t>
      </w:r>
      <w:r w:rsidRPr="00130C03">
        <w:rPr>
          <w:rFonts w:ascii="Times New Roman" w:hAnsi="Times New Roman" w:cs="Times New Roman"/>
          <w:i/>
          <w:iCs/>
        </w:rPr>
        <w:t>European Journal of Oncology Nursing</w:t>
      </w:r>
      <w:r w:rsidRPr="00130C03">
        <w:rPr>
          <w:rFonts w:ascii="Times New Roman" w:hAnsi="Times New Roman" w:cs="Times New Roman"/>
        </w:rPr>
        <w:t xml:space="preserve"> 11(2): 106–112.</w:t>
      </w:r>
    </w:p>
    <w:p w14:paraId="3F5DD0D3"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O’Brien I, Duffy A and Nicholl H (2009) Impact of childhood chronic illnesses on siblings: a literature review. </w:t>
      </w:r>
      <w:r w:rsidRPr="00130C03">
        <w:rPr>
          <w:rFonts w:ascii="Times New Roman" w:hAnsi="Times New Roman" w:cs="Times New Roman"/>
          <w:i/>
          <w:iCs/>
        </w:rPr>
        <w:t>British Journal of Nursing</w:t>
      </w:r>
      <w:r w:rsidRPr="00130C03">
        <w:rPr>
          <w:rFonts w:ascii="Times New Roman" w:hAnsi="Times New Roman" w:cs="Times New Roman"/>
        </w:rPr>
        <w:t xml:space="preserve"> 18(22): 1358–1365.</w:t>
      </w:r>
    </w:p>
    <w:p w14:paraId="0D2115C2"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Ray LD (2002) Parenting and childhood chronicity: Making visible the invisible work. </w:t>
      </w:r>
      <w:r w:rsidRPr="00130C03">
        <w:rPr>
          <w:rFonts w:ascii="Times New Roman" w:hAnsi="Times New Roman" w:cs="Times New Roman"/>
          <w:i/>
          <w:iCs/>
        </w:rPr>
        <w:t>Journal of pediatric nursing</w:t>
      </w:r>
      <w:r w:rsidRPr="00130C03">
        <w:rPr>
          <w:rFonts w:ascii="Times New Roman" w:hAnsi="Times New Roman" w:cs="Times New Roman"/>
        </w:rPr>
        <w:t xml:space="preserve"> 17(6): 424–438.</w:t>
      </w:r>
    </w:p>
    <w:p w14:paraId="494C648E"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Redshaw S and Wilson V (2012) Sibling involvement in childhood chronic heart disease through a bead program. </w:t>
      </w:r>
      <w:r w:rsidRPr="00130C03">
        <w:rPr>
          <w:rFonts w:ascii="Times New Roman" w:hAnsi="Times New Roman" w:cs="Times New Roman"/>
          <w:i/>
          <w:iCs/>
        </w:rPr>
        <w:t>Journal of Child Health Care</w:t>
      </w:r>
      <w:r w:rsidRPr="00130C03">
        <w:rPr>
          <w:rFonts w:ascii="Times New Roman" w:hAnsi="Times New Roman" w:cs="Times New Roman"/>
        </w:rPr>
        <w:t xml:space="preserve"> 16(1): 53–61.</w:t>
      </w:r>
    </w:p>
    <w:p w14:paraId="12BA7474"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Rodenburg R, Marie Meijer A, Deković M, et al. (2006) Family predictors of psychopathology in children with epilepsy. </w:t>
      </w:r>
      <w:r w:rsidRPr="00130C03">
        <w:rPr>
          <w:rFonts w:ascii="Times New Roman" w:hAnsi="Times New Roman" w:cs="Times New Roman"/>
          <w:i/>
          <w:iCs/>
        </w:rPr>
        <w:t>Epilepsia</w:t>
      </w:r>
      <w:r w:rsidRPr="00130C03">
        <w:rPr>
          <w:rFonts w:ascii="Times New Roman" w:hAnsi="Times New Roman" w:cs="Times New Roman"/>
        </w:rPr>
        <w:t xml:space="preserve"> 47(3): 601–614.</w:t>
      </w:r>
    </w:p>
    <w:p w14:paraId="161249F4"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Sharpe D and Rossiter L (2002) Siblings of children with a chronic illness: A meta-analysis. </w:t>
      </w:r>
      <w:r w:rsidRPr="00130C03">
        <w:rPr>
          <w:rFonts w:ascii="Times New Roman" w:hAnsi="Times New Roman" w:cs="Times New Roman"/>
          <w:i/>
          <w:iCs/>
        </w:rPr>
        <w:t>Journal of pediatric psychology</w:t>
      </w:r>
      <w:r w:rsidRPr="00130C03">
        <w:rPr>
          <w:rFonts w:ascii="Times New Roman" w:hAnsi="Times New Roman" w:cs="Times New Roman"/>
        </w:rPr>
        <w:t xml:space="preserve"> 27(8): 699–710.</w:t>
      </w:r>
    </w:p>
    <w:p w14:paraId="56ABD7E0"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Smith J, Cheater F and Bekker H (2015) Parents’ experiences of living with a child with a long-term condition: a rapid structured review of the literature. </w:t>
      </w:r>
      <w:r w:rsidRPr="00130C03">
        <w:rPr>
          <w:rFonts w:ascii="Times New Roman" w:hAnsi="Times New Roman" w:cs="Times New Roman"/>
          <w:i/>
          <w:iCs/>
        </w:rPr>
        <w:t>Health Expectations</w:t>
      </w:r>
      <w:r w:rsidRPr="00130C03">
        <w:rPr>
          <w:rFonts w:ascii="Times New Roman" w:hAnsi="Times New Roman" w:cs="Times New Roman"/>
        </w:rPr>
        <w:t xml:space="preserve"> 18(4): 452–474. DOI: doi:10.1111/hex.12040.</w:t>
      </w:r>
    </w:p>
    <w:p w14:paraId="19859C19"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Smith MM, Pereira SP, Chan L, et al. (2018) Impact of well-being interventions for siblings of children and young people with a chronic physical or mental health condition: A systematic review and meta-analysis. </w:t>
      </w:r>
      <w:r w:rsidRPr="00130C03">
        <w:rPr>
          <w:rFonts w:ascii="Times New Roman" w:hAnsi="Times New Roman" w:cs="Times New Roman"/>
          <w:i/>
          <w:iCs/>
        </w:rPr>
        <w:t>Clinical child and family psychology review</w:t>
      </w:r>
      <w:r w:rsidRPr="00130C03">
        <w:rPr>
          <w:rFonts w:ascii="Times New Roman" w:hAnsi="Times New Roman" w:cs="Times New Roman"/>
        </w:rPr>
        <w:t xml:space="preserve"> 21(2): 246–265.</w:t>
      </w:r>
    </w:p>
    <w:p w14:paraId="35C217E4"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Sood E, Karpyn A, Demianczyk AC, et al. (2018) Mothers and Fathers Experience Stress of Congenital Heart Disease Differently: Recommendations for Pediatric Critical Care. </w:t>
      </w:r>
      <w:r w:rsidRPr="00130C03">
        <w:rPr>
          <w:rFonts w:ascii="Times New Roman" w:hAnsi="Times New Roman" w:cs="Times New Roman"/>
          <w:i/>
          <w:iCs/>
        </w:rPr>
        <w:t>Pediatric Critical Care Medicine: A Journal Of The Society Of Critical Care Medicine And The World Federation Of Pediatric Intensive And Critical Care Societies</w:t>
      </w:r>
      <w:r w:rsidRPr="00130C03">
        <w:rPr>
          <w:rFonts w:ascii="Times New Roman" w:hAnsi="Times New Roman" w:cs="Times New Roman"/>
        </w:rPr>
        <w:t>. DOI: 10.1097/PCC.0000000000001528.</w:t>
      </w:r>
    </w:p>
    <w:p w14:paraId="721B5121"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Thompson Jr RJ, Armstrong FD, Link CL, et al. (2003) A prospective study of the relationship over time of behavior problems, intellectual functioning, and family functioning in children with sickle cell disease: a report from the Cooperative Study of Sickle Cell Disease. </w:t>
      </w:r>
      <w:r w:rsidRPr="00130C03">
        <w:rPr>
          <w:rFonts w:ascii="Times New Roman" w:hAnsi="Times New Roman" w:cs="Times New Roman"/>
          <w:i/>
          <w:iCs/>
        </w:rPr>
        <w:t>Journal of Pediatric Psychology</w:t>
      </w:r>
      <w:r w:rsidRPr="00130C03">
        <w:rPr>
          <w:rFonts w:ascii="Times New Roman" w:hAnsi="Times New Roman" w:cs="Times New Roman"/>
        </w:rPr>
        <w:t xml:space="preserve"> 28(1): 59–65.</w:t>
      </w:r>
    </w:p>
    <w:p w14:paraId="1D044DE2"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van der Linde D, Konings EE, Slager MA, et al. (2011) Birth prevalence of congenital heart disease worldwide: a systematic review and meta-analysis. </w:t>
      </w:r>
      <w:r w:rsidRPr="00130C03">
        <w:rPr>
          <w:rFonts w:ascii="Times New Roman" w:hAnsi="Times New Roman" w:cs="Times New Roman"/>
          <w:i/>
          <w:iCs/>
        </w:rPr>
        <w:t>Journal of the American College of Cardiology</w:t>
      </w:r>
      <w:r w:rsidRPr="00130C03">
        <w:rPr>
          <w:rFonts w:ascii="Times New Roman" w:hAnsi="Times New Roman" w:cs="Times New Roman"/>
        </w:rPr>
        <w:t xml:space="preserve"> 58(21): 2241–2247.</w:t>
      </w:r>
    </w:p>
    <w:p w14:paraId="631A5915" w14:textId="4609ECDE" w:rsidR="00B87AC7" w:rsidRPr="00E34E20" w:rsidRDefault="00B87AC7" w:rsidP="00130C03">
      <w:pPr>
        <w:pStyle w:val="Bibliography"/>
        <w:rPr>
          <w:rFonts w:ascii="Times New Roman" w:hAnsi="Times New Roman" w:cs="Times New Roman"/>
        </w:rPr>
      </w:pPr>
      <w:r w:rsidRPr="00B87AC7">
        <w:rPr>
          <w:rFonts w:ascii="Times New Roman" w:hAnsi="Times New Roman" w:cs="Times New Roman"/>
        </w:rPr>
        <w:t xml:space="preserve">van der Mheen M, van Beynum IM, Dulfer K, van der Ende J, van Galen E, Duvekot J, Rots LE, van den Adel TPL, Bogers AJJC, McCusker CG, Casey FA, Helbing WA, Utens </w:t>
      </w:r>
      <w:r w:rsidRPr="00B87AC7">
        <w:rPr>
          <w:rFonts w:ascii="Times New Roman" w:hAnsi="Times New Roman" w:cs="Times New Roman"/>
        </w:rPr>
        <w:lastRenderedPageBreak/>
        <w:t>EMW</w:t>
      </w:r>
      <w:r>
        <w:rPr>
          <w:rFonts w:ascii="Times New Roman" w:hAnsi="Times New Roman" w:cs="Times New Roman"/>
        </w:rPr>
        <w:t xml:space="preserve"> (2018) </w:t>
      </w:r>
      <w:r w:rsidRPr="00B87AC7">
        <w:rPr>
          <w:rFonts w:ascii="Times New Roman" w:hAnsi="Times New Roman" w:cs="Times New Roman"/>
        </w:rPr>
        <w:t xml:space="preserve">The CHIP-Family study to improve the psychosocial wellbeing of young children with congenital heart disease and their families: design of a </w:t>
      </w:r>
      <w:r w:rsidRPr="00E34E20">
        <w:rPr>
          <w:rFonts w:ascii="Times New Roman" w:hAnsi="Times New Roman" w:cs="Times New Roman"/>
        </w:rPr>
        <w:t>randomized controlled trial.</w:t>
      </w:r>
      <w:r w:rsidRPr="00E34E20">
        <w:rPr>
          <w:rFonts w:ascii="Times New Roman" w:hAnsi="Times New Roman" w:cs="Times New Roman"/>
          <w:i/>
        </w:rPr>
        <w:t xml:space="preserve"> BCM Pediatrics</w:t>
      </w:r>
      <w:r w:rsidRPr="00E34E20">
        <w:rPr>
          <w:rFonts w:ascii="Times New Roman" w:hAnsi="Times New Roman" w:cs="Times New Roman"/>
        </w:rPr>
        <w:t xml:space="preserve"> 18 (1); 230</w:t>
      </w:r>
    </w:p>
    <w:p w14:paraId="5A8FE687" w14:textId="3A691C0B" w:rsidR="00E34E20" w:rsidRPr="00F26662" w:rsidRDefault="00E34E20" w:rsidP="00E34E20">
      <w:pPr>
        <w:pStyle w:val="Bibliography"/>
        <w:rPr>
          <w:rFonts w:ascii="Times New Roman" w:hAnsi="Times New Roman" w:cs="Times New Roman"/>
        </w:rPr>
      </w:pPr>
      <w:r w:rsidRPr="00877A8C">
        <w:rPr>
          <w:rFonts w:ascii="Times New Roman" w:hAnsi="Times New Roman" w:cs="Times New Roman"/>
        </w:rPr>
        <w:t>van der Mheen M, Meentken MG, van Beynum IM, van der Ende J, van Galen E, Zirar A, Aendekerk EWC, van den Adel TPL, Bogers AJJC, McCusker CG, Hillegers MHJ, Helbing WA, Utens EMWJ</w:t>
      </w:r>
      <w:r w:rsidRPr="00E34E20">
        <w:rPr>
          <w:rFonts w:ascii="Times New Roman" w:hAnsi="Times New Roman" w:cs="Times New Roman"/>
        </w:rPr>
        <w:t xml:space="preserve"> </w:t>
      </w:r>
      <w:r>
        <w:rPr>
          <w:rFonts w:ascii="Times New Roman" w:hAnsi="Times New Roman" w:cs="Times New Roman"/>
        </w:rPr>
        <w:t xml:space="preserve"> (2019) </w:t>
      </w:r>
      <w:r w:rsidRPr="00E34E20">
        <w:rPr>
          <w:rFonts w:ascii="Times New Roman" w:hAnsi="Times New Roman" w:cs="Times New Roman"/>
        </w:rPr>
        <w:t>CHIP-Family intervention to improve the psychosocial well-being of young children with congenital heart disease and their families: results of a randomised controlled trial.</w:t>
      </w:r>
      <w:r w:rsidRPr="00E34E20">
        <w:rPr>
          <w:rFonts w:ascii="Times New Roman" w:hAnsi="Times New Roman" w:cs="Times New Roman"/>
          <w:i/>
        </w:rPr>
        <w:t>Cardiology in the Young</w:t>
      </w:r>
      <w:r w:rsidRPr="00E34E20">
        <w:rPr>
          <w:rFonts w:ascii="Times New Roman" w:hAnsi="Times New Roman" w:cs="Times New Roman"/>
        </w:rPr>
        <w:t xml:space="preserve"> </w:t>
      </w:r>
      <w:r>
        <w:rPr>
          <w:rFonts w:ascii="Times New Roman" w:hAnsi="Times New Roman" w:cs="Times New Roman"/>
        </w:rPr>
        <w:t>29 (9): 1172-1182 DOI</w:t>
      </w:r>
      <w:r w:rsidRPr="00F26662">
        <w:rPr>
          <w:rFonts w:ascii="Times New Roman" w:hAnsi="Times New Roman" w:cs="Times New Roman"/>
        </w:rPr>
        <w:t>: 10.1017/S1047951119001732. Epub 2019 Aug 5.</w:t>
      </w:r>
    </w:p>
    <w:p w14:paraId="492CAA59" w14:textId="5E3CF1EF" w:rsidR="00130C03" w:rsidRPr="00130C03" w:rsidRDefault="00130C03" w:rsidP="00130C03">
      <w:pPr>
        <w:pStyle w:val="Bibliography"/>
        <w:rPr>
          <w:rFonts w:ascii="Times New Roman" w:hAnsi="Times New Roman" w:cs="Times New Roman"/>
        </w:rPr>
      </w:pPr>
      <w:r w:rsidRPr="00E34E20">
        <w:rPr>
          <w:rFonts w:ascii="Times New Roman" w:hAnsi="Times New Roman" w:cs="Times New Roman"/>
        </w:rPr>
        <w:t>Van Roy B, Groholt B, Heyerdahl S, et al. (2010) Understanding discrepancies in parent-child reporting of emotional and behavioural problems: Effects of relational and socio-demograph</w:t>
      </w:r>
      <w:r w:rsidRPr="00130C03">
        <w:rPr>
          <w:rFonts w:ascii="Times New Roman" w:hAnsi="Times New Roman" w:cs="Times New Roman"/>
        </w:rPr>
        <w:t xml:space="preserve">ic factors. </w:t>
      </w:r>
      <w:r w:rsidRPr="00130C03">
        <w:rPr>
          <w:rFonts w:ascii="Times New Roman" w:hAnsi="Times New Roman" w:cs="Times New Roman"/>
          <w:i/>
          <w:iCs/>
        </w:rPr>
        <w:t>BMC psychiatry</w:t>
      </w:r>
      <w:r w:rsidRPr="00130C03">
        <w:rPr>
          <w:rFonts w:ascii="Times New Roman" w:hAnsi="Times New Roman" w:cs="Times New Roman"/>
        </w:rPr>
        <w:t xml:space="preserve"> 10(1): 56.</w:t>
      </w:r>
    </w:p>
    <w:p w14:paraId="518FEA9A"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Vermaes IP, van Susante AM and van Bakel HJ (2012) Psychological functioning of siblings in families of children with chronic health conditions: A meta-analysis. </w:t>
      </w:r>
      <w:r w:rsidRPr="00130C03">
        <w:rPr>
          <w:rFonts w:ascii="Times New Roman" w:hAnsi="Times New Roman" w:cs="Times New Roman"/>
          <w:i/>
          <w:iCs/>
        </w:rPr>
        <w:t>Journal of Pediatric Psychology</w:t>
      </w:r>
      <w:r w:rsidRPr="00130C03">
        <w:rPr>
          <w:rFonts w:ascii="Times New Roman" w:hAnsi="Times New Roman" w:cs="Times New Roman"/>
        </w:rPr>
        <w:t xml:space="preserve"> 37(2): 166–184.</w:t>
      </w:r>
    </w:p>
    <w:p w14:paraId="192800B9"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Wei H, Roscigno CI, Hanson CC, et al. (2015) Families of children with congenital heart disease: A literature review. </w:t>
      </w:r>
      <w:r w:rsidRPr="00130C03">
        <w:rPr>
          <w:rFonts w:ascii="Times New Roman" w:hAnsi="Times New Roman" w:cs="Times New Roman"/>
          <w:i/>
          <w:iCs/>
        </w:rPr>
        <w:t>Heart &amp; Lung: The Journal of Acute and Critical Care</w:t>
      </w:r>
      <w:r w:rsidRPr="00130C03">
        <w:rPr>
          <w:rFonts w:ascii="Times New Roman" w:hAnsi="Times New Roman" w:cs="Times New Roman"/>
        </w:rPr>
        <w:t xml:space="preserve"> 44(6): 494–511.</w:t>
      </w:r>
    </w:p>
    <w:p w14:paraId="2EB06677"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Wei H, Roscigno CI, Swanson KM, et al. (2016) Parents’ experiences of having a child undergoing congenital heart surgery: An emotional rollercoaster from shocking to blessing. </w:t>
      </w:r>
      <w:r w:rsidRPr="00130C03">
        <w:rPr>
          <w:rFonts w:ascii="Times New Roman" w:hAnsi="Times New Roman" w:cs="Times New Roman"/>
          <w:i/>
          <w:iCs/>
        </w:rPr>
        <w:t>Heart &amp; Lung</w:t>
      </w:r>
      <w:r w:rsidRPr="00130C03">
        <w:rPr>
          <w:rFonts w:ascii="Times New Roman" w:hAnsi="Times New Roman" w:cs="Times New Roman"/>
        </w:rPr>
        <w:t xml:space="preserve"> 45(2): 154–160.</w:t>
      </w:r>
    </w:p>
    <w:p w14:paraId="4057B1FB"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Wiener L, Kazak AE, Noll RB, et al. (2015) Standards for the psychosocial care of children with cancer and their families: an introduction to the special issue. </w:t>
      </w:r>
      <w:r w:rsidRPr="00130C03">
        <w:rPr>
          <w:rFonts w:ascii="Times New Roman" w:hAnsi="Times New Roman" w:cs="Times New Roman"/>
          <w:i/>
          <w:iCs/>
        </w:rPr>
        <w:t>Pediatric blood &amp; cancer</w:t>
      </w:r>
      <w:r w:rsidRPr="00130C03">
        <w:rPr>
          <w:rFonts w:ascii="Times New Roman" w:hAnsi="Times New Roman" w:cs="Times New Roman"/>
        </w:rPr>
        <w:t xml:space="preserve"> 62(S5): S419–S424.</w:t>
      </w:r>
    </w:p>
    <w:p w14:paraId="7F53C059"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Williams PD, Lorenzo FD and Borja M (1993) Pediatric chronic illness: effects on siblings and mothers. </w:t>
      </w:r>
      <w:r w:rsidRPr="00130C03">
        <w:rPr>
          <w:rFonts w:ascii="Times New Roman" w:hAnsi="Times New Roman" w:cs="Times New Roman"/>
          <w:i/>
          <w:iCs/>
        </w:rPr>
        <w:t>Maternal-Child Nursing Journal</w:t>
      </w:r>
      <w:r w:rsidRPr="00130C03">
        <w:rPr>
          <w:rFonts w:ascii="Times New Roman" w:hAnsi="Times New Roman" w:cs="Times New Roman"/>
        </w:rPr>
        <w:t>.</w:t>
      </w:r>
    </w:p>
    <w:p w14:paraId="4B071230"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Wray J and Maynard L (2005) Living with congenital or acquired cardiac disease in childhood: maternal perceptions of the impact on the child and family. </w:t>
      </w:r>
      <w:r w:rsidRPr="00130C03">
        <w:rPr>
          <w:rFonts w:ascii="Times New Roman" w:hAnsi="Times New Roman" w:cs="Times New Roman"/>
          <w:i/>
          <w:iCs/>
        </w:rPr>
        <w:t>Cardiology In The Young</w:t>
      </w:r>
      <w:r w:rsidRPr="00130C03">
        <w:rPr>
          <w:rFonts w:ascii="Times New Roman" w:hAnsi="Times New Roman" w:cs="Times New Roman"/>
        </w:rPr>
        <w:t xml:space="preserve"> 15(2): 133–140.</w:t>
      </w:r>
    </w:p>
    <w:p w14:paraId="69519F04" w14:textId="77777777" w:rsidR="00130C03" w:rsidRPr="00130C03" w:rsidRDefault="00130C03" w:rsidP="00130C03">
      <w:pPr>
        <w:pStyle w:val="Bibliography"/>
        <w:rPr>
          <w:rFonts w:ascii="Times New Roman" w:hAnsi="Times New Roman" w:cs="Times New Roman"/>
        </w:rPr>
      </w:pPr>
      <w:r w:rsidRPr="00130C03">
        <w:rPr>
          <w:rFonts w:ascii="Times New Roman" w:hAnsi="Times New Roman" w:cs="Times New Roman"/>
        </w:rPr>
        <w:t xml:space="preserve">Yang H-C, Mu P-F, Sheng C-C, et al. (2016) A systematic review of the experiences of siblings of children with cancer. </w:t>
      </w:r>
      <w:r w:rsidRPr="00130C03">
        <w:rPr>
          <w:rFonts w:ascii="Times New Roman" w:hAnsi="Times New Roman" w:cs="Times New Roman"/>
          <w:i/>
          <w:iCs/>
        </w:rPr>
        <w:t>Cancer nursing</w:t>
      </w:r>
      <w:r w:rsidRPr="00130C03">
        <w:rPr>
          <w:rFonts w:ascii="Times New Roman" w:hAnsi="Times New Roman" w:cs="Times New Roman"/>
        </w:rPr>
        <w:t xml:space="preserve"> 39(3): E12–E21.</w:t>
      </w:r>
    </w:p>
    <w:p w14:paraId="77BDBE2A" w14:textId="7B4E45A6" w:rsidR="002F7AF3" w:rsidRPr="002F7AF3" w:rsidRDefault="002F7AF3" w:rsidP="002F7AF3">
      <w:r>
        <w:fldChar w:fldCharType="end"/>
      </w:r>
    </w:p>
    <w:sectPr w:rsidR="002F7AF3" w:rsidRPr="002F7AF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FF1566" w15:done="0"/>
  <w15:commentEx w15:paraId="3C05371F" w15:done="0"/>
  <w15:commentEx w15:paraId="169C72E8" w15:done="0"/>
  <w15:commentEx w15:paraId="4EE65B8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53AED"/>
    <w:multiLevelType w:val="hybridMultilevel"/>
    <w:tmpl w:val="1902AAEA"/>
    <w:lvl w:ilvl="0" w:tplc="DA708E7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91652CD"/>
    <w:multiLevelType w:val="hybridMultilevel"/>
    <w:tmpl w:val="9F168712"/>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
    <w:nsid w:val="5ADD2594"/>
    <w:multiLevelType w:val="hybridMultilevel"/>
    <w:tmpl w:val="88968178"/>
    <w:lvl w:ilvl="0" w:tplc="5ADADA6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F3E4B69"/>
    <w:multiLevelType w:val="hybridMultilevel"/>
    <w:tmpl w:val="6C7E9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zabeth Bichard">
    <w15:presenceInfo w15:providerId="None" w15:userId="Elizabeth Bichard"/>
  </w15:person>
  <w15:person w15:author="McKeever, Stephen">
    <w15:presenceInfo w15:providerId="None" w15:userId="McKeever, Step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ge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607FD"/>
    <w:rsid w:val="00003BC0"/>
    <w:rsid w:val="00005559"/>
    <w:rsid w:val="00005817"/>
    <w:rsid w:val="000079A1"/>
    <w:rsid w:val="0001663E"/>
    <w:rsid w:val="00025A56"/>
    <w:rsid w:val="00026D45"/>
    <w:rsid w:val="00036651"/>
    <w:rsid w:val="000376FE"/>
    <w:rsid w:val="00040378"/>
    <w:rsid w:val="0004377A"/>
    <w:rsid w:val="0005606D"/>
    <w:rsid w:val="000606AA"/>
    <w:rsid w:val="00061A8A"/>
    <w:rsid w:val="00064A20"/>
    <w:rsid w:val="00066673"/>
    <w:rsid w:val="00084E0B"/>
    <w:rsid w:val="00085EBF"/>
    <w:rsid w:val="00091B78"/>
    <w:rsid w:val="000B3AEC"/>
    <w:rsid w:val="000B413A"/>
    <w:rsid w:val="000B4A88"/>
    <w:rsid w:val="000D2B7F"/>
    <w:rsid w:val="000F7E53"/>
    <w:rsid w:val="00104560"/>
    <w:rsid w:val="00105490"/>
    <w:rsid w:val="0010576D"/>
    <w:rsid w:val="00107B6F"/>
    <w:rsid w:val="00113C33"/>
    <w:rsid w:val="001253F8"/>
    <w:rsid w:val="00130C03"/>
    <w:rsid w:val="0013366F"/>
    <w:rsid w:val="0014042E"/>
    <w:rsid w:val="001541A0"/>
    <w:rsid w:val="0015504E"/>
    <w:rsid w:val="0016162A"/>
    <w:rsid w:val="001658B9"/>
    <w:rsid w:val="00166C68"/>
    <w:rsid w:val="00191676"/>
    <w:rsid w:val="001A31AF"/>
    <w:rsid w:val="001A49D6"/>
    <w:rsid w:val="001A727F"/>
    <w:rsid w:val="001B0222"/>
    <w:rsid w:val="001B1972"/>
    <w:rsid w:val="001C08CE"/>
    <w:rsid w:val="001C5622"/>
    <w:rsid w:val="001D44AA"/>
    <w:rsid w:val="001D6053"/>
    <w:rsid w:val="001D6B85"/>
    <w:rsid w:val="001E170B"/>
    <w:rsid w:val="001E6397"/>
    <w:rsid w:val="001E703C"/>
    <w:rsid w:val="001F224B"/>
    <w:rsid w:val="001F5994"/>
    <w:rsid w:val="001F61B4"/>
    <w:rsid w:val="002050FD"/>
    <w:rsid w:val="002055C6"/>
    <w:rsid w:val="002120A7"/>
    <w:rsid w:val="002157A0"/>
    <w:rsid w:val="002235D8"/>
    <w:rsid w:val="00230CAD"/>
    <w:rsid w:val="00233203"/>
    <w:rsid w:val="00233A22"/>
    <w:rsid w:val="0023746D"/>
    <w:rsid w:val="00244F53"/>
    <w:rsid w:val="00253E71"/>
    <w:rsid w:val="002542B4"/>
    <w:rsid w:val="002824FB"/>
    <w:rsid w:val="00285585"/>
    <w:rsid w:val="002A6676"/>
    <w:rsid w:val="002C1750"/>
    <w:rsid w:val="002D2B39"/>
    <w:rsid w:val="002D6097"/>
    <w:rsid w:val="002E04A3"/>
    <w:rsid w:val="002F3097"/>
    <w:rsid w:val="002F7AF3"/>
    <w:rsid w:val="003010B6"/>
    <w:rsid w:val="00302A98"/>
    <w:rsid w:val="00303B30"/>
    <w:rsid w:val="00310186"/>
    <w:rsid w:val="0031463E"/>
    <w:rsid w:val="0032053C"/>
    <w:rsid w:val="0032341B"/>
    <w:rsid w:val="0033548A"/>
    <w:rsid w:val="0034149A"/>
    <w:rsid w:val="00344D66"/>
    <w:rsid w:val="00351BF5"/>
    <w:rsid w:val="003567A0"/>
    <w:rsid w:val="00380717"/>
    <w:rsid w:val="003917E9"/>
    <w:rsid w:val="003A421C"/>
    <w:rsid w:val="003A45F0"/>
    <w:rsid w:val="003A7945"/>
    <w:rsid w:val="003B1E60"/>
    <w:rsid w:val="003C5651"/>
    <w:rsid w:val="003D3C1D"/>
    <w:rsid w:val="003D66DF"/>
    <w:rsid w:val="003E36ED"/>
    <w:rsid w:val="003E4746"/>
    <w:rsid w:val="003F4B25"/>
    <w:rsid w:val="00401392"/>
    <w:rsid w:val="00410958"/>
    <w:rsid w:val="00414EE9"/>
    <w:rsid w:val="00420786"/>
    <w:rsid w:val="00423843"/>
    <w:rsid w:val="00424248"/>
    <w:rsid w:val="00427DEA"/>
    <w:rsid w:val="00437625"/>
    <w:rsid w:val="004419BA"/>
    <w:rsid w:val="0046021F"/>
    <w:rsid w:val="004630C7"/>
    <w:rsid w:val="004755F1"/>
    <w:rsid w:val="00475617"/>
    <w:rsid w:val="004772E9"/>
    <w:rsid w:val="00486827"/>
    <w:rsid w:val="004913A0"/>
    <w:rsid w:val="004A23AB"/>
    <w:rsid w:val="004B6138"/>
    <w:rsid w:val="004C0925"/>
    <w:rsid w:val="004C2FEA"/>
    <w:rsid w:val="004C4E80"/>
    <w:rsid w:val="004E79E2"/>
    <w:rsid w:val="00501FDE"/>
    <w:rsid w:val="00510437"/>
    <w:rsid w:val="005114E2"/>
    <w:rsid w:val="0051436E"/>
    <w:rsid w:val="00514CDF"/>
    <w:rsid w:val="0052087D"/>
    <w:rsid w:val="00525801"/>
    <w:rsid w:val="00525A72"/>
    <w:rsid w:val="005306AB"/>
    <w:rsid w:val="00534691"/>
    <w:rsid w:val="0056113C"/>
    <w:rsid w:val="0057019C"/>
    <w:rsid w:val="00570D97"/>
    <w:rsid w:val="005715B5"/>
    <w:rsid w:val="005727F7"/>
    <w:rsid w:val="005772D0"/>
    <w:rsid w:val="00582832"/>
    <w:rsid w:val="00587DD1"/>
    <w:rsid w:val="00597ACE"/>
    <w:rsid w:val="005A2170"/>
    <w:rsid w:val="005A573B"/>
    <w:rsid w:val="005B35D0"/>
    <w:rsid w:val="005B60FC"/>
    <w:rsid w:val="005B7800"/>
    <w:rsid w:val="005C3168"/>
    <w:rsid w:val="005C4D74"/>
    <w:rsid w:val="005C506F"/>
    <w:rsid w:val="005D3028"/>
    <w:rsid w:val="005D456D"/>
    <w:rsid w:val="005E0622"/>
    <w:rsid w:val="005E0929"/>
    <w:rsid w:val="006024A0"/>
    <w:rsid w:val="00607069"/>
    <w:rsid w:val="0061758B"/>
    <w:rsid w:val="00626474"/>
    <w:rsid w:val="00627998"/>
    <w:rsid w:val="0063163A"/>
    <w:rsid w:val="006358F0"/>
    <w:rsid w:val="00637897"/>
    <w:rsid w:val="006410AC"/>
    <w:rsid w:val="0065025C"/>
    <w:rsid w:val="006513B6"/>
    <w:rsid w:val="00676F5C"/>
    <w:rsid w:val="006954C3"/>
    <w:rsid w:val="00696C17"/>
    <w:rsid w:val="006A16DE"/>
    <w:rsid w:val="006A328E"/>
    <w:rsid w:val="006A75AD"/>
    <w:rsid w:val="006A7DFF"/>
    <w:rsid w:val="006B6BB0"/>
    <w:rsid w:val="006C165F"/>
    <w:rsid w:val="006D109F"/>
    <w:rsid w:val="006D34B2"/>
    <w:rsid w:val="006E20C6"/>
    <w:rsid w:val="006E39D0"/>
    <w:rsid w:val="006E56F3"/>
    <w:rsid w:val="006E74E2"/>
    <w:rsid w:val="006F2DD2"/>
    <w:rsid w:val="006F33ED"/>
    <w:rsid w:val="006F3E48"/>
    <w:rsid w:val="00700B1C"/>
    <w:rsid w:val="00710A87"/>
    <w:rsid w:val="00712492"/>
    <w:rsid w:val="00717E6C"/>
    <w:rsid w:val="00734000"/>
    <w:rsid w:val="00735445"/>
    <w:rsid w:val="007360F7"/>
    <w:rsid w:val="00737E0E"/>
    <w:rsid w:val="0075782C"/>
    <w:rsid w:val="007607FD"/>
    <w:rsid w:val="007671D0"/>
    <w:rsid w:val="00776478"/>
    <w:rsid w:val="00790F66"/>
    <w:rsid w:val="0079192B"/>
    <w:rsid w:val="007A705B"/>
    <w:rsid w:val="007A718D"/>
    <w:rsid w:val="007A799F"/>
    <w:rsid w:val="007C1150"/>
    <w:rsid w:val="007C4601"/>
    <w:rsid w:val="007C4C2B"/>
    <w:rsid w:val="007D635E"/>
    <w:rsid w:val="007E3C87"/>
    <w:rsid w:val="007E4B49"/>
    <w:rsid w:val="007F01FE"/>
    <w:rsid w:val="007F607E"/>
    <w:rsid w:val="00801854"/>
    <w:rsid w:val="008020F4"/>
    <w:rsid w:val="00815DE1"/>
    <w:rsid w:val="00816EB4"/>
    <w:rsid w:val="00817123"/>
    <w:rsid w:val="0081728E"/>
    <w:rsid w:val="00823EBB"/>
    <w:rsid w:val="00827A41"/>
    <w:rsid w:val="00827D05"/>
    <w:rsid w:val="0084268F"/>
    <w:rsid w:val="00850FEF"/>
    <w:rsid w:val="008529FA"/>
    <w:rsid w:val="0085319B"/>
    <w:rsid w:val="0085468A"/>
    <w:rsid w:val="00856998"/>
    <w:rsid w:val="00860899"/>
    <w:rsid w:val="00870638"/>
    <w:rsid w:val="0089771A"/>
    <w:rsid w:val="008A2700"/>
    <w:rsid w:val="008A2980"/>
    <w:rsid w:val="008A2C9C"/>
    <w:rsid w:val="008B6E28"/>
    <w:rsid w:val="008C04A3"/>
    <w:rsid w:val="008C7C75"/>
    <w:rsid w:val="008D1549"/>
    <w:rsid w:val="008D60F2"/>
    <w:rsid w:val="008E684B"/>
    <w:rsid w:val="008E694B"/>
    <w:rsid w:val="008E6B79"/>
    <w:rsid w:val="008F3834"/>
    <w:rsid w:val="00902ABE"/>
    <w:rsid w:val="009031B0"/>
    <w:rsid w:val="00905A9A"/>
    <w:rsid w:val="00915CAE"/>
    <w:rsid w:val="009175D6"/>
    <w:rsid w:val="0092614B"/>
    <w:rsid w:val="00926C17"/>
    <w:rsid w:val="00933822"/>
    <w:rsid w:val="0094263C"/>
    <w:rsid w:val="00952F29"/>
    <w:rsid w:val="00953161"/>
    <w:rsid w:val="00957A57"/>
    <w:rsid w:val="009639A1"/>
    <w:rsid w:val="009746BA"/>
    <w:rsid w:val="00975DAC"/>
    <w:rsid w:val="00980B4D"/>
    <w:rsid w:val="009857ED"/>
    <w:rsid w:val="00990FAE"/>
    <w:rsid w:val="0099335B"/>
    <w:rsid w:val="009A33E9"/>
    <w:rsid w:val="009B3B89"/>
    <w:rsid w:val="009B45C9"/>
    <w:rsid w:val="009B4D8C"/>
    <w:rsid w:val="009B4DC0"/>
    <w:rsid w:val="009B7E72"/>
    <w:rsid w:val="009D3931"/>
    <w:rsid w:val="009D46FE"/>
    <w:rsid w:val="009F1FF5"/>
    <w:rsid w:val="00A26721"/>
    <w:rsid w:val="00A32446"/>
    <w:rsid w:val="00A328CA"/>
    <w:rsid w:val="00A408A4"/>
    <w:rsid w:val="00A41ADF"/>
    <w:rsid w:val="00A42DB4"/>
    <w:rsid w:val="00A52767"/>
    <w:rsid w:val="00A604E0"/>
    <w:rsid w:val="00A70B1B"/>
    <w:rsid w:val="00A7254E"/>
    <w:rsid w:val="00A755FB"/>
    <w:rsid w:val="00A82DC3"/>
    <w:rsid w:val="00AD3C0E"/>
    <w:rsid w:val="00AD530C"/>
    <w:rsid w:val="00AE1D44"/>
    <w:rsid w:val="00B04A41"/>
    <w:rsid w:val="00B07FB8"/>
    <w:rsid w:val="00B11860"/>
    <w:rsid w:val="00B12F95"/>
    <w:rsid w:val="00B13791"/>
    <w:rsid w:val="00B13DFA"/>
    <w:rsid w:val="00B25E0E"/>
    <w:rsid w:val="00B3073C"/>
    <w:rsid w:val="00B30857"/>
    <w:rsid w:val="00B310C0"/>
    <w:rsid w:val="00B63F08"/>
    <w:rsid w:val="00B72A7F"/>
    <w:rsid w:val="00B822A5"/>
    <w:rsid w:val="00B84CE9"/>
    <w:rsid w:val="00B87AC7"/>
    <w:rsid w:val="00B929B8"/>
    <w:rsid w:val="00B960CA"/>
    <w:rsid w:val="00BA40EE"/>
    <w:rsid w:val="00BA4655"/>
    <w:rsid w:val="00BB0355"/>
    <w:rsid w:val="00BB55BA"/>
    <w:rsid w:val="00BC6F40"/>
    <w:rsid w:val="00BE1FB2"/>
    <w:rsid w:val="00BF1D6C"/>
    <w:rsid w:val="00BF6386"/>
    <w:rsid w:val="00C12759"/>
    <w:rsid w:val="00C311B0"/>
    <w:rsid w:val="00C350CA"/>
    <w:rsid w:val="00C353D6"/>
    <w:rsid w:val="00C45DB5"/>
    <w:rsid w:val="00C467F9"/>
    <w:rsid w:val="00C5587D"/>
    <w:rsid w:val="00C5694E"/>
    <w:rsid w:val="00C712C4"/>
    <w:rsid w:val="00C7388C"/>
    <w:rsid w:val="00C77CA1"/>
    <w:rsid w:val="00C82104"/>
    <w:rsid w:val="00C849B7"/>
    <w:rsid w:val="00C8555A"/>
    <w:rsid w:val="00C93DB8"/>
    <w:rsid w:val="00CA48B2"/>
    <w:rsid w:val="00CA760E"/>
    <w:rsid w:val="00CB753F"/>
    <w:rsid w:val="00CC10AA"/>
    <w:rsid w:val="00CC159A"/>
    <w:rsid w:val="00CC1C80"/>
    <w:rsid w:val="00CC4EAE"/>
    <w:rsid w:val="00CC7F70"/>
    <w:rsid w:val="00CE05BA"/>
    <w:rsid w:val="00CE5847"/>
    <w:rsid w:val="00CE74E2"/>
    <w:rsid w:val="00CF3269"/>
    <w:rsid w:val="00CF4FC6"/>
    <w:rsid w:val="00CF5601"/>
    <w:rsid w:val="00D1235F"/>
    <w:rsid w:val="00D17AEF"/>
    <w:rsid w:val="00D308D2"/>
    <w:rsid w:val="00D35864"/>
    <w:rsid w:val="00D40307"/>
    <w:rsid w:val="00D45387"/>
    <w:rsid w:val="00D65332"/>
    <w:rsid w:val="00D67478"/>
    <w:rsid w:val="00D81757"/>
    <w:rsid w:val="00D9099F"/>
    <w:rsid w:val="00D95EF2"/>
    <w:rsid w:val="00DA431E"/>
    <w:rsid w:val="00DA725E"/>
    <w:rsid w:val="00DB2029"/>
    <w:rsid w:val="00DB63FE"/>
    <w:rsid w:val="00DC4EC5"/>
    <w:rsid w:val="00DC79AA"/>
    <w:rsid w:val="00DD3CE8"/>
    <w:rsid w:val="00DD5DDB"/>
    <w:rsid w:val="00DD7F33"/>
    <w:rsid w:val="00DE070A"/>
    <w:rsid w:val="00DE0F11"/>
    <w:rsid w:val="00DE3235"/>
    <w:rsid w:val="00DE560D"/>
    <w:rsid w:val="00DF6A47"/>
    <w:rsid w:val="00DF7183"/>
    <w:rsid w:val="00E1061A"/>
    <w:rsid w:val="00E2205C"/>
    <w:rsid w:val="00E307DF"/>
    <w:rsid w:val="00E33491"/>
    <w:rsid w:val="00E34E20"/>
    <w:rsid w:val="00E444B6"/>
    <w:rsid w:val="00E6603F"/>
    <w:rsid w:val="00E718D5"/>
    <w:rsid w:val="00E738E4"/>
    <w:rsid w:val="00E91D95"/>
    <w:rsid w:val="00E92320"/>
    <w:rsid w:val="00EA1E54"/>
    <w:rsid w:val="00EA2D9B"/>
    <w:rsid w:val="00EA3C34"/>
    <w:rsid w:val="00EA49A9"/>
    <w:rsid w:val="00EB169D"/>
    <w:rsid w:val="00EB6B3B"/>
    <w:rsid w:val="00EC44DC"/>
    <w:rsid w:val="00EC62DB"/>
    <w:rsid w:val="00ED4F31"/>
    <w:rsid w:val="00EE4877"/>
    <w:rsid w:val="00EE6807"/>
    <w:rsid w:val="00EE7839"/>
    <w:rsid w:val="00EF4CB2"/>
    <w:rsid w:val="00EF7179"/>
    <w:rsid w:val="00F03AB1"/>
    <w:rsid w:val="00F04F92"/>
    <w:rsid w:val="00F057E5"/>
    <w:rsid w:val="00F126BB"/>
    <w:rsid w:val="00F15059"/>
    <w:rsid w:val="00F20D9F"/>
    <w:rsid w:val="00F41735"/>
    <w:rsid w:val="00F45297"/>
    <w:rsid w:val="00F50242"/>
    <w:rsid w:val="00F51E16"/>
    <w:rsid w:val="00F520F4"/>
    <w:rsid w:val="00F65FC2"/>
    <w:rsid w:val="00F71DFE"/>
    <w:rsid w:val="00F824AE"/>
    <w:rsid w:val="00F84F49"/>
    <w:rsid w:val="00F966E9"/>
    <w:rsid w:val="00F972F7"/>
    <w:rsid w:val="00FA347A"/>
    <w:rsid w:val="00FB193D"/>
    <w:rsid w:val="00FB3657"/>
    <w:rsid w:val="00FB38DD"/>
    <w:rsid w:val="00FC283C"/>
    <w:rsid w:val="00FC3A4D"/>
    <w:rsid w:val="00FD1142"/>
    <w:rsid w:val="00FE5A2D"/>
    <w:rsid w:val="00FF10E7"/>
    <w:rsid w:val="00FF1C77"/>
    <w:rsid w:val="00FF34C3"/>
    <w:rsid w:val="00FF77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BC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14B"/>
  </w:style>
  <w:style w:type="paragraph" w:styleId="Heading1">
    <w:name w:val="heading 1"/>
    <w:basedOn w:val="Normal"/>
    <w:next w:val="Normal"/>
    <w:link w:val="Heading1Char"/>
    <w:uiPriority w:val="9"/>
    <w:qFormat/>
    <w:rsid w:val="007607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07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587D"/>
    <w:pPr>
      <w:keepNext/>
      <w:keepLines/>
      <w:spacing w:before="40" w:after="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E0622"/>
    <w:pPr>
      <w:spacing w:line="240" w:lineRule="auto"/>
    </w:pPr>
    <w:rPr>
      <w:rFonts w:eastAsiaTheme="minorEastAsia"/>
      <w:b/>
      <w:bCs/>
      <w:color w:val="404040" w:themeColor="text1" w:themeTint="BF"/>
      <w:sz w:val="22"/>
      <w:szCs w:val="16"/>
    </w:rPr>
  </w:style>
  <w:style w:type="paragraph" w:styleId="Title">
    <w:name w:val="Title"/>
    <w:basedOn w:val="Normal"/>
    <w:next w:val="Normal"/>
    <w:link w:val="TitleChar"/>
    <w:uiPriority w:val="10"/>
    <w:qFormat/>
    <w:rsid w:val="007607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07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607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607F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957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57A57"/>
    <w:pPr>
      <w:spacing w:after="0" w:line="240" w:lineRule="auto"/>
    </w:pPr>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C12759"/>
    <w:rPr>
      <w:sz w:val="16"/>
      <w:szCs w:val="16"/>
    </w:rPr>
  </w:style>
  <w:style w:type="paragraph" w:styleId="CommentText">
    <w:name w:val="annotation text"/>
    <w:basedOn w:val="Normal"/>
    <w:link w:val="CommentTextChar"/>
    <w:uiPriority w:val="99"/>
    <w:semiHidden/>
    <w:unhideWhenUsed/>
    <w:rsid w:val="00C12759"/>
    <w:pPr>
      <w:spacing w:line="240" w:lineRule="auto"/>
    </w:pPr>
    <w:rPr>
      <w:sz w:val="20"/>
      <w:szCs w:val="20"/>
    </w:rPr>
  </w:style>
  <w:style w:type="character" w:customStyle="1" w:styleId="CommentTextChar">
    <w:name w:val="Comment Text Char"/>
    <w:basedOn w:val="DefaultParagraphFont"/>
    <w:link w:val="CommentText"/>
    <w:uiPriority w:val="99"/>
    <w:semiHidden/>
    <w:rsid w:val="00C12759"/>
    <w:rPr>
      <w:sz w:val="20"/>
      <w:szCs w:val="20"/>
    </w:rPr>
  </w:style>
  <w:style w:type="paragraph" w:styleId="CommentSubject">
    <w:name w:val="annotation subject"/>
    <w:basedOn w:val="CommentText"/>
    <w:next w:val="CommentText"/>
    <w:link w:val="CommentSubjectChar"/>
    <w:uiPriority w:val="99"/>
    <w:semiHidden/>
    <w:unhideWhenUsed/>
    <w:rsid w:val="00C12759"/>
    <w:rPr>
      <w:b/>
      <w:bCs/>
    </w:rPr>
  </w:style>
  <w:style w:type="character" w:customStyle="1" w:styleId="CommentSubjectChar">
    <w:name w:val="Comment Subject Char"/>
    <w:basedOn w:val="CommentTextChar"/>
    <w:link w:val="CommentSubject"/>
    <w:uiPriority w:val="99"/>
    <w:semiHidden/>
    <w:rsid w:val="00C12759"/>
    <w:rPr>
      <w:b/>
      <w:bCs/>
      <w:sz w:val="20"/>
      <w:szCs w:val="20"/>
    </w:rPr>
  </w:style>
  <w:style w:type="paragraph" w:styleId="BalloonText">
    <w:name w:val="Balloon Text"/>
    <w:basedOn w:val="Normal"/>
    <w:link w:val="BalloonTextChar"/>
    <w:uiPriority w:val="99"/>
    <w:semiHidden/>
    <w:unhideWhenUsed/>
    <w:rsid w:val="00C12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759"/>
    <w:rPr>
      <w:rFonts w:ascii="Segoe UI" w:hAnsi="Segoe UI" w:cs="Segoe UI"/>
      <w:sz w:val="18"/>
      <w:szCs w:val="18"/>
    </w:rPr>
  </w:style>
  <w:style w:type="paragraph" w:styleId="ListParagraph">
    <w:name w:val="List Paragraph"/>
    <w:basedOn w:val="Normal"/>
    <w:uiPriority w:val="34"/>
    <w:qFormat/>
    <w:rsid w:val="00A26721"/>
    <w:pPr>
      <w:ind w:left="720"/>
      <w:contextualSpacing/>
    </w:pPr>
  </w:style>
  <w:style w:type="paragraph" w:styleId="Bibliography">
    <w:name w:val="Bibliography"/>
    <w:basedOn w:val="Normal"/>
    <w:next w:val="Normal"/>
    <w:uiPriority w:val="37"/>
    <w:unhideWhenUsed/>
    <w:rsid w:val="0063163A"/>
    <w:pPr>
      <w:spacing w:after="240" w:line="240" w:lineRule="auto"/>
      <w:ind w:left="720" w:hanging="720"/>
    </w:pPr>
  </w:style>
  <w:style w:type="character" w:customStyle="1" w:styleId="Heading3Char">
    <w:name w:val="Heading 3 Char"/>
    <w:basedOn w:val="DefaultParagraphFont"/>
    <w:link w:val="Heading3"/>
    <w:uiPriority w:val="9"/>
    <w:rsid w:val="00C5587D"/>
    <w:rPr>
      <w:rFonts w:eastAsiaTheme="majorEastAsia" w:cstheme="majorBidi"/>
      <w:color w:val="1F3763" w:themeColor="accent1" w:themeShade="7F"/>
    </w:rPr>
  </w:style>
  <w:style w:type="character" w:styleId="Hyperlink">
    <w:name w:val="Hyperlink"/>
    <w:basedOn w:val="DefaultParagraphFont"/>
    <w:uiPriority w:val="99"/>
    <w:unhideWhenUsed/>
    <w:rsid w:val="002A6676"/>
    <w:rPr>
      <w:color w:val="0563C1" w:themeColor="hyperlink"/>
      <w:u w:val="single"/>
    </w:rPr>
  </w:style>
  <w:style w:type="character" w:customStyle="1" w:styleId="UnresolvedMention1">
    <w:name w:val="Unresolved Mention1"/>
    <w:basedOn w:val="DefaultParagraphFont"/>
    <w:uiPriority w:val="99"/>
    <w:semiHidden/>
    <w:unhideWhenUsed/>
    <w:rsid w:val="00A604E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14B"/>
  </w:style>
  <w:style w:type="paragraph" w:styleId="Heading1">
    <w:name w:val="heading 1"/>
    <w:basedOn w:val="Normal"/>
    <w:next w:val="Normal"/>
    <w:link w:val="Heading1Char"/>
    <w:uiPriority w:val="9"/>
    <w:qFormat/>
    <w:rsid w:val="007607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07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587D"/>
    <w:pPr>
      <w:keepNext/>
      <w:keepLines/>
      <w:spacing w:before="40" w:after="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E0622"/>
    <w:pPr>
      <w:spacing w:line="240" w:lineRule="auto"/>
    </w:pPr>
    <w:rPr>
      <w:rFonts w:eastAsiaTheme="minorEastAsia"/>
      <w:b/>
      <w:bCs/>
      <w:color w:val="404040" w:themeColor="text1" w:themeTint="BF"/>
      <w:sz w:val="22"/>
      <w:szCs w:val="16"/>
    </w:rPr>
  </w:style>
  <w:style w:type="paragraph" w:styleId="Title">
    <w:name w:val="Title"/>
    <w:basedOn w:val="Normal"/>
    <w:next w:val="Normal"/>
    <w:link w:val="TitleChar"/>
    <w:uiPriority w:val="10"/>
    <w:qFormat/>
    <w:rsid w:val="007607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07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607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607F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957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57A57"/>
    <w:pPr>
      <w:spacing w:after="0" w:line="240" w:lineRule="auto"/>
    </w:pPr>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C12759"/>
    <w:rPr>
      <w:sz w:val="16"/>
      <w:szCs w:val="16"/>
    </w:rPr>
  </w:style>
  <w:style w:type="paragraph" w:styleId="CommentText">
    <w:name w:val="annotation text"/>
    <w:basedOn w:val="Normal"/>
    <w:link w:val="CommentTextChar"/>
    <w:uiPriority w:val="99"/>
    <w:semiHidden/>
    <w:unhideWhenUsed/>
    <w:rsid w:val="00C12759"/>
    <w:pPr>
      <w:spacing w:line="240" w:lineRule="auto"/>
    </w:pPr>
    <w:rPr>
      <w:sz w:val="20"/>
      <w:szCs w:val="20"/>
    </w:rPr>
  </w:style>
  <w:style w:type="character" w:customStyle="1" w:styleId="CommentTextChar">
    <w:name w:val="Comment Text Char"/>
    <w:basedOn w:val="DefaultParagraphFont"/>
    <w:link w:val="CommentText"/>
    <w:uiPriority w:val="99"/>
    <w:semiHidden/>
    <w:rsid w:val="00C12759"/>
    <w:rPr>
      <w:sz w:val="20"/>
      <w:szCs w:val="20"/>
    </w:rPr>
  </w:style>
  <w:style w:type="paragraph" w:styleId="CommentSubject">
    <w:name w:val="annotation subject"/>
    <w:basedOn w:val="CommentText"/>
    <w:next w:val="CommentText"/>
    <w:link w:val="CommentSubjectChar"/>
    <w:uiPriority w:val="99"/>
    <w:semiHidden/>
    <w:unhideWhenUsed/>
    <w:rsid w:val="00C12759"/>
    <w:rPr>
      <w:b/>
      <w:bCs/>
    </w:rPr>
  </w:style>
  <w:style w:type="character" w:customStyle="1" w:styleId="CommentSubjectChar">
    <w:name w:val="Comment Subject Char"/>
    <w:basedOn w:val="CommentTextChar"/>
    <w:link w:val="CommentSubject"/>
    <w:uiPriority w:val="99"/>
    <w:semiHidden/>
    <w:rsid w:val="00C12759"/>
    <w:rPr>
      <w:b/>
      <w:bCs/>
      <w:sz w:val="20"/>
      <w:szCs w:val="20"/>
    </w:rPr>
  </w:style>
  <w:style w:type="paragraph" w:styleId="BalloonText">
    <w:name w:val="Balloon Text"/>
    <w:basedOn w:val="Normal"/>
    <w:link w:val="BalloonTextChar"/>
    <w:uiPriority w:val="99"/>
    <w:semiHidden/>
    <w:unhideWhenUsed/>
    <w:rsid w:val="00C12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759"/>
    <w:rPr>
      <w:rFonts w:ascii="Segoe UI" w:hAnsi="Segoe UI" w:cs="Segoe UI"/>
      <w:sz w:val="18"/>
      <w:szCs w:val="18"/>
    </w:rPr>
  </w:style>
  <w:style w:type="paragraph" w:styleId="ListParagraph">
    <w:name w:val="List Paragraph"/>
    <w:basedOn w:val="Normal"/>
    <w:uiPriority w:val="34"/>
    <w:qFormat/>
    <w:rsid w:val="00A26721"/>
    <w:pPr>
      <w:ind w:left="720"/>
      <w:contextualSpacing/>
    </w:pPr>
  </w:style>
  <w:style w:type="paragraph" w:styleId="Bibliography">
    <w:name w:val="Bibliography"/>
    <w:basedOn w:val="Normal"/>
    <w:next w:val="Normal"/>
    <w:uiPriority w:val="37"/>
    <w:unhideWhenUsed/>
    <w:rsid w:val="0063163A"/>
    <w:pPr>
      <w:spacing w:after="240" w:line="240" w:lineRule="auto"/>
      <w:ind w:left="720" w:hanging="720"/>
    </w:pPr>
  </w:style>
  <w:style w:type="character" w:customStyle="1" w:styleId="Heading3Char">
    <w:name w:val="Heading 3 Char"/>
    <w:basedOn w:val="DefaultParagraphFont"/>
    <w:link w:val="Heading3"/>
    <w:uiPriority w:val="9"/>
    <w:rsid w:val="00C5587D"/>
    <w:rPr>
      <w:rFonts w:eastAsiaTheme="majorEastAsia" w:cstheme="majorBidi"/>
      <w:color w:val="1F3763" w:themeColor="accent1" w:themeShade="7F"/>
    </w:rPr>
  </w:style>
  <w:style w:type="character" w:styleId="Hyperlink">
    <w:name w:val="Hyperlink"/>
    <w:basedOn w:val="DefaultParagraphFont"/>
    <w:uiPriority w:val="99"/>
    <w:unhideWhenUsed/>
    <w:rsid w:val="002A6676"/>
    <w:rPr>
      <w:color w:val="0563C1" w:themeColor="hyperlink"/>
      <w:u w:val="single"/>
    </w:rPr>
  </w:style>
  <w:style w:type="character" w:customStyle="1" w:styleId="UnresolvedMention1">
    <w:name w:val="Unresolved Mention1"/>
    <w:basedOn w:val="DefaultParagraphFont"/>
    <w:uiPriority w:val="99"/>
    <w:semiHidden/>
    <w:unhideWhenUsed/>
    <w:rsid w:val="00A604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732347">
      <w:bodyDiv w:val="1"/>
      <w:marLeft w:val="0"/>
      <w:marRight w:val="0"/>
      <w:marTop w:val="0"/>
      <w:marBottom w:val="0"/>
      <w:divBdr>
        <w:top w:val="none" w:sz="0" w:space="0" w:color="auto"/>
        <w:left w:val="none" w:sz="0" w:space="0" w:color="auto"/>
        <w:bottom w:val="none" w:sz="0" w:space="0" w:color="auto"/>
        <w:right w:val="none" w:sz="0" w:space="0" w:color="auto"/>
      </w:divBdr>
    </w:div>
    <w:div w:id="169565900">
      <w:bodyDiv w:val="1"/>
      <w:marLeft w:val="0"/>
      <w:marRight w:val="0"/>
      <w:marTop w:val="0"/>
      <w:marBottom w:val="0"/>
      <w:divBdr>
        <w:top w:val="none" w:sz="0" w:space="0" w:color="auto"/>
        <w:left w:val="none" w:sz="0" w:space="0" w:color="auto"/>
        <w:bottom w:val="none" w:sz="0" w:space="0" w:color="auto"/>
        <w:right w:val="none" w:sz="0" w:space="0" w:color="auto"/>
      </w:divBdr>
    </w:div>
    <w:div w:id="298919672">
      <w:bodyDiv w:val="1"/>
      <w:marLeft w:val="0"/>
      <w:marRight w:val="0"/>
      <w:marTop w:val="0"/>
      <w:marBottom w:val="0"/>
      <w:divBdr>
        <w:top w:val="none" w:sz="0" w:space="0" w:color="auto"/>
        <w:left w:val="none" w:sz="0" w:space="0" w:color="auto"/>
        <w:bottom w:val="none" w:sz="0" w:space="0" w:color="auto"/>
        <w:right w:val="none" w:sz="0" w:space="0" w:color="auto"/>
      </w:divBdr>
    </w:div>
    <w:div w:id="301925460">
      <w:bodyDiv w:val="1"/>
      <w:marLeft w:val="0"/>
      <w:marRight w:val="0"/>
      <w:marTop w:val="0"/>
      <w:marBottom w:val="0"/>
      <w:divBdr>
        <w:top w:val="none" w:sz="0" w:space="0" w:color="auto"/>
        <w:left w:val="none" w:sz="0" w:space="0" w:color="auto"/>
        <w:bottom w:val="none" w:sz="0" w:space="0" w:color="auto"/>
        <w:right w:val="none" w:sz="0" w:space="0" w:color="auto"/>
      </w:divBdr>
    </w:div>
    <w:div w:id="469640860">
      <w:bodyDiv w:val="1"/>
      <w:marLeft w:val="0"/>
      <w:marRight w:val="0"/>
      <w:marTop w:val="0"/>
      <w:marBottom w:val="0"/>
      <w:divBdr>
        <w:top w:val="none" w:sz="0" w:space="0" w:color="auto"/>
        <w:left w:val="none" w:sz="0" w:space="0" w:color="auto"/>
        <w:bottom w:val="none" w:sz="0" w:space="0" w:color="auto"/>
        <w:right w:val="none" w:sz="0" w:space="0" w:color="auto"/>
      </w:divBdr>
    </w:div>
    <w:div w:id="587467796">
      <w:bodyDiv w:val="1"/>
      <w:marLeft w:val="0"/>
      <w:marRight w:val="0"/>
      <w:marTop w:val="0"/>
      <w:marBottom w:val="0"/>
      <w:divBdr>
        <w:top w:val="none" w:sz="0" w:space="0" w:color="auto"/>
        <w:left w:val="none" w:sz="0" w:space="0" w:color="auto"/>
        <w:bottom w:val="none" w:sz="0" w:space="0" w:color="auto"/>
        <w:right w:val="none" w:sz="0" w:space="0" w:color="auto"/>
      </w:divBdr>
    </w:div>
    <w:div w:id="1377395063">
      <w:bodyDiv w:val="1"/>
      <w:marLeft w:val="0"/>
      <w:marRight w:val="0"/>
      <w:marTop w:val="0"/>
      <w:marBottom w:val="0"/>
      <w:divBdr>
        <w:top w:val="none" w:sz="0" w:space="0" w:color="auto"/>
        <w:left w:val="none" w:sz="0" w:space="0" w:color="auto"/>
        <w:bottom w:val="none" w:sz="0" w:space="0" w:color="auto"/>
        <w:right w:val="none" w:sz="0" w:space="0" w:color="auto"/>
      </w:divBdr>
    </w:div>
    <w:div w:id="1690990571">
      <w:bodyDiv w:val="1"/>
      <w:marLeft w:val="0"/>
      <w:marRight w:val="0"/>
      <w:marTop w:val="0"/>
      <w:marBottom w:val="0"/>
      <w:divBdr>
        <w:top w:val="none" w:sz="0" w:space="0" w:color="auto"/>
        <w:left w:val="none" w:sz="0" w:space="0" w:color="auto"/>
        <w:bottom w:val="none" w:sz="0" w:space="0" w:color="auto"/>
        <w:right w:val="none" w:sz="0" w:space="0" w:color="auto"/>
      </w:divBdr>
    </w:div>
    <w:div w:id="181397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F1706-B87A-4502-8A5B-D820F0323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3</Pages>
  <Words>37999</Words>
  <Characters>216599</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Bichard</dc:creator>
  <cp:lastModifiedBy>Admin</cp:lastModifiedBy>
  <cp:revision>3</cp:revision>
  <cp:lastPrinted>2019-09-04T14:39:00Z</cp:lastPrinted>
  <dcterms:created xsi:type="dcterms:W3CDTF">2020-02-12T13:56:00Z</dcterms:created>
  <dcterms:modified xsi:type="dcterms:W3CDTF">2020-02-1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y8BaSsq"/&gt;&lt;style id="http://www.zotero.org/styles/sage-harvard"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